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tbl>
      <w:tblPr>
        <w:tblStyle w:val="LightShading-Accent1"/>
        <w:tblpPr w:leftFromText="180" w:rightFromText="180" w:vertAnchor="page" w:horzAnchor="margin" w:tblpXSpec="center" w:tblpY="1525"/>
        <w:tblW w:w="19440" w:type="dxa"/>
        <w:tblLayout w:type="fixed"/>
        <w:tblLook w:val="04A0" w:firstRow="1" w:lastRow="0" w:firstColumn="1" w:lastColumn="0" w:noHBand="0" w:noVBand="1"/>
      </w:tblPr>
      <w:tblGrid>
        <w:gridCol w:w="1260"/>
        <w:gridCol w:w="720"/>
        <w:gridCol w:w="1080"/>
        <w:gridCol w:w="720"/>
        <w:gridCol w:w="540"/>
        <w:gridCol w:w="990"/>
        <w:gridCol w:w="1170"/>
        <w:gridCol w:w="1170"/>
        <w:gridCol w:w="3240"/>
        <w:gridCol w:w="1620"/>
        <w:gridCol w:w="1710"/>
        <w:gridCol w:w="1260"/>
        <w:gridCol w:w="1170"/>
        <w:gridCol w:w="1080"/>
        <w:gridCol w:w="810"/>
        <w:gridCol w:w="900"/>
      </w:tblGrid>
      <w:tr w:rsidR="007F30C6" w:rsidRPr="000632F7" w:rsidTr="007F30C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97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vAlign w:val="bottom"/>
            <w:hideMark/>
          </w:tcPr>
          <w:p w:rsidR="00144104" w:rsidRPr="000632F7" w:rsidRDefault="0095715C" w:rsidP="004863D2">
            <w:pPr>
              <w:spacing w:before="100" w:beforeAutospacing="1" w:after="100" w:afterAutospacing="1"/>
              <w:jc w:val="center"/>
              <w:rPr>
                <w:rFonts w:ascii="Calibri" w:eastAsia="Times New Roman" w:hAnsi="Calibri" w:cs="Times New Roman"/>
                <w:b w:val="0"/>
                <w:bCs w:val="0"/>
                <w:sz w:val="21"/>
                <w:szCs w:val="21"/>
              </w:rPr>
            </w:pPr>
            <w:bookmarkStart w:id="0" w:name="_GoBack" w:colFirst="3" w:colLast="3"/>
            <w:r>
              <w:rPr>
                <w:rFonts w:ascii="Calibri" w:eastAsia="Times New Roman" w:hAnsi="Calibri" w:cs="Times New Roman"/>
                <w:sz w:val="21"/>
                <w:szCs w:val="21"/>
              </w:rPr>
              <w:t>C</w:t>
            </w:r>
            <w:r w:rsidR="004863D2">
              <w:rPr>
                <w:rFonts w:ascii="Calibri" w:eastAsia="Times New Roman" w:hAnsi="Calibri" w:cs="Times New Roman"/>
                <w:sz w:val="21"/>
                <w:szCs w:val="21"/>
              </w:rPr>
              <w:t>a</w:t>
            </w:r>
            <w:r w:rsidR="00144104" w:rsidRPr="000632F7">
              <w:rPr>
                <w:rFonts w:ascii="Calibri" w:eastAsia="Times New Roman" w:hAnsi="Calibri" w:cs="Times New Roman"/>
                <w:sz w:val="21"/>
                <w:szCs w:val="21"/>
              </w:rPr>
              <w:t>se Number (reference)</w:t>
            </w:r>
          </w:p>
        </w:tc>
        <w:tc>
          <w:tcPr>
            <w:tcW w:w="720" w:type="dxa"/>
            <w:vAlign w:val="bottom"/>
            <w:hideMark/>
          </w:tcPr>
          <w:p w:rsidR="00144104" w:rsidRPr="003A6B63" w:rsidRDefault="00144104" w:rsidP="007F30C6">
            <w:pPr>
              <w:spacing w:before="100" w:beforeAutospacing="1" w:after="100" w:afterAutospacing="1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b w:val="0"/>
                <w:bCs w:val="0"/>
                <w:sz w:val="21"/>
                <w:szCs w:val="21"/>
                <w:vertAlign w:val="superscript"/>
              </w:rPr>
            </w:pPr>
            <w:proofErr w:type="spellStart"/>
            <w:r>
              <w:rPr>
                <w:rFonts w:ascii="Calibri" w:eastAsia="Times New Roman" w:hAnsi="Calibri" w:cs="Times New Roman"/>
                <w:sz w:val="21"/>
                <w:szCs w:val="21"/>
              </w:rPr>
              <w:t>Year</w:t>
            </w:r>
            <w:r>
              <w:rPr>
                <w:rFonts w:ascii="Calibri" w:eastAsia="Times New Roman" w:hAnsi="Calibri" w:cs="Times New Roman"/>
                <w:sz w:val="21"/>
                <w:szCs w:val="21"/>
                <w:vertAlign w:val="superscript"/>
              </w:rPr>
              <w:t>a</w:t>
            </w:r>
            <w:proofErr w:type="spellEnd"/>
          </w:p>
        </w:tc>
        <w:tc>
          <w:tcPr>
            <w:tcW w:w="1080" w:type="dxa"/>
            <w:vAlign w:val="bottom"/>
            <w:hideMark/>
          </w:tcPr>
          <w:p w:rsidR="00144104" w:rsidRPr="000632F7" w:rsidRDefault="00144104" w:rsidP="007F30C6">
            <w:pPr>
              <w:spacing w:before="100" w:beforeAutospacing="1" w:after="100" w:afterAutospacing="1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b w:val="0"/>
                <w:bCs w:val="0"/>
                <w:sz w:val="21"/>
                <w:szCs w:val="21"/>
              </w:rPr>
            </w:pPr>
            <w:r w:rsidRPr="000632F7">
              <w:rPr>
                <w:rFonts w:ascii="Calibri" w:eastAsia="Times New Roman" w:hAnsi="Calibri" w:cs="Times New Roman"/>
                <w:sz w:val="21"/>
                <w:szCs w:val="21"/>
              </w:rPr>
              <w:t>Country</w:t>
            </w:r>
          </w:p>
        </w:tc>
        <w:tc>
          <w:tcPr>
            <w:tcW w:w="720" w:type="dxa"/>
            <w:vAlign w:val="bottom"/>
            <w:hideMark/>
          </w:tcPr>
          <w:p w:rsidR="00144104" w:rsidRPr="000632F7" w:rsidRDefault="00144104" w:rsidP="007F30C6">
            <w:pPr>
              <w:spacing w:before="100" w:beforeAutospacing="1" w:after="100" w:afterAutospacing="1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b w:val="0"/>
                <w:bCs w:val="0"/>
                <w:sz w:val="21"/>
                <w:szCs w:val="21"/>
              </w:rPr>
            </w:pPr>
            <w:r>
              <w:rPr>
                <w:rFonts w:ascii="Calibri" w:eastAsia="Times New Roman" w:hAnsi="Calibri" w:cs="Times New Roman"/>
                <w:sz w:val="21"/>
                <w:szCs w:val="21"/>
              </w:rPr>
              <w:t>Age (y</w:t>
            </w:r>
            <w:r w:rsidRPr="000632F7">
              <w:rPr>
                <w:rFonts w:ascii="Calibri" w:eastAsia="Times New Roman" w:hAnsi="Calibri" w:cs="Times New Roman"/>
                <w:sz w:val="21"/>
                <w:szCs w:val="21"/>
              </w:rPr>
              <w:t>rs</w:t>
            </w:r>
            <w:r>
              <w:rPr>
                <w:rFonts w:ascii="Calibri" w:eastAsia="Times New Roman" w:hAnsi="Calibri" w:cs="Times New Roman"/>
                <w:sz w:val="21"/>
                <w:szCs w:val="21"/>
              </w:rPr>
              <w:t>.</w:t>
            </w:r>
            <w:r w:rsidRPr="000632F7">
              <w:rPr>
                <w:rFonts w:ascii="Calibri" w:eastAsia="Times New Roman" w:hAnsi="Calibri" w:cs="Times New Roman"/>
                <w:sz w:val="21"/>
                <w:szCs w:val="21"/>
              </w:rPr>
              <w:t>)</w:t>
            </w:r>
          </w:p>
        </w:tc>
        <w:tc>
          <w:tcPr>
            <w:tcW w:w="540" w:type="dxa"/>
            <w:vAlign w:val="bottom"/>
            <w:hideMark/>
          </w:tcPr>
          <w:p w:rsidR="00144104" w:rsidRPr="000632F7" w:rsidRDefault="00144104" w:rsidP="007F30C6">
            <w:pPr>
              <w:spacing w:before="100" w:beforeAutospacing="1" w:after="100" w:afterAutospacing="1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b w:val="0"/>
                <w:bCs w:val="0"/>
                <w:sz w:val="21"/>
                <w:szCs w:val="21"/>
              </w:rPr>
            </w:pPr>
            <w:r w:rsidRPr="000632F7">
              <w:rPr>
                <w:rFonts w:ascii="Calibri" w:eastAsia="Times New Roman" w:hAnsi="Calibri" w:cs="Times New Roman"/>
                <w:sz w:val="21"/>
                <w:szCs w:val="21"/>
              </w:rPr>
              <w:t>Sex</w:t>
            </w:r>
          </w:p>
        </w:tc>
        <w:tc>
          <w:tcPr>
            <w:tcW w:w="990" w:type="dxa"/>
            <w:vAlign w:val="bottom"/>
            <w:hideMark/>
          </w:tcPr>
          <w:p w:rsidR="00144104" w:rsidRPr="004F5A0D" w:rsidRDefault="00144104" w:rsidP="007F30C6">
            <w:pPr>
              <w:spacing w:before="100" w:beforeAutospacing="1" w:after="100" w:afterAutospacing="1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b w:val="0"/>
                <w:bCs w:val="0"/>
                <w:sz w:val="21"/>
                <w:szCs w:val="21"/>
                <w:vertAlign w:val="superscript"/>
              </w:rPr>
            </w:pPr>
            <w:r>
              <w:rPr>
                <w:rFonts w:ascii="Calibri" w:eastAsia="Times New Roman" w:hAnsi="Calibri" w:cs="Times New Roman"/>
                <w:sz w:val="21"/>
                <w:szCs w:val="21"/>
              </w:rPr>
              <w:t xml:space="preserve">Primary </w:t>
            </w:r>
            <w:proofErr w:type="spellStart"/>
            <w:r>
              <w:rPr>
                <w:rFonts w:ascii="Calibri" w:eastAsia="Times New Roman" w:hAnsi="Calibri" w:cs="Times New Roman"/>
                <w:sz w:val="21"/>
                <w:szCs w:val="21"/>
              </w:rPr>
              <w:t>R</w:t>
            </w:r>
            <w:r w:rsidRPr="000632F7">
              <w:rPr>
                <w:rFonts w:ascii="Calibri" w:eastAsia="Times New Roman" w:hAnsi="Calibri" w:cs="Times New Roman"/>
                <w:sz w:val="21"/>
                <w:szCs w:val="21"/>
              </w:rPr>
              <w:t>oute</w:t>
            </w:r>
            <w:r>
              <w:rPr>
                <w:rFonts w:ascii="Calibri" w:eastAsia="Times New Roman" w:hAnsi="Calibri" w:cs="Times New Roman"/>
                <w:sz w:val="21"/>
                <w:szCs w:val="21"/>
                <w:vertAlign w:val="superscript"/>
              </w:rPr>
              <w:t>b</w:t>
            </w:r>
            <w:proofErr w:type="spellEnd"/>
          </w:p>
        </w:tc>
        <w:tc>
          <w:tcPr>
            <w:tcW w:w="1170" w:type="dxa"/>
            <w:vAlign w:val="bottom"/>
          </w:tcPr>
          <w:p w:rsidR="00144104" w:rsidRPr="000632F7" w:rsidRDefault="00144104" w:rsidP="007F30C6">
            <w:pPr>
              <w:spacing w:before="100" w:beforeAutospacing="1" w:after="100" w:afterAutospacing="1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21"/>
                <w:szCs w:val="21"/>
              </w:rPr>
            </w:pPr>
            <w:r>
              <w:rPr>
                <w:rFonts w:ascii="Calibri" w:eastAsia="Times New Roman" w:hAnsi="Calibri" w:cs="Times New Roman"/>
                <w:sz w:val="21"/>
                <w:szCs w:val="21"/>
              </w:rPr>
              <w:t>Exposure Risk</w:t>
            </w:r>
          </w:p>
        </w:tc>
        <w:tc>
          <w:tcPr>
            <w:tcW w:w="1170" w:type="dxa"/>
            <w:vAlign w:val="bottom"/>
          </w:tcPr>
          <w:p w:rsidR="00144104" w:rsidRDefault="00144104" w:rsidP="007F30C6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21"/>
                <w:szCs w:val="21"/>
              </w:rPr>
            </w:pPr>
            <w:r>
              <w:rPr>
                <w:rFonts w:ascii="Calibri" w:eastAsia="Times New Roman" w:hAnsi="Calibri" w:cs="Times New Roman"/>
                <w:sz w:val="21"/>
                <w:szCs w:val="21"/>
              </w:rPr>
              <w:t>Confirmed</w:t>
            </w:r>
          </w:p>
          <w:p w:rsidR="00144104" w:rsidRPr="000632F7" w:rsidRDefault="00144104" w:rsidP="007F30C6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b w:val="0"/>
                <w:bCs w:val="0"/>
                <w:sz w:val="21"/>
                <w:szCs w:val="21"/>
              </w:rPr>
            </w:pPr>
            <w:r w:rsidRPr="000632F7">
              <w:rPr>
                <w:rFonts w:ascii="Calibri" w:eastAsia="Times New Roman" w:hAnsi="Calibri" w:cs="Times New Roman"/>
                <w:sz w:val="21"/>
                <w:szCs w:val="21"/>
              </w:rPr>
              <w:t>Meningitis</w:t>
            </w:r>
          </w:p>
        </w:tc>
        <w:tc>
          <w:tcPr>
            <w:tcW w:w="3240" w:type="dxa"/>
            <w:vAlign w:val="bottom"/>
            <w:hideMark/>
          </w:tcPr>
          <w:p w:rsidR="00144104" w:rsidRPr="000632F7" w:rsidRDefault="00144104" w:rsidP="007F30C6">
            <w:pPr>
              <w:spacing w:before="100" w:beforeAutospacing="1" w:after="100" w:afterAutospacing="1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b w:val="0"/>
                <w:bCs w:val="0"/>
                <w:sz w:val="21"/>
                <w:szCs w:val="21"/>
              </w:rPr>
            </w:pPr>
            <w:r>
              <w:rPr>
                <w:rFonts w:ascii="Calibri" w:eastAsia="Times New Roman" w:hAnsi="Calibri" w:cs="Times New Roman"/>
                <w:sz w:val="21"/>
                <w:szCs w:val="21"/>
              </w:rPr>
              <w:t>Chief Complaint</w:t>
            </w:r>
          </w:p>
        </w:tc>
        <w:tc>
          <w:tcPr>
            <w:tcW w:w="1620" w:type="dxa"/>
            <w:vAlign w:val="bottom"/>
            <w:hideMark/>
          </w:tcPr>
          <w:p w:rsidR="00144104" w:rsidRPr="000632F7" w:rsidRDefault="00144104" w:rsidP="007F30C6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21"/>
                <w:szCs w:val="21"/>
              </w:rPr>
            </w:pPr>
            <w:r w:rsidRPr="000632F7">
              <w:rPr>
                <w:rFonts w:ascii="Calibri" w:eastAsia="Times New Roman" w:hAnsi="Calibri" w:cs="Times New Roman"/>
                <w:sz w:val="21"/>
                <w:szCs w:val="21"/>
              </w:rPr>
              <w:t>Treatment</w:t>
            </w:r>
          </w:p>
          <w:p w:rsidR="00144104" w:rsidRPr="000632F7" w:rsidRDefault="00144104" w:rsidP="007F30C6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b w:val="0"/>
                <w:bCs w:val="0"/>
                <w:sz w:val="21"/>
                <w:szCs w:val="21"/>
              </w:rPr>
            </w:pPr>
            <w:r w:rsidRPr="000632F7">
              <w:rPr>
                <w:rFonts w:ascii="Calibri" w:eastAsia="Times New Roman" w:hAnsi="Calibri" w:cs="Times New Roman"/>
                <w:sz w:val="21"/>
                <w:szCs w:val="21"/>
              </w:rPr>
              <w:t>(multiple antimicrobials</w:t>
            </w:r>
            <w:r>
              <w:rPr>
                <w:rFonts w:ascii="Calibri" w:eastAsia="Times New Roman" w:hAnsi="Calibri" w:cs="Times New Roman"/>
                <w:sz w:val="21"/>
                <w:szCs w:val="21"/>
              </w:rPr>
              <w:t xml:space="preserve"> [MA]*</w:t>
            </w:r>
            <w:r w:rsidRPr="000632F7">
              <w:rPr>
                <w:rFonts w:ascii="Calibri" w:eastAsia="Times New Roman" w:hAnsi="Calibri" w:cs="Times New Roman"/>
                <w:sz w:val="21"/>
                <w:szCs w:val="21"/>
              </w:rPr>
              <w:t>, bactericidal</w:t>
            </w:r>
            <w:r>
              <w:rPr>
                <w:rFonts w:ascii="Calibri" w:eastAsia="Times New Roman" w:hAnsi="Calibri" w:cs="Times New Roman"/>
                <w:sz w:val="21"/>
                <w:szCs w:val="21"/>
              </w:rPr>
              <w:t xml:space="preserve"> [B]</w:t>
            </w:r>
            <w:r w:rsidRPr="000632F7">
              <w:rPr>
                <w:rFonts w:ascii="Calibri" w:eastAsia="Times New Roman" w:hAnsi="Calibri" w:cs="Times New Roman"/>
                <w:sz w:val="21"/>
                <w:szCs w:val="21"/>
              </w:rPr>
              <w:t>,</w:t>
            </w:r>
            <w:r>
              <w:rPr>
                <w:rFonts w:ascii="Calibri" w:eastAsia="Times New Roman" w:hAnsi="Calibri" w:cs="Times New Roman"/>
                <w:sz w:val="21"/>
                <w:szCs w:val="21"/>
              </w:rPr>
              <w:t xml:space="preserve"> bacteriostatic [BS],</w:t>
            </w:r>
            <w:r w:rsidRPr="000632F7">
              <w:rPr>
                <w:rFonts w:ascii="Calibri" w:eastAsia="Times New Roman" w:hAnsi="Calibri" w:cs="Times New Roman"/>
                <w:sz w:val="21"/>
                <w:szCs w:val="21"/>
              </w:rPr>
              <w:t xml:space="preserve"> antitoxin</w:t>
            </w:r>
            <w:r>
              <w:rPr>
                <w:rFonts w:ascii="Calibri" w:eastAsia="Times New Roman" w:hAnsi="Calibri" w:cs="Times New Roman"/>
                <w:sz w:val="21"/>
                <w:szCs w:val="21"/>
              </w:rPr>
              <w:t xml:space="preserve"> [AT]</w:t>
            </w:r>
            <w:r w:rsidRPr="000632F7">
              <w:rPr>
                <w:rFonts w:ascii="Calibri" w:eastAsia="Times New Roman" w:hAnsi="Calibri" w:cs="Times New Roman"/>
                <w:sz w:val="21"/>
                <w:szCs w:val="21"/>
              </w:rPr>
              <w:t>, antiserum</w:t>
            </w:r>
            <w:r>
              <w:rPr>
                <w:rFonts w:ascii="Calibri" w:eastAsia="Times New Roman" w:hAnsi="Calibri" w:cs="Times New Roman"/>
                <w:sz w:val="21"/>
                <w:szCs w:val="21"/>
              </w:rPr>
              <w:t xml:space="preserve"> [AS]</w:t>
            </w:r>
            <w:r w:rsidRPr="000632F7">
              <w:rPr>
                <w:rFonts w:ascii="Calibri" w:eastAsia="Times New Roman" w:hAnsi="Calibri" w:cs="Times New Roman"/>
                <w:sz w:val="21"/>
                <w:szCs w:val="21"/>
              </w:rPr>
              <w:t>)</w:t>
            </w:r>
          </w:p>
        </w:tc>
        <w:tc>
          <w:tcPr>
            <w:tcW w:w="1710" w:type="dxa"/>
            <w:vAlign w:val="bottom"/>
            <w:hideMark/>
          </w:tcPr>
          <w:p w:rsidR="00144104" w:rsidRPr="000632F7" w:rsidRDefault="00144104" w:rsidP="007F30C6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b w:val="0"/>
                <w:bCs w:val="0"/>
                <w:sz w:val="21"/>
                <w:szCs w:val="21"/>
              </w:rPr>
            </w:pPr>
            <w:r>
              <w:rPr>
                <w:rFonts w:ascii="Calibri" w:eastAsia="Times New Roman" w:hAnsi="Calibri" w:cs="Times New Roman"/>
                <w:sz w:val="21"/>
                <w:szCs w:val="21"/>
              </w:rPr>
              <w:t xml:space="preserve">Medical Complications (bleeding, fluid collections, </w:t>
            </w:r>
            <w:r w:rsidRPr="000632F7">
              <w:rPr>
                <w:rFonts w:ascii="Calibri" w:eastAsia="Times New Roman" w:hAnsi="Calibri" w:cs="Times New Roman"/>
                <w:sz w:val="21"/>
                <w:szCs w:val="21"/>
              </w:rPr>
              <w:t>other secondary</w:t>
            </w:r>
            <w:r>
              <w:rPr>
                <w:rFonts w:ascii="Calibri" w:eastAsia="Times New Roman" w:hAnsi="Calibri" w:cs="Times New Roman"/>
                <w:sz w:val="21"/>
                <w:szCs w:val="21"/>
              </w:rPr>
              <w:t xml:space="preserve"> organ involvement</w:t>
            </w:r>
            <w:r w:rsidRPr="000632F7">
              <w:rPr>
                <w:rFonts w:ascii="Calibri" w:eastAsia="Times New Roman" w:hAnsi="Calibri" w:cs="Times New Roman"/>
                <w:sz w:val="21"/>
                <w:szCs w:val="21"/>
              </w:rPr>
              <w:t>)</w:t>
            </w:r>
            <w:r>
              <w:rPr>
                <w:rFonts w:ascii="Calibri" w:eastAsia="Times New Roman" w:hAnsi="Calibri" w:cs="Times New Roman"/>
                <w:sz w:val="21"/>
                <w:szCs w:val="21"/>
              </w:rPr>
              <w:t>**</w:t>
            </w:r>
          </w:p>
        </w:tc>
        <w:tc>
          <w:tcPr>
            <w:tcW w:w="1260" w:type="dxa"/>
            <w:vAlign w:val="bottom"/>
          </w:tcPr>
          <w:p w:rsidR="00144104" w:rsidRPr="000632F7" w:rsidRDefault="00144104" w:rsidP="007F30C6">
            <w:pPr>
              <w:spacing w:before="100" w:beforeAutospacing="1" w:after="100" w:afterAutospacing="1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21"/>
                <w:szCs w:val="21"/>
              </w:rPr>
            </w:pPr>
            <w:r>
              <w:rPr>
                <w:rFonts w:ascii="Calibri" w:eastAsia="Times New Roman" w:hAnsi="Calibri" w:cs="Times New Roman"/>
                <w:sz w:val="21"/>
                <w:szCs w:val="21"/>
              </w:rPr>
              <w:t xml:space="preserve">Key </w:t>
            </w:r>
            <w:r w:rsidR="007869AB">
              <w:rPr>
                <w:rFonts w:ascii="Calibri" w:eastAsia="Times New Roman" w:hAnsi="Calibri" w:cs="Times New Roman"/>
                <w:sz w:val="21"/>
                <w:szCs w:val="21"/>
              </w:rPr>
              <w:t>A</w:t>
            </w:r>
            <w:r>
              <w:rPr>
                <w:rFonts w:ascii="Calibri" w:eastAsia="Times New Roman" w:hAnsi="Calibri" w:cs="Times New Roman"/>
                <w:sz w:val="21"/>
                <w:szCs w:val="21"/>
              </w:rPr>
              <w:t>ssociated S</w:t>
            </w:r>
            <w:r w:rsidRPr="000632F7">
              <w:rPr>
                <w:rFonts w:ascii="Calibri" w:eastAsia="Times New Roman" w:hAnsi="Calibri" w:cs="Times New Roman"/>
                <w:sz w:val="21"/>
                <w:szCs w:val="21"/>
              </w:rPr>
              <w:t>ymptoms (F/C, N/V, HA)</w:t>
            </w:r>
          </w:p>
        </w:tc>
        <w:tc>
          <w:tcPr>
            <w:tcW w:w="1170" w:type="dxa"/>
            <w:vAlign w:val="bottom"/>
            <w:hideMark/>
          </w:tcPr>
          <w:p w:rsidR="007F30C6" w:rsidRDefault="00144104" w:rsidP="007F30C6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21"/>
                <w:szCs w:val="21"/>
              </w:rPr>
            </w:pPr>
            <w:r>
              <w:rPr>
                <w:rFonts w:ascii="Calibri" w:eastAsia="Times New Roman" w:hAnsi="Calibri" w:cs="Times New Roman"/>
                <w:sz w:val="21"/>
                <w:szCs w:val="21"/>
              </w:rPr>
              <w:t xml:space="preserve">Key </w:t>
            </w:r>
            <w:r w:rsidR="007869AB">
              <w:rPr>
                <w:rFonts w:ascii="Calibri" w:eastAsia="Times New Roman" w:hAnsi="Calibri" w:cs="Times New Roman"/>
                <w:sz w:val="21"/>
                <w:szCs w:val="21"/>
              </w:rPr>
              <w:t>A</w:t>
            </w:r>
            <w:r>
              <w:rPr>
                <w:rFonts w:ascii="Calibri" w:eastAsia="Times New Roman" w:hAnsi="Calibri" w:cs="Times New Roman"/>
                <w:sz w:val="21"/>
                <w:szCs w:val="21"/>
              </w:rPr>
              <w:t xml:space="preserve">ssociated </w:t>
            </w:r>
            <w:r w:rsidRPr="000632F7">
              <w:rPr>
                <w:rFonts w:ascii="Calibri" w:eastAsia="Times New Roman" w:hAnsi="Calibri" w:cs="Times New Roman"/>
                <w:sz w:val="21"/>
                <w:szCs w:val="21"/>
              </w:rPr>
              <w:t xml:space="preserve">Signs </w:t>
            </w:r>
          </w:p>
          <w:p w:rsidR="00144104" w:rsidRPr="000632F7" w:rsidRDefault="00144104" w:rsidP="007F30C6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b w:val="0"/>
                <w:bCs w:val="0"/>
                <w:sz w:val="21"/>
                <w:szCs w:val="21"/>
              </w:rPr>
            </w:pPr>
            <w:r w:rsidRPr="000632F7">
              <w:rPr>
                <w:rFonts w:ascii="Calibri" w:eastAsia="Times New Roman" w:hAnsi="Calibri" w:cs="Times New Roman"/>
                <w:sz w:val="21"/>
                <w:szCs w:val="21"/>
              </w:rPr>
              <w:t>(MS, AMS, LOC)</w:t>
            </w:r>
          </w:p>
        </w:tc>
        <w:tc>
          <w:tcPr>
            <w:tcW w:w="1080" w:type="dxa"/>
            <w:vAlign w:val="bottom"/>
            <w:hideMark/>
          </w:tcPr>
          <w:p w:rsidR="00144104" w:rsidRPr="004013D8" w:rsidRDefault="00144104" w:rsidP="007F30C6">
            <w:pPr>
              <w:spacing w:before="100" w:beforeAutospacing="1" w:after="100" w:afterAutospacing="1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21"/>
                <w:szCs w:val="21"/>
                <w:vertAlign w:val="superscript"/>
              </w:rPr>
            </w:pPr>
            <w:r>
              <w:rPr>
                <w:rFonts w:ascii="Calibri" w:eastAsia="Times New Roman" w:hAnsi="Calibri" w:cs="Times New Roman"/>
                <w:sz w:val="21"/>
                <w:szCs w:val="21"/>
              </w:rPr>
              <w:t>Time to Antibiotic Therapy (days)</w:t>
            </w:r>
            <w:r>
              <w:rPr>
                <w:rFonts w:ascii="Calibri" w:eastAsia="Times New Roman" w:hAnsi="Calibri" w:cs="Times New Roman"/>
                <w:sz w:val="21"/>
                <w:szCs w:val="21"/>
                <w:vertAlign w:val="superscript"/>
              </w:rPr>
              <w:t>c</w:t>
            </w:r>
          </w:p>
        </w:tc>
        <w:tc>
          <w:tcPr>
            <w:tcW w:w="810" w:type="dxa"/>
            <w:vAlign w:val="bottom"/>
            <w:hideMark/>
          </w:tcPr>
          <w:p w:rsidR="00144104" w:rsidRPr="004013D8" w:rsidRDefault="00144104" w:rsidP="007F30C6">
            <w:pPr>
              <w:spacing w:before="100" w:beforeAutospacing="1" w:after="100" w:afterAutospacing="1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b w:val="0"/>
                <w:bCs w:val="0"/>
                <w:sz w:val="21"/>
                <w:szCs w:val="21"/>
                <w:vertAlign w:val="superscript"/>
              </w:rPr>
            </w:pPr>
            <w:r w:rsidRPr="000632F7">
              <w:rPr>
                <w:rFonts w:ascii="Calibri" w:eastAsia="Times New Roman" w:hAnsi="Calibri" w:cs="Times New Roman"/>
                <w:sz w:val="21"/>
                <w:szCs w:val="21"/>
              </w:rPr>
              <w:t>Time to Death</w:t>
            </w:r>
            <w:r w:rsidR="007F30C6">
              <w:rPr>
                <w:rFonts w:ascii="Calibri" w:eastAsia="Times New Roman" w:hAnsi="Calibri" w:cs="Times New Roman"/>
                <w:sz w:val="21"/>
                <w:szCs w:val="21"/>
              </w:rPr>
              <w:t xml:space="preserve"> </w:t>
            </w:r>
            <w:r>
              <w:rPr>
                <w:rFonts w:ascii="Calibri" w:eastAsia="Times New Roman" w:hAnsi="Calibri" w:cs="Times New Roman"/>
                <w:sz w:val="21"/>
                <w:szCs w:val="21"/>
              </w:rPr>
              <w:t>(days)</w:t>
            </w:r>
            <w:r>
              <w:rPr>
                <w:rFonts w:ascii="Calibri" w:eastAsia="Times New Roman" w:hAnsi="Calibri" w:cs="Times New Roman"/>
                <w:sz w:val="21"/>
                <w:szCs w:val="21"/>
                <w:vertAlign w:val="superscript"/>
              </w:rPr>
              <w:t>c</w:t>
            </w:r>
          </w:p>
        </w:tc>
        <w:tc>
          <w:tcPr>
            <w:tcW w:w="900" w:type="dxa"/>
            <w:vAlign w:val="bottom"/>
          </w:tcPr>
          <w:p w:rsidR="00144104" w:rsidRPr="004818E9" w:rsidRDefault="007869AB" w:rsidP="007F30C6">
            <w:pPr>
              <w:spacing w:before="100" w:beforeAutospacing="1" w:after="100" w:afterAutospacing="1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21"/>
                <w:szCs w:val="21"/>
                <w:vertAlign w:val="superscript"/>
              </w:rPr>
            </w:pPr>
            <w:r>
              <w:rPr>
                <w:rFonts w:ascii="Calibri" w:eastAsia="Times New Roman" w:hAnsi="Calibri" w:cs="Times New Roman"/>
                <w:sz w:val="21"/>
                <w:szCs w:val="21"/>
              </w:rPr>
              <w:t>C-</w:t>
            </w:r>
            <w:r w:rsidR="008725D6">
              <w:rPr>
                <w:rFonts w:ascii="Calibri" w:eastAsia="Times New Roman" w:hAnsi="Calibri" w:cs="Times New Roman"/>
                <w:sz w:val="21"/>
                <w:szCs w:val="21"/>
              </w:rPr>
              <w:t>S</w:t>
            </w:r>
            <w:r w:rsidR="00144104">
              <w:rPr>
                <w:rFonts w:ascii="Calibri" w:eastAsia="Times New Roman" w:hAnsi="Calibri" w:cs="Times New Roman"/>
                <w:sz w:val="21"/>
                <w:szCs w:val="21"/>
              </w:rPr>
              <w:t>core</w:t>
            </w:r>
            <w:r>
              <w:rPr>
                <w:rFonts w:ascii="Calibri" w:eastAsia="Times New Roman" w:hAnsi="Calibri" w:cs="Times New Roman"/>
                <w:sz w:val="21"/>
                <w:szCs w:val="21"/>
                <w:vertAlign w:val="superscript"/>
              </w:rPr>
              <w:t>d</w:t>
            </w:r>
          </w:p>
        </w:tc>
      </w:tr>
      <w:bookmarkEnd w:id="0"/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single" w:sz="8" w:space="0" w:color="4F81BD" w:themeColor="accent1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  <w:hideMark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eastAsia="Times New Roman" w:hAnsi="Calibri" w:cs="Times New Roman"/>
                <w:b w:val="0"/>
                <w:color w:val="000000"/>
                <w:sz w:val="21"/>
                <w:szCs w:val="21"/>
              </w:rPr>
            </w:pPr>
            <w:r w:rsidRPr="00DF23AD">
              <w:rPr>
                <w:rFonts w:ascii="Calibri" w:hAnsi="Calibri"/>
                <w:b w:val="0"/>
                <w:color w:val="000000"/>
                <w:sz w:val="21"/>
                <w:szCs w:val="21"/>
              </w:rPr>
              <w:t xml:space="preserve">1 </w:t>
            </w:r>
            <w:r w:rsidR="00842672" w:rsidRPr="00DF23AD">
              <w:rPr>
                <w:rFonts w:ascii="Calibri" w:hAnsi="Calibri"/>
                <w:color w:val="000000"/>
                <w:sz w:val="21"/>
                <w:szCs w:val="21"/>
              </w:rPr>
              <w:fldChar w:fldCharType="begin"/>
            </w:r>
            <w:r w:rsidR="009777FF" w:rsidRPr="00DF23AD">
              <w:rPr>
                <w:rFonts w:ascii="Calibri" w:hAnsi="Calibri"/>
                <w:b w:val="0"/>
                <w:color w:val="000000"/>
                <w:sz w:val="21"/>
                <w:szCs w:val="21"/>
              </w:rPr>
              <w:instrText xml:space="preserve"> ADDIN EN.CITE &lt;EndNote&gt;&lt;Cite&gt;&lt;Author&gt;Greenfield&lt;/Author&gt;&lt;Year&gt;1880&lt;/Year&gt;&lt;RecNum&gt;1&lt;/RecNum&gt;&lt;DisplayText&gt;[1]&lt;/DisplayText&gt;&lt;record&gt;&lt;rec-number&gt;1&lt;/rec-number&gt;&lt;foreign-keys&gt;&lt;key app="EN" db-id="5pxsas0xr2fzfhez0eove293zrr9ddwrxw2v"&gt;1&lt;/key&gt;&lt;/foreign-keys&gt;&lt;ref-type name="Journal Article"&gt;17&lt;/ref-type&gt;&lt;contributors&gt;&lt;authors&gt;&lt;author&gt;Greenfield, WS&lt;/author&gt;&lt;/authors&gt;&lt;/contributors&gt;&lt;titles&gt;&lt;title&gt; Further Investigations on Anthrax and Allied Diseases in Man and Animals&lt;/title&gt;&lt;secondary-title&gt;The Lancet&lt;/secondary-title&gt;&lt;/titles&gt;&lt;periodical&gt;&lt;full-title&gt;The Lancet&lt;/full-title&gt;&lt;abbr-2&gt;The Lancet&lt;/abbr-2&gt;&lt;/periodical&gt;&lt;pages&gt;965-966&lt;/pages&gt;&lt;volume&gt;116&lt;/volume&gt;&lt;number&gt;2990&lt;/number&gt;&lt;dates&gt;&lt;year&gt;1880&lt;/year&gt;&lt;/dates&gt;&lt;isbn&gt;0140-6736&lt;/isbn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  <w:sz w:val="21"/>
                <w:szCs w:val="21"/>
              </w:rPr>
              <w:fldChar w:fldCharType="separate"/>
            </w:r>
            <w:r w:rsidR="000A2F53" w:rsidRPr="00DF23AD">
              <w:rPr>
                <w:rFonts w:ascii="Calibri" w:hAnsi="Calibri"/>
                <w:b w:val="0"/>
                <w:noProof/>
                <w:color w:val="000000"/>
                <w:sz w:val="21"/>
                <w:szCs w:val="21"/>
              </w:rPr>
              <w:t>[</w:t>
            </w:r>
            <w:hyperlink w:anchor="_ENREF_1" w:tooltip="Greenfield, 1880 #1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  <w:sz w:val="21"/>
                  <w:szCs w:val="21"/>
                </w:rPr>
                <w:t>1</w:t>
              </w:r>
            </w:hyperlink>
            <w:r w:rsidR="000A2F53" w:rsidRPr="00DF23AD">
              <w:rPr>
                <w:rFonts w:ascii="Calibri" w:hAnsi="Calibri"/>
                <w:b w:val="0"/>
                <w:noProof/>
                <w:color w:val="000000"/>
                <w:sz w:val="21"/>
                <w:szCs w:val="21"/>
              </w:rPr>
              <w:t>]</w:t>
            </w:r>
            <w:r w:rsidR="00842672" w:rsidRPr="00DF23AD">
              <w:rPr>
                <w:rFonts w:ascii="Calibri" w:hAnsi="Calibri"/>
                <w:color w:val="000000"/>
                <w:sz w:val="21"/>
                <w:szCs w:val="21"/>
              </w:rPr>
              <w:fldChar w:fldCharType="end"/>
            </w:r>
          </w:p>
        </w:tc>
        <w:tc>
          <w:tcPr>
            <w:tcW w:w="720" w:type="dxa"/>
            <w:tcBorders>
              <w:top w:val="single" w:sz="8" w:space="0" w:color="4F81BD" w:themeColor="accent1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  <w:hideMark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881</w:t>
            </w:r>
          </w:p>
        </w:tc>
        <w:tc>
          <w:tcPr>
            <w:tcW w:w="1080" w:type="dxa"/>
            <w:tcBorders>
              <w:top w:val="single" w:sz="8" w:space="0" w:color="4F81BD" w:themeColor="accent1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  <w:hideMark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Great Britain</w:t>
            </w:r>
          </w:p>
        </w:tc>
        <w:tc>
          <w:tcPr>
            <w:tcW w:w="720" w:type="dxa"/>
            <w:tcBorders>
              <w:top w:val="single" w:sz="8" w:space="0" w:color="4F81BD" w:themeColor="accent1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  <w:hideMark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30</w:t>
            </w:r>
          </w:p>
        </w:tc>
        <w:tc>
          <w:tcPr>
            <w:tcW w:w="540" w:type="dxa"/>
            <w:tcBorders>
              <w:top w:val="single" w:sz="8" w:space="0" w:color="4F81BD" w:themeColor="accent1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  <w:hideMark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single" w:sz="8" w:space="0" w:color="4F81BD" w:themeColor="accent1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  <w:hideMark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proofErr w:type="spellStart"/>
            <w:r w:rsidRPr="00735577">
              <w:rPr>
                <w:rFonts w:ascii="Calibri" w:hAnsi="Calibri"/>
                <w:color w:val="000000"/>
              </w:rPr>
              <w:t>inhal</w:t>
            </w:r>
            <w:proofErr w:type="spellEnd"/>
          </w:p>
        </w:tc>
        <w:tc>
          <w:tcPr>
            <w:tcW w:w="1170" w:type="dxa"/>
            <w:tcBorders>
              <w:top w:val="single" w:sz="8" w:space="0" w:color="4F81BD" w:themeColor="accent1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wool</w:t>
            </w:r>
          </w:p>
        </w:tc>
        <w:tc>
          <w:tcPr>
            <w:tcW w:w="1170" w:type="dxa"/>
            <w:tcBorders>
              <w:top w:val="single" w:sz="8" w:space="0" w:color="4F81BD" w:themeColor="accent1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single" w:sz="8" w:space="0" w:color="4F81BD" w:themeColor="accent1"/>
              <w:bottom w:val="nil"/>
            </w:tcBorders>
            <w:tcMar>
              <w:left w:w="14" w:type="dxa"/>
              <w:right w:w="14" w:type="dxa"/>
            </w:tcMar>
            <w:vAlign w:val="center"/>
            <w:hideMark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subacute pneumonia</w:t>
            </w:r>
          </w:p>
        </w:tc>
        <w:tc>
          <w:tcPr>
            <w:tcW w:w="1620" w:type="dxa"/>
            <w:tcBorders>
              <w:top w:val="single" w:sz="8" w:space="0" w:color="4F81BD" w:themeColor="accent1"/>
              <w:bottom w:val="nil"/>
            </w:tcBorders>
            <w:tcMar>
              <w:left w:w="14" w:type="dxa"/>
              <w:right w:w="14" w:type="dxa"/>
            </w:tcMar>
            <w:vAlign w:val="center"/>
            <w:hideMark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710" w:type="dxa"/>
            <w:tcBorders>
              <w:top w:val="single" w:sz="8" w:space="0" w:color="4F81BD" w:themeColor="accent1"/>
              <w:bottom w:val="nil"/>
            </w:tcBorders>
            <w:tcMar>
              <w:left w:w="14" w:type="dxa"/>
              <w:right w:w="14" w:type="dxa"/>
            </w:tcMar>
            <w:vAlign w:val="center"/>
            <w:hideMark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single" w:sz="8" w:space="0" w:color="4F81BD" w:themeColor="accent1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single" w:sz="8" w:space="0" w:color="4F81BD" w:themeColor="accent1"/>
              <w:bottom w:val="nil"/>
            </w:tcBorders>
            <w:tcMar>
              <w:left w:w="14" w:type="dxa"/>
              <w:right w:w="14" w:type="dxa"/>
            </w:tcMar>
            <w:vAlign w:val="center"/>
            <w:hideMark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single" w:sz="8" w:space="0" w:color="4F81BD" w:themeColor="accent1"/>
              <w:bottom w:val="nil"/>
            </w:tcBorders>
            <w:tcMar>
              <w:left w:w="14" w:type="dxa"/>
              <w:right w:w="14" w:type="dxa"/>
            </w:tcMar>
            <w:vAlign w:val="center"/>
            <w:hideMark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single" w:sz="8" w:space="0" w:color="4F81BD" w:themeColor="accent1"/>
              <w:bottom w:val="nil"/>
            </w:tcBorders>
            <w:tcMar>
              <w:left w:w="14" w:type="dxa"/>
              <w:right w:w="14" w:type="dxa"/>
            </w:tcMar>
            <w:vAlign w:val="center"/>
            <w:hideMark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single" w:sz="8" w:space="0" w:color="4F81BD" w:themeColor="accent1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6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  <w:hideMark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eastAsia="Times New Roman" w:hAnsi="Calibri" w:cs="Times New Roman"/>
                <w:b w:val="0"/>
                <w:color w:val="000000"/>
                <w:sz w:val="21"/>
                <w:szCs w:val="21"/>
              </w:rPr>
            </w:pPr>
            <w:r w:rsidRPr="00DF23AD">
              <w:rPr>
                <w:rFonts w:ascii="Calibri" w:hAnsi="Calibri"/>
                <w:b w:val="0"/>
                <w:color w:val="000000"/>
                <w:sz w:val="21"/>
                <w:szCs w:val="21"/>
              </w:rPr>
              <w:t xml:space="preserve">2 </w:t>
            </w:r>
            <w:r w:rsidR="00842672" w:rsidRPr="00DF23AD">
              <w:rPr>
                <w:rFonts w:ascii="Calibri" w:hAnsi="Calibri"/>
                <w:color w:val="000000"/>
                <w:sz w:val="21"/>
                <w:szCs w:val="21"/>
              </w:rPr>
              <w:fldChar w:fldCharType="begin"/>
            </w:r>
            <w:r w:rsidR="009777FF" w:rsidRPr="00DF23AD">
              <w:rPr>
                <w:rFonts w:ascii="Calibri" w:hAnsi="Calibri"/>
                <w:b w:val="0"/>
                <w:color w:val="000000"/>
                <w:sz w:val="21"/>
                <w:szCs w:val="21"/>
              </w:rPr>
              <w:instrText xml:space="preserve"> ADDIN EN.CITE &lt;EndNote&gt;&lt;Cite&gt;&lt;Author&gt;Greenfield&lt;/Author&gt;&lt;Year&gt;1880&lt;/Year&gt;&lt;RecNum&gt;1&lt;/RecNum&gt;&lt;DisplayText&gt;[1]&lt;/DisplayText&gt;&lt;record&gt;&lt;rec-number&gt;1&lt;/rec-number&gt;&lt;foreign-keys&gt;&lt;key app="EN" db-id="5pxsas0xr2fzfhez0eove293zrr9ddwrxw2v"&gt;1&lt;/key&gt;&lt;/foreign-keys&gt;&lt;ref-type name="Journal Article"&gt;17&lt;/ref-type&gt;&lt;contributors&gt;&lt;authors&gt;&lt;author&gt;Greenfield, WS&lt;/author&gt;&lt;/authors&gt;&lt;/contributors&gt;&lt;titles&gt;&lt;title&gt; Further Investigations on Anthrax and Allied Diseases in Man and Animals&lt;/title&gt;&lt;secondary-title&gt;The Lancet&lt;/secondary-title&gt;&lt;/titles&gt;&lt;periodical&gt;&lt;full-title&gt;The Lancet&lt;/full-title&gt;&lt;abbr-2&gt;The Lancet&lt;/abbr-2&gt;&lt;/periodical&gt;&lt;pages&gt;965-966&lt;/pages&gt;&lt;volume&gt;116&lt;/volume&gt;&lt;number&gt;2990&lt;/number&gt;&lt;dates&gt;&lt;year&gt;1880&lt;/year&gt;&lt;/dates&gt;&lt;isbn&gt;0140-6736&lt;/isbn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  <w:sz w:val="21"/>
                <w:szCs w:val="21"/>
              </w:rPr>
              <w:fldChar w:fldCharType="separate"/>
            </w:r>
            <w:r w:rsidR="000A2F53" w:rsidRPr="00DF23AD">
              <w:rPr>
                <w:rFonts w:ascii="Calibri" w:hAnsi="Calibri"/>
                <w:b w:val="0"/>
                <w:noProof/>
                <w:color w:val="000000"/>
                <w:sz w:val="21"/>
                <w:szCs w:val="21"/>
              </w:rPr>
              <w:t>[</w:t>
            </w:r>
            <w:hyperlink w:anchor="_ENREF_1" w:tooltip="Greenfield, 1880 #1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  <w:sz w:val="21"/>
                  <w:szCs w:val="21"/>
                </w:rPr>
                <w:t>1</w:t>
              </w:r>
            </w:hyperlink>
            <w:r w:rsidR="000A2F53" w:rsidRPr="00DF23AD">
              <w:rPr>
                <w:rFonts w:ascii="Calibri" w:hAnsi="Calibri"/>
                <w:b w:val="0"/>
                <w:noProof/>
                <w:color w:val="000000"/>
                <w:sz w:val="21"/>
                <w:szCs w:val="21"/>
              </w:rPr>
              <w:t>]</w:t>
            </w:r>
            <w:r w:rsidR="00842672" w:rsidRPr="00DF23AD">
              <w:rPr>
                <w:rFonts w:ascii="Calibri" w:hAnsi="Calibri"/>
                <w:color w:val="000000"/>
                <w:sz w:val="21"/>
                <w:szCs w:val="21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  <w:hideMark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88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  <w:hideMark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Great Britain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  <w:hideMark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36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  <w:hideMark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  <w:hideMark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proofErr w:type="spellStart"/>
            <w:r w:rsidRPr="00735577">
              <w:rPr>
                <w:rFonts w:ascii="Calibri" w:hAnsi="Calibri"/>
                <w:color w:val="000000"/>
              </w:rPr>
              <w:t>inhal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wool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  <w:hideMark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headache, dyspnea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  <w:hideMark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  <w:hideMark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proofErr w:type="spellStart"/>
            <w:r>
              <w:rPr>
                <w:rFonts w:ascii="Calibri" w:hAnsi="Calibri"/>
                <w:color w:val="000000"/>
              </w:rPr>
              <w:t>petechia</w:t>
            </w:r>
            <w:proofErr w:type="spellEnd"/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HA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  <w:hideMark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MS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  <w:hideMark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  <w:hideMark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8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  <w:hideMark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eastAsia="Times New Roman" w:hAnsi="Calibri" w:cs="Times New Roman"/>
                <w:b w:val="0"/>
                <w:color w:val="000000"/>
                <w:sz w:val="21"/>
                <w:szCs w:val="21"/>
              </w:rPr>
            </w:pPr>
            <w:r w:rsidRPr="00DF23AD">
              <w:rPr>
                <w:rFonts w:ascii="Calibri" w:hAnsi="Calibri"/>
                <w:b w:val="0"/>
                <w:color w:val="000000"/>
                <w:sz w:val="21"/>
                <w:szCs w:val="21"/>
              </w:rPr>
              <w:t xml:space="preserve">3 </w:t>
            </w:r>
            <w:r w:rsidR="00842672" w:rsidRPr="00DF23AD">
              <w:rPr>
                <w:rFonts w:ascii="Calibri" w:hAnsi="Calibri"/>
                <w:color w:val="000000"/>
                <w:sz w:val="21"/>
                <w:szCs w:val="21"/>
              </w:rPr>
              <w:fldChar w:fldCharType="begin"/>
            </w:r>
            <w:r w:rsidR="009777FF" w:rsidRPr="00DF23AD">
              <w:rPr>
                <w:rFonts w:ascii="Calibri" w:hAnsi="Calibri"/>
                <w:b w:val="0"/>
                <w:color w:val="000000"/>
                <w:sz w:val="21"/>
                <w:szCs w:val="21"/>
              </w:rPr>
              <w:instrText xml:space="preserve"> ADDIN EN.CITE &lt;EndNote&gt;&lt;Cite&gt;&lt;Author&gt;Greenfield&lt;/Author&gt;&lt;Year&gt;1880&lt;/Year&gt;&lt;RecNum&gt;1&lt;/RecNum&gt;&lt;DisplayText&gt;[1]&lt;/DisplayText&gt;&lt;record&gt;&lt;rec-number&gt;1&lt;/rec-number&gt;&lt;foreign-keys&gt;&lt;key app="EN" db-id="5pxsas0xr2fzfhez0eove293zrr9ddwrxw2v"&gt;1&lt;/key&gt;&lt;/foreign-keys&gt;&lt;ref-type name="Journal Article"&gt;17&lt;/ref-type&gt;&lt;contributors&gt;&lt;authors&gt;&lt;author&gt;Greenfield, WS&lt;/author&gt;&lt;/authors&gt;&lt;/contributors&gt;&lt;titles&gt;&lt;title&gt; Further Investigations on Anthrax and Allied Diseases in Man and Animals&lt;/title&gt;&lt;secondary-title&gt;The Lancet&lt;/secondary-title&gt;&lt;/titles&gt;&lt;periodical&gt;&lt;full-title&gt;The Lancet&lt;/full-title&gt;&lt;abbr-2&gt;The Lancet&lt;/abbr-2&gt;&lt;/periodical&gt;&lt;pages&gt;965-966&lt;/pages&gt;&lt;volume&gt;116&lt;/volume&gt;&lt;number&gt;2990&lt;/number&gt;&lt;dates&gt;&lt;year&gt;1880&lt;/year&gt;&lt;/dates&gt;&lt;isbn&gt;0140-6736&lt;/isbn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  <w:sz w:val="21"/>
                <w:szCs w:val="21"/>
              </w:rPr>
              <w:fldChar w:fldCharType="separate"/>
            </w:r>
            <w:r w:rsidR="000A2F53" w:rsidRPr="00DF23AD">
              <w:rPr>
                <w:rFonts w:ascii="Calibri" w:hAnsi="Calibri"/>
                <w:b w:val="0"/>
                <w:noProof/>
                <w:color w:val="000000"/>
                <w:sz w:val="21"/>
                <w:szCs w:val="21"/>
              </w:rPr>
              <w:t>[</w:t>
            </w:r>
            <w:hyperlink w:anchor="_ENREF_1" w:tooltip="Greenfield, 1880 #1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  <w:sz w:val="21"/>
                  <w:szCs w:val="21"/>
                </w:rPr>
                <w:t>1</w:t>
              </w:r>
            </w:hyperlink>
            <w:r w:rsidR="000A2F53" w:rsidRPr="00DF23AD">
              <w:rPr>
                <w:rFonts w:ascii="Calibri" w:hAnsi="Calibri"/>
                <w:b w:val="0"/>
                <w:noProof/>
                <w:color w:val="000000"/>
                <w:sz w:val="21"/>
                <w:szCs w:val="21"/>
              </w:rPr>
              <w:t>]</w:t>
            </w:r>
            <w:r w:rsidR="00842672" w:rsidRPr="00DF23AD">
              <w:rPr>
                <w:rFonts w:ascii="Calibri" w:hAnsi="Calibri"/>
                <w:color w:val="000000"/>
                <w:sz w:val="21"/>
                <w:szCs w:val="21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  <w:hideMark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881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  <w:hideMark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Great Britain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  <w:hideMark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39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  <w:hideMark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  <w:hideMark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proofErr w:type="spellStart"/>
            <w:r w:rsidRPr="00735577">
              <w:rPr>
                <w:rFonts w:ascii="Calibri" w:hAnsi="Calibri"/>
                <w:color w:val="000000"/>
              </w:rPr>
              <w:t>inhal</w:t>
            </w:r>
            <w:proofErr w:type="spellEnd"/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wool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  <w:hideMark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  <w:hideMark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  <w:hideMark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rrhythmia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, HA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  <w:hideMark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  <w:hideMark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  <w:hideMark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3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7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eastAsia="Times New Roman" w:hAnsi="Calibri" w:cs="Times New Roman"/>
                <w:b w:val="0"/>
                <w:color w:val="000000"/>
                <w:sz w:val="21"/>
                <w:szCs w:val="21"/>
              </w:rPr>
            </w:pPr>
            <w:r w:rsidRPr="00DF23AD">
              <w:rPr>
                <w:rFonts w:ascii="Calibri" w:hAnsi="Calibri"/>
                <w:b w:val="0"/>
                <w:color w:val="000000"/>
                <w:sz w:val="21"/>
                <w:szCs w:val="21"/>
              </w:rPr>
              <w:t xml:space="preserve">4 </w:t>
            </w:r>
            <w:r w:rsidR="00842672" w:rsidRPr="00DF23AD">
              <w:rPr>
                <w:rFonts w:ascii="Calibri" w:hAnsi="Calibri"/>
                <w:color w:val="000000"/>
                <w:sz w:val="21"/>
                <w:szCs w:val="21"/>
              </w:rPr>
              <w:fldChar w:fldCharType="begin"/>
            </w:r>
            <w:r w:rsidR="009777FF" w:rsidRPr="00DF23AD">
              <w:rPr>
                <w:rFonts w:ascii="Calibri" w:hAnsi="Calibri"/>
                <w:b w:val="0"/>
                <w:color w:val="000000"/>
                <w:sz w:val="21"/>
                <w:szCs w:val="21"/>
              </w:rPr>
              <w:instrText xml:space="preserve"> ADDIN EN.CITE &lt;EndNote&gt;&lt;Cite&gt;&lt;Author&gt;Greenfield&lt;/Author&gt;&lt;Year&gt;1880&lt;/Year&gt;&lt;RecNum&gt;1&lt;/RecNum&gt;&lt;DisplayText&gt;[1]&lt;/DisplayText&gt;&lt;record&gt;&lt;rec-number&gt;1&lt;/rec-number&gt;&lt;foreign-keys&gt;&lt;key app="EN" db-id="5pxsas0xr2fzfhez0eove293zrr9ddwrxw2v"&gt;1&lt;/key&gt;&lt;/foreign-keys&gt;&lt;ref-type name="Journal Article"&gt;17&lt;/ref-type&gt;&lt;contributors&gt;&lt;authors&gt;&lt;author&gt;Greenfield, WS&lt;/author&gt;&lt;/authors&gt;&lt;/contributors&gt;&lt;titles&gt;&lt;title&gt; Further Investigations on Anthrax and Allied Diseases in Man and Animals&lt;/title&gt;&lt;secondary-title&gt;The Lancet&lt;/secondary-title&gt;&lt;/titles&gt;&lt;periodical&gt;&lt;full-title&gt;The Lancet&lt;/full-title&gt;&lt;abbr-2&gt;The Lancet&lt;/abbr-2&gt;&lt;/periodical&gt;&lt;pages&gt;965-966&lt;/pages&gt;&lt;volume&gt;116&lt;/volume&gt;&lt;number&gt;2990&lt;/number&gt;&lt;dates&gt;&lt;year&gt;1880&lt;/year&gt;&lt;/dates&gt;&lt;isbn&gt;0140-6736&lt;/isbn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  <w:sz w:val="21"/>
                <w:szCs w:val="21"/>
              </w:rPr>
              <w:fldChar w:fldCharType="separate"/>
            </w:r>
            <w:r w:rsidR="000A2F53" w:rsidRPr="00DF23AD">
              <w:rPr>
                <w:rFonts w:ascii="Calibri" w:hAnsi="Calibri"/>
                <w:b w:val="0"/>
                <w:noProof/>
                <w:color w:val="000000"/>
                <w:sz w:val="21"/>
                <w:szCs w:val="21"/>
              </w:rPr>
              <w:t>[</w:t>
            </w:r>
            <w:hyperlink w:anchor="_ENREF_1" w:tooltip="Greenfield, 1880 #1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  <w:sz w:val="21"/>
                  <w:szCs w:val="21"/>
                </w:rPr>
                <w:t>1</w:t>
              </w:r>
            </w:hyperlink>
            <w:r w:rsidR="000A2F53" w:rsidRPr="00DF23AD">
              <w:rPr>
                <w:rFonts w:ascii="Calibri" w:hAnsi="Calibri"/>
                <w:b w:val="0"/>
                <w:noProof/>
                <w:color w:val="000000"/>
                <w:sz w:val="21"/>
                <w:szCs w:val="21"/>
              </w:rPr>
              <w:t>]</w:t>
            </w:r>
            <w:r w:rsidR="00842672" w:rsidRPr="00DF23AD">
              <w:rPr>
                <w:rFonts w:ascii="Calibri" w:hAnsi="Calibri"/>
                <w:color w:val="000000"/>
                <w:sz w:val="21"/>
                <w:szCs w:val="21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88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Great Britain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63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wool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painful pimple and swelling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/V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7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8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eastAsia="Times New Roman" w:hAnsi="Calibri" w:cs="Times New Roman"/>
                <w:b w:val="0"/>
                <w:color w:val="000000"/>
                <w:sz w:val="21"/>
                <w:szCs w:val="21"/>
              </w:rPr>
            </w:pPr>
            <w:r w:rsidRPr="00DF23AD">
              <w:rPr>
                <w:rFonts w:ascii="Calibri" w:hAnsi="Calibri"/>
                <w:b w:val="0"/>
                <w:color w:val="000000"/>
                <w:sz w:val="21"/>
                <w:szCs w:val="21"/>
              </w:rPr>
              <w:t xml:space="preserve">5 </w:t>
            </w:r>
            <w:r w:rsidR="00842672" w:rsidRPr="00DF23AD">
              <w:rPr>
                <w:rFonts w:ascii="Calibri" w:hAnsi="Calibri"/>
                <w:color w:val="000000"/>
                <w:sz w:val="21"/>
                <w:szCs w:val="21"/>
              </w:rPr>
              <w:fldChar w:fldCharType="begin"/>
            </w:r>
            <w:r w:rsidR="009777FF" w:rsidRPr="00DF23AD">
              <w:rPr>
                <w:rFonts w:ascii="Calibri" w:hAnsi="Calibri"/>
                <w:b w:val="0"/>
                <w:color w:val="000000"/>
                <w:sz w:val="21"/>
                <w:szCs w:val="21"/>
              </w:rPr>
              <w:instrText xml:space="preserve"> ADDIN EN.CITE &lt;EndNote&gt;&lt;Cite&gt;&lt;Author&gt;Greenfield&lt;/Author&gt;&lt;Year&gt;1880&lt;/Year&gt;&lt;RecNum&gt;1&lt;/RecNum&gt;&lt;DisplayText&gt;[1]&lt;/DisplayText&gt;&lt;record&gt;&lt;rec-number&gt;1&lt;/rec-number&gt;&lt;foreign-keys&gt;&lt;key app="EN" db-id="5pxsas0xr2fzfhez0eove293zrr9ddwrxw2v"&gt;1&lt;/key&gt;&lt;/foreign-keys&gt;&lt;ref-type name="Journal Article"&gt;17&lt;/ref-type&gt;&lt;contributors&gt;&lt;authors&gt;&lt;author&gt;Greenfield, WS&lt;/author&gt;&lt;/authors&gt;&lt;/contributors&gt;&lt;titles&gt;&lt;title&gt; Further Investigations on Anthrax and Allied Diseases in Man and Animals&lt;/title&gt;&lt;secondary-title&gt;The Lancet&lt;/secondary-title&gt;&lt;/titles&gt;&lt;periodical&gt;&lt;full-title&gt;The Lancet&lt;/full-title&gt;&lt;abbr-2&gt;The Lancet&lt;/abbr-2&gt;&lt;/periodical&gt;&lt;pages&gt;965-966&lt;/pages&gt;&lt;volume&gt;116&lt;/volume&gt;&lt;number&gt;2990&lt;/number&gt;&lt;dates&gt;&lt;year&gt;1880&lt;/year&gt;&lt;/dates&gt;&lt;isbn&gt;0140-6736&lt;/isbn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  <w:sz w:val="21"/>
                <w:szCs w:val="21"/>
              </w:rPr>
              <w:fldChar w:fldCharType="separate"/>
            </w:r>
            <w:r w:rsidR="000A2F53" w:rsidRPr="00DF23AD">
              <w:rPr>
                <w:rFonts w:ascii="Calibri" w:hAnsi="Calibri"/>
                <w:b w:val="0"/>
                <w:noProof/>
                <w:color w:val="000000"/>
                <w:sz w:val="21"/>
                <w:szCs w:val="21"/>
              </w:rPr>
              <w:t>[</w:t>
            </w:r>
            <w:hyperlink w:anchor="_ENREF_1" w:tooltip="Greenfield, 1880 #1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  <w:sz w:val="21"/>
                  <w:szCs w:val="21"/>
                </w:rPr>
                <w:t>1</w:t>
              </w:r>
            </w:hyperlink>
            <w:r w:rsidR="000A2F53" w:rsidRPr="00DF23AD">
              <w:rPr>
                <w:rFonts w:ascii="Calibri" w:hAnsi="Calibri"/>
                <w:b w:val="0"/>
                <w:noProof/>
                <w:color w:val="000000"/>
                <w:sz w:val="21"/>
                <w:szCs w:val="21"/>
              </w:rPr>
              <w:t>]</w:t>
            </w:r>
            <w:r w:rsidR="00842672" w:rsidRPr="00DF23AD">
              <w:rPr>
                <w:rFonts w:ascii="Calibri" w:hAnsi="Calibri"/>
                <w:color w:val="000000"/>
                <w:sz w:val="21"/>
                <w:szCs w:val="21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881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Great Britain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71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proofErr w:type="spellStart"/>
            <w:r w:rsidRPr="00735577">
              <w:rPr>
                <w:rFonts w:ascii="Calibri" w:hAnsi="Calibri"/>
                <w:color w:val="000000"/>
              </w:rPr>
              <w:t>inhal</w:t>
            </w:r>
            <w:proofErr w:type="spellEnd"/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wool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chest pain, abdominal pain, chills, prostration, dyspnea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, N/V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8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eastAsia="Times New Roman" w:hAnsi="Calibri" w:cs="Times New Roman"/>
                <w:b w:val="0"/>
                <w:color w:val="000000"/>
                <w:sz w:val="21"/>
                <w:szCs w:val="21"/>
              </w:rPr>
            </w:pPr>
            <w:r w:rsidRPr="00DF23AD">
              <w:rPr>
                <w:rFonts w:ascii="Calibri" w:hAnsi="Calibri"/>
                <w:b w:val="0"/>
                <w:color w:val="000000"/>
                <w:sz w:val="21"/>
                <w:szCs w:val="21"/>
              </w:rPr>
              <w:t xml:space="preserve">6 </w:t>
            </w:r>
            <w:r w:rsidR="00842672" w:rsidRPr="00DF23AD">
              <w:rPr>
                <w:rFonts w:ascii="Calibri" w:hAnsi="Calibri"/>
                <w:color w:val="000000"/>
                <w:sz w:val="21"/>
                <w:szCs w:val="21"/>
              </w:rPr>
              <w:fldChar w:fldCharType="begin"/>
            </w:r>
            <w:r w:rsidR="009777FF" w:rsidRPr="00DF23AD">
              <w:rPr>
                <w:rFonts w:ascii="Calibri" w:hAnsi="Calibri"/>
                <w:b w:val="0"/>
                <w:color w:val="000000"/>
                <w:sz w:val="21"/>
                <w:szCs w:val="21"/>
              </w:rPr>
              <w:instrText xml:space="preserve"> ADDIN EN.CITE &lt;EndNote&gt;&lt;Cite&gt;&lt;Author&gt;Greenfield&lt;/Author&gt;&lt;Year&gt;1880&lt;/Year&gt;&lt;RecNum&gt;1&lt;/RecNum&gt;&lt;DisplayText&gt;[1]&lt;/DisplayText&gt;&lt;record&gt;&lt;rec-number&gt;1&lt;/rec-number&gt;&lt;foreign-keys&gt;&lt;key app="EN" db-id="5pxsas0xr2fzfhez0eove293zrr9ddwrxw2v"&gt;1&lt;/key&gt;&lt;/foreign-keys&gt;&lt;ref-type name="Journal Article"&gt;17&lt;/ref-type&gt;&lt;contributors&gt;&lt;authors&gt;&lt;author&gt;Greenfield, WS&lt;/author&gt;&lt;/authors&gt;&lt;/contributors&gt;&lt;titles&gt;&lt;title&gt; Further Investigations on Anthrax and Allied Diseases in Man and Animals&lt;/title&gt;&lt;secondary-title&gt;The Lancet&lt;/secondary-title&gt;&lt;/titles&gt;&lt;periodical&gt;&lt;full-title&gt;The Lancet&lt;/full-title&gt;&lt;abbr-2&gt;The Lancet&lt;/abbr-2&gt;&lt;/periodical&gt;&lt;pages&gt;965-966&lt;/pages&gt;&lt;volume&gt;116&lt;/volume&gt;&lt;number&gt;2990&lt;/number&gt;&lt;dates&gt;&lt;year&gt;1880&lt;/year&gt;&lt;/dates&gt;&lt;isbn&gt;0140-6736&lt;/isbn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  <w:sz w:val="21"/>
                <w:szCs w:val="21"/>
              </w:rPr>
              <w:fldChar w:fldCharType="separate"/>
            </w:r>
            <w:r w:rsidR="000A2F53" w:rsidRPr="00DF23AD">
              <w:rPr>
                <w:rFonts w:ascii="Calibri" w:hAnsi="Calibri"/>
                <w:b w:val="0"/>
                <w:noProof/>
                <w:color w:val="000000"/>
                <w:sz w:val="21"/>
                <w:szCs w:val="21"/>
              </w:rPr>
              <w:t>[</w:t>
            </w:r>
            <w:hyperlink w:anchor="_ENREF_1" w:tooltip="Greenfield, 1880 #1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  <w:sz w:val="21"/>
                  <w:szCs w:val="21"/>
                </w:rPr>
                <w:t>1</w:t>
              </w:r>
            </w:hyperlink>
            <w:r w:rsidR="000A2F53" w:rsidRPr="00DF23AD">
              <w:rPr>
                <w:rFonts w:ascii="Calibri" w:hAnsi="Calibri"/>
                <w:b w:val="0"/>
                <w:noProof/>
                <w:color w:val="000000"/>
                <w:sz w:val="21"/>
                <w:szCs w:val="21"/>
              </w:rPr>
              <w:t>]</w:t>
            </w:r>
            <w:r w:rsidR="00842672" w:rsidRPr="00DF23AD">
              <w:rPr>
                <w:rFonts w:ascii="Calibri" w:hAnsi="Calibri"/>
                <w:color w:val="000000"/>
                <w:sz w:val="21"/>
                <w:szCs w:val="21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88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Great Britain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A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proofErr w:type="spellStart"/>
            <w:r w:rsidRPr="00735577">
              <w:rPr>
                <w:rFonts w:ascii="Calibri" w:hAnsi="Calibri"/>
                <w:color w:val="000000"/>
              </w:rPr>
              <w:t>inhal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wool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sick, cold, tightness of chest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, N/V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8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eastAsia="Times New Roman" w:hAnsi="Calibri" w:cs="Times New Roman"/>
                <w:b w:val="0"/>
                <w:color w:val="000000"/>
                <w:sz w:val="21"/>
                <w:szCs w:val="21"/>
              </w:rPr>
            </w:pPr>
            <w:r w:rsidRPr="00DF23AD">
              <w:rPr>
                <w:rFonts w:ascii="Calibri" w:hAnsi="Calibri"/>
                <w:b w:val="0"/>
                <w:color w:val="000000"/>
                <w:sz w:val="21"/>
                <w:szCs w:val="21"/>
              </w:rPr>
              <w:t xml:space="preserve">7 </w:t>
            </w:r>
            <w:r w:rsidR="00842672" w:rsidRPr="00DF23AD">
              <w:rPr>
                <w:rFonts w:ascii="Calibri" w:hAnsi="Calibri"/>
                <w:color w:val="000000"/>
                <w:sz w:val="21"/>
                <w:szCs w:val="21"/>
              </w:rPr>
              <w:fldChar w:fldCharType="begin"/>
            </w:r>
            <w:r w:rsidR="009777FF" w:rsidRPr="00DF23AD">
              <w:rPr>
                <w:rFonts w:ascii="Calibri" w:hAnsi="Calibri"/>
                <w:b w:val="0"/>
                <w:color w:val="000000"/>
                <w:sz w:val="21"/>
                <w:szCs w:val="21"/>
              </w:rPr>
              <w:instrText xml:space="preserve"> ADDIN EN.CITE &lt;EndNote&gt;&lt;Cite&gt;&lt;Author&gt;Greenfield&lt;/Author&gt;&lt;Year&gt;1880&lt;/Year&gt;&lt;RecNum&gt;1&lt;/RecNum&gt;&lt;DisplayText&gt;[1]&lt;/DisplayText&gt;&lt;record&gt;&lt;rec-number&gt;1&lt;/rec-number&gt;&lt;foreign-keys&gt;&lt;key app="EN" db-id="5pxsas0xr2fzfhez0eove293zrr9ddwrxw2v"&gt;1&lt;/key&gt;&lt;/foreign-keys&gt;&lt;ref-type name="Journal Article"&gt;17&lt;/ref-type&gt;&lt;contributors&gt;&lt;authors&gt;&lt;author&gt;Greenfield, WS&lt;/author&gt;&lt;/authors&gt;&lt;/contributors&gt;&lt;titles&gt;&lt;title&gt; Further Investigations on Anthrax and Allied Diseases in Man and Animals&lt;/title&gt;&lt;secondary-title&gt;The Lancet&lt;/secondary-title&gt;&lt;/titles&gt;&lt;periodical&gt;&lt;full-title&gt;The Lancet&lt;/full-title&gt;&lt;abbr-2&gt;The Lancet&lt;/abbr-2&gt;&lt;/periodical&gt;&lt;pages&gt;965-966&lt;/pages&gt;&lt;volume&gt;116&lt;/volume&gt;&lt;number&gt;2990&lt;/number&gt;&lt;dates&gt;&lt;year&gt;1880&lt;/year&gt;&lt;/dates&gt;&lt;isbn&gt;0140-6736&lt;/isbn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  <w:sz w:val="21"/>
                <w:szCs w:val="21"/>
              </w:rPr>
              <w:fldChar w:fldCharType="separate"/>
            </w:r>
            <w:r w:rsidR="000A2F53" w:rsidRPr="00DF23AD">
              <w:rPr>
                <w:rFonts w:ascii="Calibri" w:hAnsi="Calibri"/>
                <w:b w:val="0"/>
                <w:noProof/>
                <w:color w:val="000000"/>
                <w:sz w:val="21"/>
                <w:szCs w:val="21"/>
              </w:rPr>
              <w:t>[</w:t>
            </w:r>
            <w:hyperlink w:anchor="_ENREF_1" w:tooltip="Greenfield, 1880 #1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  <w:sz w:val="21"/>
                  <w:szCs w:val="21"/>
                </w:rPr>
                <w:t>1</w:t>
              </w:r>
            </w:hyperlink>
            <w:r w:rsidR="000A2F53" w:rsidRPr="00DF23AD">
              <w:rPr>
                <w:rFonts w:ascii="Calibri" w:hAnsi="Calibri"/>
                <w:b w:val="0"/>
                <w:noProof/>
                <w:color w:val="000000"/>
                <w:sz w:val="21"/>
                <w:szCs w:val="21"/>
              </w:rPr>
              <w:t>]</w:t>
            </w:r>
            <w:r w:rsidR="00842672" w:rsidRPr="00DF23AD">
              <w:rPr>
                <w:rFonts w:ascii="Calibri" w:hAnsi="Calibri"/>
                <w:color w:val="000000"/>
                <w:sz w:val="21"/>
                <w:szCs w:val="21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881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Great Britain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A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proofErr w:type="spellStart"/>
            <w:r w:rsidRPr="00735577">
              <w:rPr>
                <w:rFonts w:ascii="Calibri" w:hAnsi="Calibri"/>
                <w:color w:val="000000"/>
              </w:rPr>
              <w:t>inhal</w:t>
            </w:r>
            <w:proofErr w:type="spellEnd"/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wool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restless, dyspnea, perspiration, cyanosis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7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eastAsia="Times New Roman" w:hAnsi="Calibri" w:cs="Times New Roman"/>
                <w:b w:val="0"/>
                <w:color w:val="000000"/>
                <w:sz w:val="21"/>
                <w:szCs w:val="21"/>
              </w:rPr>
            </w:pPr>
            <w:r w:rsidRPr="00DF23AD">
              <w:rPr>
                <w:rFonts w:ascii="Calibri" w:hAnsi="Calibri"/>
                <w:b w:val="0"/>
                <w:color w:val="000000"/>
                <w:sz w:val="21"/>
                <w:szCs w:val="21"/>
              </w:rPr>
              <w:t xml:space="preserve">8 </w:t>
            </w:r>
            <w:r w:rsidR="00842672" w:rsidRPr="00DF23AD">
              <w:rPr>
                <w:rFonts w:ascii="Calibri" w:hAnsi="Calibri"/>
                <w:color w:val="000000"/>
                <w:sz w:val="21"/>
                <w:szCs w:val="21"/>
              </w:rPr>
              <w:fldChar w:fldCharType="begin"/>
            </w:r>
            <w:r w:rsidR="00192DD9">
              <w:rPr>
                <w:rFonts w:ascii="Calibri" w:hAnsi="Calibri"/>
                <w:color w:val="000000"/>
                <w:sz w:val="21"/>
                <w:szCs w:val="21"/>
              </w:rPr>
              <w:instrText xml:space="preserve"> ADDIN EN.CITE &lt;EndNote&gt;&lt;Cite&gt;&lt;Author&gt;Bryant&lt;/Author&gt;&lt;Year&gt;1883&lt;/Year&gt;&lt;RecNum&gt;2&lt;/RecNum&gt;&lt;DisplayText&gt;[2]&lt;/DisplayText&gt;&lt;record&gt;&lt;rec-number&gt;2&lt;/rec-number&gt;&lt;foreign-keys&gt;&lt;key app="EN" db-id="5pxsas0xr2fzfhez0eove293zrr9ddwrxw2v"&gt;2&lt;/key&gt;&lt;/foreign-keys&gt;&lt;ref-type name="Journal Article"&gt;17&lt;/ref-type&gt;&lt;contributors&gt;&lt;authors&gt;&lt;author&gt;Bryant, T.&lt;/author&gt;&lt;/authors&gt;&lt;/contributors&gt;&lt;titles&gt;&lt;title&gt;A Case of Charbon, or Malignant Pustule.&lt;/title&gt;&lt;secondary-title&gt;Transactions of the Pathological Society of London&lt;/secondary-title&gt;&lt;/titles&gt;&lt;periodical&gt;&lt;full-title&gt;Transactions of the Pathological Society of London&lt;/full-title&gt;&lt;abbr-2&gt;Trans Pathol Soc Lond&lt;/abbr-2&gt;&lt;/periodical&gt;&lt;pages&gt;293-297&lt;/pages&gt;&lt;volume&gt;34&lt;/volume&gt;&lt;section&gt;293&lt;/section&gt;&lt;dates&gt;&lt;year&gt;1883&lt;/year&gt;&lt;/dates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  <w:sz w:val="21"/>
                <w:szCs w:val="21"/>
              </w:rPr>
              <w:fldChar w:fldCharType="separate"/>
            </w:r>
            <w:r w:rsidR="000A2F53" w:rsidRPr="00DF23AD">
              <w:rPr>
                <w:rFonts w:ascii="Calibri" w:hAnsi="Calibri"/>
                <w:b w:val="0"/>
                <w:noProof/>
                <w:color w:val="000000"/>
                <w:sz w:val="21"/>
                <w:szCs w:val="21"/>
              </w:rPr>
              <w:t>[</w:t>
            </w:r>
            <w:hyperlink w:anchor="_ENREF_2" w:tooltip="Bryant, 1883 #2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  <w:sz w:val="21"/>
                  <w:szCs w:val="21"/>
                </w:rPr>
                <w:t>2</w:t>
              </w:r>
            </w:hyperlink>
            <w:r w:rsidR="000A2F53" w:rsidRPr="00DF23AD">
              <w:rPr>
                <w:rFonts w:ascii="Calibri" w:hAnsi="Calibri"/>
                <w:b w:val="0"/>
                <w:noProof/>
                <w:color w:val="000000"/>
                <w:sz w:val="21"/>
                <w:szCs w:val="21"/>
              </w:rPr>
              <w:t>]</w:t>
            </w:r>
            <w:r w:rsidR="00842672" w:rsidRPr="00DF23AD">
              <w:rPr>
                <w:rFonts w:ascii="Calibri" w:hAnsi="Calibri"/>
                <w:color w:val="000000"/>
                <w:sz w:val="21"/>
                <w:szCs w:val="21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88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Great Britain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33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hides or leathe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GI, pulmonary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5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1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eastAsia="Times New Roman" w:hAnsi="Calibri" w:cs="Times New Roman"/>
                <w:b w:val="0"/>
                <w:color w:val="000000"/>
                <w:sz w:val="21"/>
                <w:szCs w:val="21"/>
              </w:rPr>
            </w:pPr>
            <w:r w:rsidRPr="00DF23AD">
              <w:rPr>
                <w:rFonts w:ascii="Calibri" w:hAnsi="Calibri"/>
                <w:b w:val="0"/>
                <w:color w:val="000000"/>
                <w:sz w:val="21"/>
                <w:szCs w:val="21"/>
              </w:rPr>
              <w:t xml:space="preserve">9 </w:t>
            </w:r>
            <w:r w:rsidR="00842672" w:rsidRPr="00DF23AD">
              <w:rPr>
                <w:rFonts w:ascii="Calibri" w:hAnsi="Calibri"/>
                <w:color w:val="000000"/>
                <w:sz w:val="21"/>
                <w:szCs w:val="21"/>
              </w:rPr>
              <w:fldChar w:fldCharType="begin"/>
            </w:r>
            <w:r w:rsidR="00192DD9">
              <w:rPr>
                <w:rFonts w:ascii="Calibri" w:hAnsi="Calibri"/>
                <w:color w:val="000000"/>
                <w:sz w:val="21"/>
                <w:szCs w:val="21"/>
              </w:rPr>
              <w:instrText xml:space="preserve"> ADDIN EN.CITE &lt;EndNote&gt;&lt;Cite&gt;&lt;Author&gt;Davies-Colley&lt;/Author&gt;&lt;Year&gt;1883&lt;/Year&gt;&lt;RecNum&gt;3&lt;/RecNum&gt;&lt;DisplayText&gt;[3]&lt;/DisplayText&gt;&lt;record&gt;&lt;rec-number&gt;3&lt;/rec-number&gt;&lt;foreign-keys&gt;&lt;key app="EN" db-id="5pxsas0xr2fzfhez0eove293zrr9ddwrxw2v"&gt;3&lt;/key&gt;&lt;/foreign-keys&gt;&lt;ref-type name="Journal Article"&gt;17&lt;/ref-type&gt;&lt;contributors&gt;&lt;authors&gt;&lt;author&gt;Davies-Colley&lt;/author&gt;&lt;/authors&gt;&lt;/contributors&gt;&lt;titles&gt;&lt;title&gt;Miscellaneous specimens. Anthrax of face&lt;/title&gt;&lt;secondary-title&gt;Transactions of the Pathological Society of London&lt;/secondary-title&gt;&lt;/titles&gt;&lt;periodical&gt;&lt;full-title&gt;Transactions of the Pathological Society of London&lt;/full-title&gt;&lt;abbr-2&gt;Trans Pathol Soc Lond&lt;/abbr-2&gt;&lt;/periodical&gt;&lt;pages&gt;291-293&lt;/pages&gt;&lt;volume&gt;34&lt;/volume&gt;&lt;section&gt;291&lt;/section&gt;&lt;dates&gt;&lt;year&gt;1883&lt;/year&gt;&lt;/dates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  <w:sz w:val="21"/>
                <w:szCs w:val="21"/>
              </w:rPr>
              <w:fldChar w:fldCharType="separate"/>
            </w:r>
            <w:r w:rsidR="000A2F53" w:rsidRPr="00DF23AD">
              <w:rPr>
                <w:rFonts w:ascii="Calibri" w:hAnsi="Calibri"/>
                <w:b w:val="0"/>
                <w:noProof/>
                <w:color w:val="000000"/>
                <w:sz w:val="21"/>
                <w:szCs w:val="21"/>
              </w:rPr>
              <w:t>[</w:t>
            </w:r>
            <w:hyperlink w:anchor="_ENREF_3" w:tooltip="Davies-Colley, 1883 #3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  <w:sz w:val="21"/>
                  <w:szCs w:val="21"/>
                </w:rPr>
                <w:t>3</w:t>
              </w:r>
            </w:hyperlink>
            <w:r w:rsidR="000A2F53" w:rsidRPr="00DF23AD">
              <w:rPr>
                <w:rFonts w:ascii="Calibri" w:hAnsi="Calibri"/>
                <w:b w:val="0"/>
                <w:noProof/>
                <w:color w:val="000000"/>
                <w:sz w:val="21"/>
                <w:szCs w:val="21"/>
              </w:rPr>
              <w:t>]</w:t>
            </w:r>
            <w:r w:rsidR="00842672" w:rsidRPr="00DF23AD">
              <w:rPr>
                <w:rFonts w:ascii="Calibri" w:hAnsi="Calibri"/>
                <w:color w:val="000000"/>
                <w:sz w:val="21"/>
                <w:szCs w:val="21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883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Great Britain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43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hides or leather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acial lesion with swelling; delirium, cough, rigors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hematochezia, pulmonary, urinary tract, GI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MS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2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eastAsia="Times New Roman" w:hAnsi="Calibri" w:cs="Times New Roman"/>
                <w:b w:val="0"/>
                <w:color w:val="000000"/>
                <w:sz w:val="21"/>
                <w:szCs w:val="21"/>
              </w:rPr>
            </w:pPr>
            <w:r w:rsidRPr="00DF23AD">
              <w:rPr>
                <w:rFonts w:ascii="Calibri" w:hAnsi="Calibri"/>
                <w:b w:val="0"/>
                <w:color w:val="000000"/>
                <w:sz w:val="21"/>
                <w:szCs w:val="21"/>
              </w:rPr>
              <w:t xml:space="preserve">10 </w:t>
            </w:r>
            <w:r w:rsidR="00842672" w:rsidRPr="00DF23AD">
              <w:rPr>
                <w:rFonts w:ascii="Calibri" w:hAnsi="Calibri"/>
                <w:color w:val="000000"/>
                <w:sz w:val="21"/>
                <w:szCs w:val="21"/>
              </w:rPr>
              <w:fldChar w:fldCharType="begin"/>
            </w:r>
            <w:r w:rsidR="00192DD9">
              <w:rPr>
                <w:rFonts w:ascii="Calibri" w:hAnsi="Calibri"/>
                <w:color w:val="000000"/>
                <w:sz w:val="21"/>
                <w:szCs w:val="21"/>
              </w:rPr>
              <w:instrText xml:space="preserve"> ADDIN EN.CITE &lt;EndNote&gt;&lt;Cite&gt;&lt;Author&gt;Lucas&lt;/Author&gt;&lt;Year&gt;1893&lt;/Year&gt;&lt;RecNum&gt;4&lt;/RecNum&gt;&lt;DisplayText&gt;[4]&lt;/DisplayText&gt;&lt;record&gt;&lt;rec-number&gt;4&lt;/rec-number&gt;&lt;foreign-keys&gt;&lt;key app="EN" db-id="5pxsas0xr2fzfhez0eove293zrr9ddwrxw2v"&gt;4&lt;/key&gt;&lt;/foreign-keys&gt;&lt;ref-type name="Journal Article"&gt;17&lt;/ref-type&gt;&lt;contributors&gt;&lt;authors&gt;&lt;author&gt;Lucas, K. C&lt;/author&gt;&lt;/authors&gt;&lt;/contributors&gt;&lt;titles&gt;&lt;title&gt;A Fatal Case of Anthrax Involving the Brain &lt;/title&gt;&lt;secondary-title&gt;British Medical Journal&lt;/secondary-title&gt;&lt;/titles&gt;&lt;periodical&gt;&lt;full-title&gt;British Medical Journal&lt;/full-title&gt;&lt;abbr-1&gt;Br. Med. J.&lt;/abbr-1&gt;&lt;abbr-2&gt;Br Med J&lt;/abbr-2&gt;&lt;/periodical&gt;&lt;pages&gt;350-351&lt;/pages&gt;&lt;section&gt;350&lt;/section&gt;&lt;dates&gt;&lt;year&gt;1893&lt;/year&gt;&lt;/dates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  <w:sz w:val="21"/>
                <w:szCs w:val="21"/>
              </w:rPr>
              <w:fldChar w:fldCharType="separate"/>
            </w:r>
            <w:r w:rsidR="000A2F53" w:rsidRPr="00DF23AD">
              <w:rPr>
                <w:rFonts w:ascii="Calibri" w:hAnsi="Calibri"/>
                <w:b w:val="0"/>
                <w:noProof/>
                <w:color w:val="000000"/>
                <w:sz w:val="21"/>
                <w:szCs w:val="21"/>
              </w:rPr>
              <w:t>[</w:t>
            </w:r>
            <w:hyperlink w:anchor="_ENREF_4" w:tooltip="Lucas, 1893 #4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  <w:sz w:val="21"/>
                  <w:szCs w:val="21"/>
                </w:rPr>
                <w:t>4</w:t>
              </w:r>
            </w:hyperlink>
            <w:r w:rsidR="000A2F53" w:rsidRPr="00DF23AD">
              <w:rPr>
                <w:rFonts w:ascii="Calibri" w:hAnsi="Calibri"/>
                <w:b w:val="0"/>
                <w:noProof/>
                <w:color w:val="000000"/>
                <w:sz w:val="21"/>
                <w:szCs w:val="21"/>
              </w:rPr>
              <w:t>]</w:t>
            </w:r>
            <w:r w:rsidR="00842672" w:rsidRPr="00DF23AD">
              <w:rPr>
                <w:rFonts w:ascii="Calibri" w:hAnsi="Calibri"/>
                <w:color w:val="000000"/>
                <w:sz w:val="21"/>
                <w:szCs w:val="21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89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Great Britain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48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hides or leathe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Y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told to see doctor for "sore"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SAH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HA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5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1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11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9777FF" w:rsidRPr="00DF23AD">
              <w:rPr>
                <w:rFonts w:ascii="Calibri" w:hAnsi="Calibri"/>
                <w:b w:val="0"/>
                <w:color w:val="000000"/>
              </w:rPr>
              <w:instrText xml:space="preserve"> ADDIN EN.CITE &lt;EndNote&gt;&lt;Cite&gt;&lt;Author&gt;Fraenkel&lt;/Author&gt;&lt;Year&gt;1900&lt;/Year&gt;&lt;RecNum&gt;5&lt;/RecNum&gt;&lt;DisplayText&gt;[5, 6]&lt;/DisplayText&gt;&lt;record&gt;&lt;rec-number&gt;5&lt;/rec-number&gt;&lt;foreign-keys&gt;&lt;key app="EN" db-id="5pxsas0xr2fzfhez0eove293zrr9ddwrxw2v"&gt;5&lt;/key&gt;&lt;/foreign-keys&gt;&lt;ref-type name="Journal Article"&gt;17&lt;/ref-type&gt;&lt;contributors&gt;&lt;authors&gt;&lt;author&gt;Fraenkel, E&lt;/author&gt;&lt;/authors&gt;&lt;/contributors&gt;&lt;titles&gt;&lt;title&gt;Aerztlicher verein in Hamburg. Inhalations und futterungs- milzbrand beim meschen&lt;/title&gt;&lt;secondary-title&gt;Dtsch Med Wochenschr. &lt;/secondary-title&gt;&lt;/titles&gt;&lt;periodical&gt;&lt;full-title&gt;Dtsch Med Wochenschr.&lt;/full-title&gt;&lt;abbr-2&gt;Dtsch Med Wochenschr.&lt;/abbr-2&gt;&lt;/periodical&gt;&lt;pages&gt;239-240&lt;/pages&gt;&lt;volume&gt;26&lt;/volume&gt;&lt;section&gt;239&lt;/section&gt;&lt;dates&gt;&lt;year&gt;1900&lt;/year&gt;&lt;/dates&gt;&lt;urls&gt;&lt;/urls&gt;&lt;/record&gt;&lt;/Cite&gt;&lt;Cite&gt;&lt;Author&gt;Fraenkel&lt;/Author&gt;&lt;Year&gt;1900&lt;/Year&gt;&lt;RecNum&gt;6&lt;/RecNum&gt;&lt;record&gt;&lt;rec-number&gt;6&lt;/rec-number&gt;&lt;foreign-keys&gt;&lt;key app="EN" db-id="5pxsas0xr2fzfhez0eove293zrr9ddwrxw2v"&gt;6&lt;/key&gt;&lt;/foreign-keys&gt;&lt;ref-type name="Journal Article"&gt;17&lt;/ref-type&gt;&lt;contributors&gt;&lt;authors&gt;&lt;author&gt;Fraenkel, E&lt;/author&gt;&lt;/authors&gt;&lt;/contributors&gt;&lt;titles&gt;&lt;title&gt;Aerztlicher verein in Hamburg (Eigener bericht). Inhalations und futterungsmilzbrand beim meschen&lt;/title&gt;&lt;secondary-title&gt;Munch Med Wochenschr. &lt;/secondary-title&gt;&lt;/titles&gt;&lt;periodical&gt;&lt;full-title&gt;Munch Med Wochenschr.&lt;/full-title&gt;&lt;abbr-2&gt;Munch Med Wochenschr.&lt;/abbr-2&gt;&lt;/periodical&gt;&lt;pages&gt;911-912&lt;/pages&gt;&lt;volume&gt;47&lt;/volume&gt;&lt;section&gt;911&lt;/section&gt;&lt;dates&gt;&lt;year&gt;1900&lt;/year&gt;&lt;/dates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0A2F53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5" w:tooltip="Fraenkel, 1900 #5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5</w:t>
              </w:r>
            </w:hyperlink>
            <w:r w:rsidR="000A2F53" w:rsidRPr="00DF23AD">
              <w:rPr>
                <w:rFonts w:ascii="Calibri" w:hAnsi="Calibri"/>
                <w:b w:val="0"/>
                <w:noProof/>
                <w:color w:val="000000"/>
              </w:rPr>
              <w:t xml:space="preserve">, </w:t>
            </w:r>
            <w:hyperlink w:anchor="_ENREF_6" w:tooltip="Fraenkel, 1900 #6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6</w:t>
              </w:r>
            </w:hyperlink>
            <w:r w:rsidR="000A2F53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00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Germany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35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proofErr w:type="spellStart"/>
            <w:r w:rsidRPr="00735577">
              <w:rPr>
                <w:rFonts w:ascii="Calibri" w:hAnsi="Calibri"/>
                <w:color w:val="000000"/>
              </w:rPr>
              <w:t>inhal</w:t>
            </w:r>
            <w:proofErr w:type="spellEnd"/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delirium, cyanosis, hypothermia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MS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8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12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0A2F53" w:rsidRPr="00DF23AD">
              <w:rPr>
                <w:rFonts w:ascii="Calibri" w:hAnsi="Calibri"/>
                <w:b w:val="0"/>
                <w:color w:val="000000"/>
              </w:rPr>
              <w:instrText xml:space="preserve"> ADDIN EN.CITE &lt;EndNote&gt;&lt;Cite&gt;&lt;Author&gt;Krzyszkowski&lt;/Author&gt;&lt;Year&gt;1901&lt;/Year&gt;&lt;RecNum&gt;7&lt;/RecNum&gt;&lt;DisplayText&gt;[7]&lt;/DisplayText&gt;&lt;record&gt;&lt;rec-number&gt;7&lt;/rec-number&gt;&lt;foreign-keys&gt;&lt;key app="EN" db-id="5pxsas0xr2fzfhez0eove293zrr9ddwrxw2v"&gt;7&lt;/key&gt;&lt;/foreign-keys&gt;&lt;ref-type name="Journal Article"&gt;17&lt;/ref-type&gt;&lt;contributors&gt;&lt;authors&gt;&lt;author&gt;Krzyszkowski, J&lt;/author&gt;&lt;/authors&gt;&lt;/contributors&gt;&lt;titles&gt;&lt;title&gt;Several words about the pathological anatomy of anthrax&lt;/title&gt;&lt;secondary-title&gt;Przegl Lek&lt;/secondary-title&gt;&lt;/titles&gt;&lt;periodical&gt;&lt;full-title&gt;Przeglad Lekarski&lt;/full-title&gt;&lt;abbr-1&gt;Przegl. Lek.&lt;/abbr-1&gt;&lt;abbr-2&gt;Przegl Lek&lt;/abbr-2&gt;&lt;/periodical&gt;&lt;pages&gt;543-545&lt;/pages&gt;&lt;volume&gt;40&lt;/volume&gt;&lt;dates&gt;&lt;year&gt;1901&lt;/year&gt;&lt;/dates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0A2F53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7" w:tooltip="Krzyszkowski, 1901 #7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7</w:t>
              </w:r>
            </w:hyperlink>
            <w:r w:rsidR="000A2F53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0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Poland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16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F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proofErr w:type="spellStart"/>
            <w:r w:rsidRPr="00735577">
              <w:rPr>
                <w:rFonts w:ascii="Calibri" w:hAnsi="Calibri"/>
                <w:color w:val="000000"/>
              </w:rPr>
              <w:t>inhal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Y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"In agony"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PE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6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lastRenderedPageBreak/>
              <w:t xml:space="preserve">13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0A2F53" w:rsidRPr="00DF23AD">
              <w:rPr>
                <w:rFonts w:ascii="Calibri" w:hAnsi="Calibri"/>
                <w:b w:val="0"/>
                <w:color w:val="000000"/>
              </w:rPr>
              <w:instrText xml:space="preserve"> ADDIN EN.CITE &lt;EndNote&gt;&lt;Cite&gt;&lt;Author&gt;Knaggs&lt;/Author&gt;&lt;Year&gt;1901&lt;/Year&gt;&lt;RecNum&gt;8&lt;/RecNum&gt;&lt;DisplayText&gt;[8]&lt;/DisplayText&gt;&lt;record&gt;&lt;rec-number&gt;8&lt;/rec-number&gt;&lt;foreign-keys&gt;&lt;key app="EN" db-id="5pxsas0xr2fzfhez0eove293zrr9ddwrxw2v"&gt;8&lt;/key&gt;&lt;/foreign-keys&gt;&lt;ref-type name="Journal Article"&gt;17&lt;/ref-type&gt;&lt;contributors&gt;&lt;authors&gt;&lt;author&gt;Knaggs, R Lawford&lt;/author&gt;&lt;/authors&gt;&lt;/contributors&gt;&lt;titles&gt;&lt;title&gt;A Case of Multiple Malignant Pustules (Anthrax)&lt;/title&gt;&lt;secondary-title&gt;British medical journal&lt;/secondary-title&gt;&lt;/titles&gt;&lt;periodical&gt;&lt;full-title&gt;British Medical Journal&lt;/full-title&gt;&lt;abbr-1&gt;Br. Med. J.&lt;/abbr-1&gt;&lt;abbr-2&gt;Br Med J&lt;/abbr-2&gt;&lt;/periodical&gt;&lt;pages&gt;135&lt;/pages&gt;&lt;volume&gt;2&lt;/volume&gt;&lt;number&gt;2116&lt;/number&gt;&lt;dates&gt;&lt;year&gt;1901&lt;/year&gt;&lt;/dates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0A2F53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8" w:tooltip="Knaggs, 1901 #8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8</w:t>
              </w:r>
            </w:hyperlink>
            <w:r w:rsidR="000A2F53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01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Great Britain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20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ill or dead animal contac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lcer with blisters, cellulitis, lymphatic inflammation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1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14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0A2F53" w:rsidRPr="00DF23AD">
              <w:rPr>
                <w:rFonts w:ascii="Calibri" w:hAnsi="Calibri"/>
                <w:b w:val="0"/>
                <w:color w:val="000000"/>
              </w:rPr>
              <w:instrText xml:space="preserve"> ADDIN EN.CITE &lt;EndNote&gt;&lt;Cite&gt;&lt;Author&gt;Scott&lt;/Author&gt;&lt;Year&gt;1901&lt;/Year&gt;&lt;RecNum&gt;9&lt;/RecNum&gt;&lt;DisplayText&gt;[9]&lt;/DisplayText&gt;&lt;record&gt;&lt;rec-number&gt;9&lt;/rec-number&gt;&lt;foreign-keys&gt;&lt;key app="EN" db-id="5pxsas0xr2fzfhez0eove293zrr9ddwrxw2v"&gt;9&lt;/key&gt;&lt;/foreign-keys&gt;&lt;ref-type name="Journal Article"&gt;17&lt;/ref-type&gt;&lt;contributors&gt;&lt;authors&gt;&lt;author&gt;Scott, Alexander&lt;/author&gt;&lt;/authors&gt;&lt;/contributors&gt;&lt;titles&gt;&lt;title&gt;The Danger of Anthrax from the Manipulation of Horsehair, and its Prevention&lt;/title&gt;&lt;secondary-title&gt;British medical journal&lt;/secondary-title&gt;&lt;/titles&gt;&lt;periodical&gt;&lt;full-title&gt;British Medical Journal&lt;/full-title&gt;&lt;abbr-1&gt;Br. Med. J.&lt;/abbr-1&gt;&lt;abbr-2&gt;Br Med J&lt;/abbr-2&gt;&lt;/periodical&gt;&lt;pages&gt;136&lt;/pages&gt;&lt;volume&gt;2&lt;/volume&gt;&lt;number&gt;2116&lt;/number&gt;&lt;dates&gt;&lt;year&gt;1901&lt;/year&gt;&lt;/dates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0A2F53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9" w:tooltip="Scott, 1901 #9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9</w:t>
              </w:r>
            </w:hyperlink>
            <w:r w:rsidR="000A2F53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0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Scotland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24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F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chills, malaise, headache, vomiting,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GI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, N/V, HA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9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0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15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0A2F53" w:rsidRPr="00DF23AD">
              <w:rPr>
                <w:rFonts w:ascii="Calibri" w:hAnsi="Calibri"/>
                <w:b w:val="0"/>
                <w:color w:val="000000"/>
              </w:rPr>
              <w:instrText xml:space="preserve"> ADDIN EN.CITE &lt;EndNote&gt;&lt;Cite&gt;&lt;Author&gt;Bell&lt;/Author&gt;&lt;Year&gt;1901&lt;/Year&gt;&lt;RecNum&gt;10&lt;/RecNum&gt;&lt;DisplayText&gt;[10]&lt;/DisplayText&gt;&lt;record&gt;&lt;rec-number&gt;10&lt;/rec-number&gt;&lt;foreign-keys&gt;&lt;key app="EN" db-id="5pxsas0xr2fzfhez0eove293zrr9ddwrxw2v"&gt;10&lt;/key&gt;&lt;/foreign-keys&gt;&lt;ref-type name="Journal Article"&gt;17&lt;/ref-type&gt;&lt;contributors&gt;&lt;authors&gt;&lt;author&gt;Bell, John Henry&lt;/author&gt;&lt;/authors&gt;&lt;/contributors&gt;&lt;titles&gt;&lt;title&gt;On Œdematous and Erysipelatous Anthrax&lt;/title&gt;&lt;secondary-title&gt;British medical journal&lt;/secondary-title&gt;&lt;/titles&gt;&lt;periodical&gt;&lt;full-title&gt;British Medical Journal&lt;/full-title&gt;&lt;abbr-1&gt;Br. Med. J.&lt;/abbr-1&gt;&lt;abbr-2&gt;Br Med J&lt;/abbr-2&gt;&lt;/periodical&gt;&lt;pages&gt;133&lt;/pages&gt;&lt;volume&gt;2&lt;/volume&gt;&lt;number&gt;2116&lt;/number&gt;&lt;dates&gt;&lt;year&gt;1901&lt;/year&gt;&lt;/dates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0A2F53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0" w:tooltip="Bell, 1901 #10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10</w:t>
              </w:r>
            </w:hyperlink>
            <w:r w:rsidR="000A2F53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01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Great Britain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27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wool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vomiting, chills, insomnia, itchy swollen blistered spot on shoulder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, N/V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8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0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16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0A2F53" w:rsidRPr="00DF23AD">
              <w:rPr>
                <w:rFonts w:ascii="Calibri" w:hAnsi="Calibri"/>
                <w:b w:val="0"/>
                <w:color w:val="000000"/>
              </w:rPr>
              <w:instrText xml:space="preserve"> ADDIN EN.CITE &lt;EndNote&gt;&lt;Cite&gt;&lt;Author&gt;Bell&lt;/Author&gt;&lt;Year&gt;1901&lt;/Year&gt;&lt;RecNum&gt;10&lt;/RecNum&gt;&lt;DisplayText&gt;[10]&lt;/DisplayText&gt;&lt;record&gt;&lt;rec-number&gt;10&lt;/rec-number&gt;&lt;foreign-keys&gt;&lt;key app="EN" db-id="5pxsas0xr2fzfhez0eove293zrr9ddwrxw2v"&gt;10&lt;/key&gt;&lt;/foreign-keys&gt;&lt;ref-type name="Journal Article"&gt;17&lt;/ref-type&gt;&lt;contributors&gt;&lt;authors&gt;&lt;author&gt;Bell, John Henry&lt;/author&gt;&lt;/authors&gt;&lt;/contributors&gt;&lt;titles&gt;&lt;title&gt;On Œdematous and Erysipelatous Anthrax&lt;/title&gt;&lt;secondary-title&gt;British medical journal&lt;/secondary-title&gt;&lt;/titles&gt;&lt;periodical&gt;&lt;full-title&gt;British Medical Journal&lt;/full-title&gt;&lt;abbr-1&gt;Br. Med. J.&lt;/abbr-1&gt;&lt;abbr-2&gt;Br Med J&lt;/abbr-2&gt;&lt;/periodical&gt;&lt;pages&gt;133&lt;/pages&gt;&lt;volume&gt;2&lt;/volume&gt;&lt;number&gt;2116&lt;/number&gt;&lt;dates&gt;&lt;year&gt;1901&lt;/year&gt;&lt;/dates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0A2F53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0" w:tooltip="Bell, 1901 #10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10</w:t>
              </w:r>
            </w:hyperlink>
            <w:r w:rsidR="000A2F53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0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Great Britain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29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wool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swelling of R eyelid, R side of </w:t>
            </w:r>
            <w:proofErr w:type="spellStart"/>
            <w:r>
              <w:rPr>
                <w:rFonts w:ascii="Calibri" w:hAnsi="Calibri"/>
                <w:color w:val="000000"/>
              </w:rPr>
              <w:t>face,neck</w:t>
            </w:r>
            <w:proofErr w:type="spellEnd"/>
            <w:r>
              <w:rPr>
                <w:rFonts w:ascii="Calibri" w:hAnsi="Calibri"/>
                <w:color w:val="000000"/>
              </w:rPr>
              <w:t>, and L eyelid; blebs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8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17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0A2F53" w:rsidRPr="00DF23AD">
              <w:rPr>
                <w:rFonts w:ascii="Calibri" w:hAnsi="Calibri"/>
                <w:b w:val="0"/>
                <w:color w:val="000000"/>
              </w:rPr>
              <w:instrText xml:space="preserve"> ADDIN EN.CITE &lt;EndNote&gt;&lt;Cite&gt;&lt;Author&gt;Hammer&lt;/Author&gt;&lt;Year&gt;1901&lt;/Year&gt;&lt;RecNum&gt;11&lt;/RecNum&gt;&lt;DisplayText&gt;[11]&lt;/DisplayText&gt;&lt;record&gt;&lt;rec-number&gt;11&lt;/rec-number&gt;&lt;foreign-keys&gt;&lt;key app="EN" db-id="5pxsas0xr2fzfhez0eove293zrr9ddwrxw2v"&gt;11&lt;/key&gt;&lt;/foreign-keys&gt;&lt;ref-type name="Journal Article"&gt;17&lt;/ref-type&gt;&lt;contributors&gt;&lt;authors&gt;&lt;author&gt;Hammer, H&lt;/author&gt;&lt;/authors&gt;&lt;/contributors&gt;&lt;titles&gt;&lt;title&gt;Ueber milzbrandinfection&lt;/title&gt;&lt;secondary-title&gt; Zeitschrift fur Heilkunde&lt;/secondary-title&gt;&lt;/titles&gt;&lt;pages&gt;383-394&lt;/pages&gt;&lt;volume&gt;22&lt;/volume&gt;&lt;section&gt;383&lt;/section&gt;&lt;dates&gt;&lt;year&gt;1901&lt;/year&gt;&lt;/dates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0A2F53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1" w:tooltip="Hammer, 1901 #11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11</w:t>
              </w:r>
            </w:hyperlink>
            <w:r w:rsidR="000A2F53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01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Germany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32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proofErr w:type="spellStart"/>
            <w:r w:rsidRPr="00735577">
              <w:rPr>
                <w:rFonts w:ascii="Calibri" w:hAnsi="Calibri"/>
                <w:color w:val="000000"/>
              </w:rPr>
              <w:t>inhal</w:t>
            </w:r>
            <w:proofErr w:type="spellEnd"/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Y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chills, fever, myalgia, unconsciousness, convulsions, trismus, </w:t>
            </w:r>
            <w:proofErr w:type="spellStart"/>
            <w:r>
              <w:rPr>
                <w:rFonts w:ascii="Calibri" w:hAnsi="Calibri"/>
                <w:color w:val="000000"/>
              </w:rPr>
              <w:t>opisthotonos</w:t>
            </w:r>
            <w:proofErr w:type="spellEnd"/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PE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MS, LOC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3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8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18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0A2F53" w:rsidRPr="00DF23AD">
              <w:rPr>
                <w:rFonts w:ascii="Calibri" w:hAnsi="Calibri"/>
                <w:b w:val="0"/>
                <w:color w:val="000000"/>
              </w:rPr>
              <w:instrText xml:space="preserve"> ADDIN EN.CITE &lt;EndNote&gt;&lt;Cite&gt;&lt;Author&gt;Sturdy&lt;/Author&gt;&lt;Year&gt;1901&lt;/Year&gt;&lt;RecNum&gt;12&lt;/RecNum&gt;&lt;DisplayText&gt;[12]&lt;/DisplayText&gt;&lt;record&gt;&lt;rec-number&gt;12&lt;/rec-number&gt;&lt;foreign-keys&gt;&lt;key app="EN" db-id="5pxsas0xr2fzfhez0eove293zrr9ddwrxw2v"&gt;12&lt;/key&gt;&lt;/foreign-keys&gt;&lt;ref-type name="Journal Article"&gt;17&lt;/ref-type&gt;&lt;contributors&gt;&lt;authors&gt;&lt;author&gt;Sturdy, Joseph C&lt;/author&gt;&lt;/authors&gt;&lt;/contributors&gt;&lt;titles&gt;&lt;title&gt;A case of anthrax with extensive meningeal haemorrhage&lt;/title&gt;&lt;secondary-title&gt;British medical journal&lt;/secondary-title&gt;&lt;/titles&gt;&lt;periodical&gt;&lt;full-title&gt;British Medical Journal&lt;/full-title&gt;&lt;abbr-1&gt;Br. Med. J.&lt;/abbr-1&gt;&lt;abbr-2&gt;Br Med J&lt;/abbr-2&gt;&lt;/periodical&gt;&lt;pages&gt;135&lt;/pages&gt;&lt;volume&gt;2&lt;/volume&gt;&lt;number&gt;2116&lt;/number&gt;&lt;dates&gt;&lt;year&gt;1901&lt;/year&gt;&lt;/dates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0A2F53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2" w:tooltip="Sturdy, 1901 #12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12</w:t>
              </w:r>
            </w:hyperlink>
            <w:r w:rsidR="000A2F53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0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Great Britain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33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proofErr w:type="spellStart"/>
            <w:r w:rsidRPr="00735577">
              <w:rPr>
                <w:rFonts w:ascii="Calibri" w:hAnsi="Calibri"/>
                <w:color w:val="000000"/>
              </w:rPr>
              <w:t>inhal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wool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Y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chills, myalgia, nausea, tachycardia, fever, </w:t>
            </w:r>
            <w:proofErr w:type="spellStart"/>
            <w:r>
              <w:rPr>
                <w:rFonts w:ascii="Calibri" w:hAnsi="Calibri"/>
                <w:color w:val="000000"/>
              </w:rPr>
              <w:t>myalgias</w:t>
            </w:r>
            <w:proofErr w:type="spellEnd"/>
            <w:r>
              <w:rPr>
                <w:rFonts w:ascii="Calibri" w:hAnsi="Calibri"/>
                <w:color w:val="000000"/>
              </w:rPr>
              <w:t>, "furred" tongue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PE, SAH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, N/V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5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1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19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0A2F53" w:rsidRPr="00DF23AD">
              <w:rPr>
                <w:rFonts w:ascii="Calibri" w:hAnsi="Calibri"/>
                <w:b w:val="0"/>
                <w:color w:val="000000"/>
              </w:rPr>
              <w:instrText xml:space="preserve"> ADDIN EN.CITE &lt;EndNote&gt;&lt;Cite&gt;&lt;Author&gt;Bell&lt;/Author&gt;&lt;Year&gt;1901&lt;/Year&gt;&lt;RecNum&gt;10&lt;/RecNum&gt;&lt;DisplayText&gt;[10]&lt;/DisplayText&gt;&lt;record&gt;&lt;rec-number&gt;10&lt;/rec-number&gt;&lt;foreign-keys&gt;&lt;key app="EN" db-id="5pxsas0xr2fzfhez0eove293zrr9ddwrxw2v"&gt;10&lt;/key&gt;&lt;/foreign-keys&gt;&lt;ref-type name="Journal Article"&gt;17&lt;/ref-type&gt;&lt;contributors&gt;&lt;authors&gt;&lt;author&gt;Bell, John Henry&lt;/author&gt;&lt;/authors&gt;&lt;/contributors&gt;&lt;titles&gt;&lt;title&gt;On Œdematous and Erysipelatous Anthrax&lt;/title&gt;&lt;secondary-title&gt;British medical journal&lt;/secondary-title&gt;&lt;/titles&gt;&lt;periodical&gt;&lt;full-title&gt;British Medical Journal&lt;/full-title&gt;&lt;abbr-1&gt;Br. Med. J.&lt;/abbr-1&gt;&lt;abbr-2&gt;Br Med J&lt;/abbr-2&gt;&lt;/periodical&gt;&lt;pages&gt;133&lt;/pages&gt;&lt;volume&gt;2&lt;/volume&gt;&lt;number&gt;2116&lt;/number&gt;&lt;dates&gt;&lt;year&gt;1901&lt;/year&gt;&lt;/dates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0A2F53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0" w:tooltip="Bell, 1901 #10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10</w:t>
              </w:r>
            </w:hyperlink>
            <w:r w:rsidR="000A2F53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01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Great Britain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60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wool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swelling of R side of neck, R shoulder, L side of chest; weak, perspiring freely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4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8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top w:w="29" w:type="dxa"/>
              <w:left w:w="14" w:type="dxa"/>
              <w:bottom w:w="29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20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0A2F53" w:rsidRPr="00DF23AD">
              <w:rPr>
                <w:rFonts w:ascii="Calibri" w:hAnsi="Calibri"/>
                <w:b w:val="0"/>
                <w:color w:val="000000"/>
              </w:rPr>
              <w:instrText xml:space="preserve"> ADDIN EN.CITE &lt;EndNote&gt;&lt;Cite&gt;&lt;Author&gt;Risel&lt;/Author&gt;&lt;Year&gt;1902&lt;/Year&gt;&lt;RecNum&gt;13&lt;/RecNum&gt;&lt;DisplayText&gt;[13]&lt;/DisplayText&gt;&lt;record&gt;&lt;rec-number&gt;13&lt;/rec-number&gt;&lt;foreign-keys&gt;&lt;key app="EN" db-id="5pxsas0xr2fzfhez0eove293zrr9ddwrxw2v"&gt;13&lt;/key&gt;&lt;/foreign-keys&gt;&lt;ref-type name="Journal Article"&gt;17&lt;/ref-type&gt;&lt;contributors&gt;&lt;authors&gt;&lt;author&gt;Risel&lt;/author&gt;&lt;/authors&gt;&lt;/contributors&gt;&lt;titles&gt;&lt;title&gt;Ueber einen Fall von Inhalationsmilzbrand&lt;/title&gt;&lt;secondary-title&gt;Deutsche Medizinische Wochenschrift &lt;/secondary-title&gt;&lt;/titles&gt;&lt;periodical&gt;&lt;full-title&gt;Deutsche Medizinische Wochenschrift&lt;/full-title&gt;&lt;abbr-1&gt;Dtsch. Med. Wochenschr.&lt;/abbr-1&gt;&lt;abbr-2&gt;Dtsch Med Wochenschr&lt;/abbr-2&gt;&lt;/periodical&gt;&lt;pages&gt;283&lt;/pages&gt;&lt;volume&gt;28&lt;/volume&gt;&lt;section&gt;283&lt;/section&gt;&lt;dates&gt;&lt;year&gt;1902&lt;/year&gt;&lt;/dates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0A2F53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3" w:tooltip="Risel, 1902 #13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13</w:t>
              </w:r>
            </w:hyperlink>
            <w:r w:rsidR="000A2F53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top w:w="29" w:type="dxa"/>
              <w:left w:w="14" w:type="dxa"/>
              <w:bottom w:w="29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0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top w:w="29" w:type="dxa"/>
              <w:left w:w="14" w:type="dxa"/>
              <w:bottom w:w="29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Germany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top w:w="29" w:type="dxa"/>
              <w:left w:w="14" w:type="dxa"/>
              <w:bottom w:w="29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20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top w:w="29" w:type="dxa"/>
              <w:left w:w="14" w:type="dxa"/>
              <w:bottom w:w="29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top w:w="29" w:type="dxa"/>
              <w:left w:w="14" w:type="dxa"/>
              <w:bottom w:w="29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proofErr w:type="spellStart"/>
            <w:r w:rsidRPr="00735577">
              <w:rPr>
                <w:rFonts w:ascii="Calibri" w:hAnsi="Calibri"/>
                <w:color w:val="000000"/>
              </w:rPr>
              <w:t>inhal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top w:w="29" w:type="dxa"/>
              <w:left w:w="14" w:type="dxa"/>
              <w:bottom w:w="29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animal hai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top w:w="29" w:type="dxa"/>
              <w:left w:w="14" w:type="dxa"/>
              <w:bottom w:w="29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top w:w="29" w:type="dxa"/>
              <w:left w:w="14" w:type="dxa"/>
              <w:bottom w:w="29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ever, exhaustion, neck swelling, delirium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top w:w="29" w:type="dxa"/>
              <w:left w:w="14" w:type="dxa"/>
              <w:bottom w:w="29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top w:w="29" w:type="dxa"/>
              <w:left w:w="14" w:type="dxa"/>
              <w:bottom w:w="29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PE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top w:w="29" w:type="dxa"/>
              <w:left w:w="14" w:type="dxa"/>
              <w:bottom w:w="29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top w:w="29" w:type="dxa"/>
              <w:left w:w="14" w:type="dxa"/>
              <w:bottom w:w="29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MS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top w:w="29" w:type="dxa"/>
              <w:left w:w="14" w:type="dxa"/>
              <w:bottom w:w="29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top w:w="29" w:type="dxa"/>
              <w:left w:w="14" w:type="dxa"/>
              <w:bottom w:w="29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9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tcMar>
              <w:top w:w="29" w:type="dxa"/>
              <w:bottom w:w="29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8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top w:w="29" w:type="dxa"/>
              <w:left w:w="14" w:type="dxa"/>
              <w:bottom w:w="29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21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0A2F53" w:rsidRPr="00DF23AD">
              <w:rPr>
                <w:rFonts w:ascii="Calibri" w:hAnsi="Calibri"/>
                <w:b w:val="0"/>
                <w:color w:val="000000"/>
              </w:rPr>
              <w:instrText xml:space="preserve"> ADDIN EN.CITE &lt;EndNote&gt;&lt;Cite&gt;&lt;Author&gt;Moltrecht&lt;/Author&gt;&lt;Year&gt;1902&lt;/Year&gt;&lt;RecNum&gt;14&lt;/RecNum&gt;&lt;DisplayText&gt;[14]&lt;/DisplayText&gt;&lt;record&gt;&lt;rec-number&gt;14&lt;/rec-number&gt;&lt;foreign-keys&gt;&lt;key app="EN" db-id="5pxsas0xr2fzfhez0eove293zrr9ddwrxw2v"&gt;14&lt;/key&gt;&lt;/foreign-keys&gt;&lt;ref-type name="Journal Article"&gt;17&lt;/ref-type&gt;&lt;contributors&gt;&lt;authors&gt;&lt;author&gt;Moltrecht&lt;/author&gt;&lt;/authors&gt;&lt;/contributors&gt;&lt;titles&gt;&lt;title&gt;Biologische abtheilung des arztlichen vereins Hamburg (Offi- zielles protokoll). Milzbrandfalles&lt;/title&gt;&lt;secondary-title&gt;Munch Med Wochenschr&lt;/secondary-title&gt;&lt;/titles&gt;&lt;periodical&gt;&lt;full-title&gt;Munchener Medizinische Wochenschrift&lt;/full-title&gt;&lt;abbr-1&gt;Munch. Med. Wochenschr.&lt;/abbr-1&gt;&lt;abbr-2&gt;Munch Med Wochenschr&lt;/abbr-2&gt;&lt;/periodical&gt;&lt;pages&gt;817&lt;/pages&gt;&lt;volume&gt;49&lt;/volume&gt;&lt;section&gt;817&lt;/section&gt;&lt;dates&gt;&lt;year&gt;1902&lt;/year&gt;&lt;/dates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0A2F53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4" w:tooltip="Moltrecht, 1902 #14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14</w:t>
              </w:r>
            </w:hyperlink>
            <w:r w:rsidR="000A2F53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top w:w="29" w:type="dxa"/>
              <w:left w:w="14" w:type="dxa"/>
              <w:bottom w:w="29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02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top w:w="29" w:type="dxa"/>
              <w:left w:w="14" w:type="dxa"/>
              <w:bottom w:w="29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Germany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top w:w="29" w:type="dxa"/>
              <w:left w:w="14" w:type="dxa"/>
              <w:bottom w:w="29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42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top w:w="29" w:type="dxa"/>
              <w:left w:w="14" w:type="dxa"/>
              <w:bottom w:w="29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top w:w="29" w:type="dxa"/>
              <w:left w:w="14" w:type="dxa"/>
              <w:bottom w:w="29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proofErr w:type="spellStart"/>
            <w:r w:rsidRPr="00735577">
              <w:rPr>
                <w:rFonts w:ascii="Calibri" w:hAnsi="Calibri"/>
                <w:color w:val="000000"/>
              </w:rPr>
              <w:t>inhal</w:t>
            </w:r>
            <w:proofErr w:type="spellEnd"/>
          </w:p>
        </w:tc>
        <w:tc>
          <w:tcPr>
            <w:tcW w:w="1170" w:type="dxa"/>
            <w:tcBorders>
              <w:top w:val="nil"/>
              <w:bottom w:val="nil"/>
            </w:tcBorders>
            <w:tcMar>
              <w:top w:w="29" w:type="dxa"/>
              <w:left w:w="14" w:type="dxa"/>
              <w:bottom w:w="29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top w:w="29" w:type="dxa"/>
              <w:left w:w="14" w:type="dxa"/>
              <w:bottom w:w="29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Y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top w:w="29" w:type="dxa"/>
              <w:left w:w="14" w:type="dxa"/>
              <w:bottom w:w="29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top w:w="29" w:type="dxa"/>
              <w:left w:w="14" w:type="dxa"/>
              <w:bottom w:w="29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top w:w="29" w:type="dxa"/>
              <w:left w:w="14" w:type="dxa"/>
              <w:bottom w:w="29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PE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top w:w="29" w:type="dxa"/>
              <w:left w:w="14" w:type="dxa"/>
              <w:bottom w:w="29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top w:w="29" w:type="dxa"/>
              <w:left w:w="14" w:type="dxa"/>
              <w:bottom w:w="29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top w:w="29" w:type="dxa"/>
              <w:left w:w="14" w:type="dxa"/>
              <w:bottom w:w="29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top w:w="29" w:type="dxa"/>
              <w:left w:w="14" w:type="dxa"/>
              <w:bottom w:w="29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bottom w:val="nil"/>
            </w:tcBorders>
            <w:tcMar>
              <w:top w:w="29" w:type="dxa"/>
              <w:bottom w:w="29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5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top w:w="29" w:type="dxa"/>
              <w:left w:w="14" w:type="dxa"/>
              <w:bottom w:w="29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22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0A2F53" w:rsidRPr="00DF23AD">
              <w:rPr>
                <w:rFonts w:ascii="Calibri" w:hAnsi="Calibri"/>
                <w:b w:val="0"/>
                <w:color w:val="000000"/>
              </w:rPr>
              <w:instrText xml:space="preserve"> ADDIN EN.CITE &lt;EndNote&gt;&lt;Cite&gt;&lt;Author&gt;Risel&lt;/Author&gt;&lt;Year&gt;1902&lt;/Year&gt;&lt;RecNum&gt;13&lt;/RecNum&gt;&lt;DisplayText&gt;[13]&lt;/DisplayText&gt;&lt;record&gt;&lt;rec-number&gt;13&lt;/rec-number&gt;&lt;foreign-keys&gt;&lt;key app="EN" db-id="5pxsas0xr2fzfhez0eove293zrr9ddwrxw2v"&gt;13&lt;/key&gt;&lt;/foreign-keys&gt;&lt;ref-type name="Journal Article"&gt;17&lt;/ref-type&gt;&lt;contributors&gt;&lt;authors&gt;&lt;author&gt;Risel&lt;/author&gt;&lt;/authors&gt;&lt;/contributors&gt;&lt;titles&gt;&lt;title&gt;Ueber einen Fall von Inhalationsmilzbrand&lt;/title&gt;&lt;secondary-title&gt;Deutsche Medizinische Wochenschrift &lt;/secondary-title&gt;&lt;/titles&gt;&lt;periodical&gt;&lt;full-title&gt;Deutsche Medizinische Wochenschrift&lt;/full-title&gt;&lt;abbr-1&gt;Dtsch. Med. Wochenschr.&lt;/abbr-1&gt;&lt;abbr-2&gt;Dtsch Med Wochenschr&lt;/abbr-2&gt;&lt;/periodical&gt;&lt;pages&gt;283&lt;/pages&gt;&lt;volume&gt;28&lt;/volume&gt;&lt;section&gt;283&lt;/section&gt;&lt;dates&gt;&lt;year&gt;1902&lt;/year&gt;&lt;/dates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0A2F53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3" w:tooltip="Risel, 1902 #13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13</w:t>
              </w:r>
            </w:hyperlink>
            <w:r w:rsidR="000A2F53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top w:w="29" w:type="dxa"/>
              <w:left w:w="14" w:type="dxa"/>
              <w:bottom w:w="29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0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top w:w="29" w:type="dxa"/>
              <w:left w:w="14" w:type="dxa"/>
              <w:bottom w:w="29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Germany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top w:w="29" w:type="dxa"/>
              <w:left w:w="14" w:type="dxa"/>
              <w:bottom w:w="29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54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top w:w="29" w:type="dxa"/>
              <w:left w:w="14" w:type="dxa"/>
              <w:bottom w:w="29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F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top w:w="29" w:type="dxa"/>
              <w:left w:w="14" w:type="dxa"/>
              <w:bottom w:w="29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proofErr w:type="spellStart"/>
            <w:r w:rsidRPr="00735577">
              <w:rPr>
                <w:rFonts w:ascii="Calibri" w:hAnsi="Calibri"/>
                <w:color w:val="000000"/>
              </w:rPr>
              <w:t>inhal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top w:w="29" w:type="dxa"/>
              <w:left w:w="14" w:type="dxa"/>
              <w:bottom w:w="29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animal hai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top w:w="29" w:type="dxa"/>
              <w:left w:w="14" w:type="dxa"/>
              <w:bottom w:w="29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top w:w="29" w:type="dxa"/>
              <w:left w:w="14" w:type="dxa"/>
              <w:bottom w:w="29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tachycardia, cyanosis, abnormal findings on lung examination, </w:t>
            </w:r>
            <w:r>
              <w:rPr>
                <w:rFonts w:ascii="Calibri" w:hAnsi="Calibri"/>
                <w:color w:val="000000"/>
              </w:rPr>
              <w:br/>
              <w:t xml:space="preserve">hypothermia, chest pain, dyspnea, malaise, </w:t>
            </w:r>
            <w:proofErr w:type="spellStart"/>
            <w:r>
              <w:rPr>
                <w:rFonts w:ascii="Calibri" w:hAnsi="Calibri"/>
                <w:color w:val="000000"/>
              </w:rPr>
              <w:t>arthralgias</w:t>
            </w:r>
            <w:proofErr w:type="spellEnd"/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top w:w="29" w:type="dxa"/>
              <w:left w:w="14" w:type="dxa"/>
              <w:bottom w:w="29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top w:w="29" w:type="dxa"/>
              <w:left w:w="14" w:type="dxa"/>
              <w:bottom w:w="29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PE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top w:w="29" w:type="dxa"/>
              <w:left w:w="14" w:type="dxa"/>
              <w:bottom w:w="29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/V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top w:w="29" w:type="dxa"/>
              <w:left w:w="14" w:type="dxa"/>
              <w:bottom w:w="29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top w:w="29" w:type="dxa"/>
              <w:left w:w="14" w:type="dxa"/>
              <w:bottom w:w="29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top w:w="29" w:type="dxa"/>
              <w:left w:w="14" w:type="dxa"/>
              <w:bottom w:w="29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3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tcMar>
              <w:top w:w="29" w:type="dxa"/>
              <w:bottom w:w="29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9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top w:w="29" w:type="dxa"/>
              <w:left w:w="14" w:type="dxa"/>
              <w:bottom w:w="29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23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9777FF" w:rsidRPr="00DF23AD">
              <w:rPr>
                <w:rFonts w:ascii="Calibri" w:hAnsi="Calibri"/>
                <w:b w:val="0"/>
                <w:color w:val="000000"/>
              </w:rPr>
              <w:instrText xml:space="preserve"> ADDIN EN.CITE &lt;EndNote&gt;&lt;Cite&gt;&lt;Author&gt;Bandi&lt;/Author&gt;&lt;Year&gt;1904&lt;/Year&gt;&lt;RecNum&gt;15&lt;/RecNum&gt;&lt;DisplayText&gt;[15]&lt;/DisplayText&gt;&lt;record&gt;&lt;rec-number&gt;15&lt;/rec-number&gt;&lt;foreign-keys&gt;&lt;key app="EN" db-id="5pxsas0xr2fzfhez0eove293zrr9ddwrxw2v"&gt;15&lt;/key&gt;&lt;/foreign-keys&gt;&lt;ref-type name="Journal Article"&gt;17&lt;/ref-type&gt;&lt;contributors&gt;&lt;authors&gt;&lt;author&gt;Bandi, Ivo&lt;/author&gt;&lt;/authors&gt;&lt;/contributors&gt;&lt;titles&gt;&lt;title&gt;Contribution to the Sero-Therapeutic Treatment of Anthrax: Two Cases of General Anthrax Infection in Man Cured with Anti-Anthrax Serum&lt;/title&gt;&lt;secondary-title&gt;The Lancet&lt;/secondary-title&gt;&lt;/titles&gt;&lt;periodical&gt;&lt;full-title&gt;The Lancet&lt;/full-title&gt;&lt;abbr-2&gt;The Lancet&lt;/abbr-2&gt;&lt;/periodical&gt;&lt;pages&gt;372-374&lt;/pages&gt;&lt;volume&gt;164&lt;/volume&gt;&lt;number&gt;4223&lt;/number&gt;&lt;dates&gt;&lt;year&gt;1904&lt;/year&gt;&lt;/dates&gt;&lt;isbn&gt;0140-6736&lt;/isbn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0A2F53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5" w:tooltip="Bandi, 1904 #15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15</w:t>
              </w:r>
            </w:hyperlink>
            <w:r w:rsidR="000A2F53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top w:w="29" w:type="dxa"/>
              <w:left w:w="14" w:type="dxa"/>
              <w:bottom w:w="29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04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top w:w="29" w:type="dxa"/>
              <w:left w:w="14" w:type="dxa"/>
              <w:bottom w:w="29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Brazil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top w:w="29" w:type="dxa"/>
              <w:left w:w="14" w:type="dxa"/>
              <w:bottom w:w="29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27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top w:w="29" w:type="dxa"/>
              <w:left w:w="14" w:type="dxa"/>
              <w:bottom w:w="29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top w:w="29" w:type="dxa"/>
              <w:left w:w="14" w:type="dxa"/>
              <w:bottom w:w="29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top w:w="29" w:type="dxa"/>
              <w:left w:w="14" w:type="dxa"/>
              <w:bottom w:w="29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animal contac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top w:w="29" w:type="dxa"/>
              <w:left w:w="14" w:type="dxa"/>
              <w:bottom w:w="29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top w:w="29" w:type="dxa"/>
              <w:left w:w="14" w:type="dxa"/>
              <w:bottom w:w="29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serious case of malignant pustule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top w:w="29" w:type="dxa"/>
              <w:left w:w="14" w:type="dxa"/>
              <w:bottom w:w="29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S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top w:w="29" w:type="dxa"/>
              <w:left w:w="14" w:type="dxa"/>
              <w:bottom w:w="29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rrhythmia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top w:w="29" w:type="dxa"/>
              <w:left w:w="14" w:type="dxa"/>
              <w:bottom w:w="29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top w:w="29" w:type="dxa"/>
              <w:left w:w="14" w:type="dxa"/>
              <w:bottom w:w="29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top w:w="29" w:type="dxa"/>
              <w:left w:w="14" w:type="dxa"/>
              <w:bottom w:w="29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top w:w="29" w:type="dxa"/>
              <w:left w:w="14" w:type="dxa"/>
              <w:bottom w:w="29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bottom w:val="nil"/>
            </w:tcBorders>
            <w:tcMar>
              <w:top w:w="29" w:type="dxa"/>
              <w:bottom w:w="29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2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top w:w="29" w:type="dxa"/>
              <w:left w:w="14" w:type="dxa"/>
              <w:bottom w:w="29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24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9777FF" w:rsidRPr="00DF23AD">
              <w:rPr>
                <w:rFonts w:ascii="Calibri" w:hAnsi="Calibri"/>
                <w:b w:val="0"/>
                <w:color w:val="000000"/>
              </w:rPr>
              <w:instrText xml:space="preserve"> ADDIN EN.CITE &lt;EndNote&gt;&lt;Cite&gt;&lt;Author&gt;Bandi&lt;/Author&gt;&lt;Year&gt;1904&lt;/Year&gt;&lt;RecNum&gt;15&lt;/RecNum&gt;&lt;DisplayText&gt;[15]&lt;/DisplayText&gt;&lt;record&gt;&lt;rec-number&gt;15&lt;/rec-number&gt;&lt;foreign-keys&gt;&lt;key app="EN" db-id="5pxsas0xr2fzfhez0eove293zrr9ddwrxw2v"&gt;15&lt;/key&gt;&lt;/foreign-keys&gt;&lt;ref-type name="Journal Article"&gt;17&lt;/ref-type&gt;&lt;contributors&gt;&lt;authors&gt;&lt;author&gt;Bandi, Ivo&lt;/author&gt;&lt;/authors&gt;&lt;/contributors&gt;&lt;titles&gt;&lt;title&gt;Contribution to the Sero-Therapeutic Treatment of Anthrax: Two Cases of General Anthrax Infection in Man Cured with Anti-Anthrax Serum&lt;/title&gt;&lt;secondary-title&gt;The Lancet&lt;/secondary-title&gt;&lt;/titles&gt;&lt;periodical&gt;&lt;full-title&gt;The Lancet&lt;/full-title&gt;&lt;abbr-2&gt;The Lancet&lt;/abbr-2&gt;&lt;/periodical&gt;&lt;pages&gt;372-374&lt;/pages&gt;&lt;volume&gt;164&lt;/volume&gt;&lt;number&gt;4223&lt;/number&gt;&lt;dates&gt;&lt;year&gt;1904&lt;/year&gt;&lt;/dates&gt;&lt;isbn&gt;0140-6736&lt;/isbn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0A2F53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5" w:tooltip="Bandi, 1904 #15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15</w:t>
              </w:r>
            </w:hyperlink>
            <w:r w:rsidR="000A2F53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top w:w="29" w:type="dxa"/>
              <w:left w:w="14" w:type="dxa"/>
              <w:bottom w:w="29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0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top w:w="29" w:type="dxa"/>
              <w:left w:w="14" w:type="dxa"/>
              <w:bottom w:w="29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Brazil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top w:w="29" w:type="dxa"/>
              <w:left w:w="14" w:type="dxa"/>
              <w:bottom w:w="29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30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top w:w="29" w:type="dxa"/>
              <w:left w:w="14" w:type="dxa"/>
              <w:bottom w:w="29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top w:w="29" w:type="dxa"/>
              <w:left w:w="14" w:type="dxa"/>
              <w:bottom w:w="29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top w:w="29" w:type="dxa"/>
              <w:left w:w="14" w:type="dxa"/>
              <w:bottom w:w="29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animal contac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top w:w="29" w:type="dxa"/>
              <w:left w:w="14" w:type="dxa"/>
              <w:bottom w:w="29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top w:w="29" w:type="dxa"/>
              <w:left w:w="14" w:type="dxa"/>
              <w:bottom w:w="29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pustule on R forearm with severe swelling, fever, </w:t>
            </w:r>
            <w:proofErr w:type="spellStart"/>
            <w:r>
              <w:rPr>
                <w:rFonts w:ascii="Calibri" w:hAnsi="Calibri"/>
                <w:color w:val="000000"/>
              </w:rPr>
              <w:t>epitrochlear</w:t>
            </w:r>
            <w:proofErr w:type="spellEnd"/>
            <w:r>
              <w:rPr>
                <w:rFonts w:ascii="Calibri" w:hAnsi="Calibri"/>
                <w:color w:val="000000"/>
              </w:rPr>
              <w:t xml:space="preserve"> and axillary adenopathy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top w:w="29" w:type="dxa"/>
              <w:left w:w="14" w:type="dxa"/>
              <w:bottom w:w="29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S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top w:w="29" w:type="dxa"/>
              <w:left w:w="14" w:type="dxa"/>
              <w:bottom w:w="29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rrhythmia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top w:w="29" w:type="dxa"/>
              <w:left w:w="14" w:type="dxa"/>
              <w:bottom w:w="29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top w:w="29" w:type="dxa"/>
              <w:left w:w="14" w:type="dxa"/>
              <w:bottom w:w="29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MS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top w:w="29" w:type="dxa"/>
              <w:left w:w="14" w:type="dxa"/>
              <w:bottom w:w="29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top w:w="29" w:type="dxa"/>
              <w:left w:w="14" w:type="dxa"/>
              <w:bottom w:w="29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tcMar>
              <w:top w:w="29" w:type="dxa"/>
              <w:bottom w:w="29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2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top w:w="29" w:type="dxa"/>
              <w:left w:w="14" w:type="dxa"/>
              <w:bottom w:w="29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25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0A2F53" w:rsidRPr="00DF23AD">
              <w:rPr>
                <w:rFonts w:ascii="Calibri" w:hAnsi="Calibri"/>
                <w:b w:val="0"/>
                <w:color w:val="000000"/>
              </w:rPr>
              <w:instrText xml:space="preserve"> ADDIN EN.CITE &lt;EndNote&gt;&lt;Cite&gt;&lt;Author&gt;Simmonds&lt;/Author&gt;&lt;Year&gt;1904&lt;/Year&gt;&lt;RecNum&gt;16&lt;/RecNum&gt;&lt;DisplayText&gt;[16]&lt;/DisplayText&gt;&lt;record&gt;&lt;rec-number&gt;16&lt;/rec-number&gt;&lt;foreign-keys&gt;&lt;key app="EN" db-id="5pxsas0xr2fzfhez0eove293zrr9ddwrxw2v"&gt;16&lt;/key&gt;&lt;/foreign-keys&gt;&lt;ref-type name="Journal Article"&gt;17&lt;/ref-type&gt;&lt;contributors&gt;&lt;authors&gt;&lt;author&gt;Simmonds&lt;/author&gt;&lt;/authors&gt;&lt;/contributors&gt;&lt;titles&gt;&lt;title&gt;Ein fall von inhalationsmilzbrand&lt;/title&gt;&lt;secondary-title&gt;Munch Med Wochenschr&lt;/secondary-title&gt;&lt;/titles&gt;&lt;periodical&gt;&lt;full-title&gt;Munchener Medizinische Wochenschrift&lt;/full-title&gt;&lt;abbr-1&gt;Munch. Med. Wochenschr.&lt;/abbr-1&gt;&lt;abbr-2&gt;Munch Med Wochenschr&lt;/abbr-2&gt;&lt;/periodical&gt;&lt;pages&gt;139&lt;/pages&gt;&lt;volume&gt;51&lt;/volume&gt;&lt;section&gt;139&lt;/section&gt;&lt;dates&gt;&lt;year&gt;1904&lt;/year&gt;&lt;/dates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0A2F53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6" w:tooltip="Simmonds, 1904 #16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16</w:t>
              </w:r>
            </w:hyperlink>
            <w:r w:rsidR="000A2F53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top w:w="29" w:type="dxa"/>
              <w:left w:w="14" w:type="dxa"/>
              <w:bottom w:w="29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04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top w:w="29" w:type="dxa"/>
              <w:left w:w="14" w:type="dxa"/>
              <w:bottom w:w="29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Germany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top w:w="29" w:type="dxa"/>
              <w:left w:w="14" w:type="dxa"/>
              <w:bottom w:w="29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42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top w:w="29" w:type="dxa"/>
              <w:left w:w="14" w:type="dxa"/>
              <w:bottom w:w="29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top w:w="29" w:type="dxa"/>
              <w:left w:w="14" w:type="dxa"/>
              <w:bottom w:w="29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proofErr w:type="spellStart"/>
            <w:r w:rsidRPr="00735577">
              <w:rPr>
                <w:rFonts w:ascii="Calibri" w:hAnsi="Calibri"/>
                <w:color w:val="000000"/>
              </w:rPr>
              <w:t>inhal</w:t>
            </w:r>
            <w:proofErr w:type="spellEnd"/>
          </w:p>
        </w:tc>
        <w:tc>
          <w:tcPr>
            <w:tcW w:w="1170" w:type="dxa"/>
            <w:tcBorders>
              <w:top w:val="nil"/>
              <w:bottom w:val="nil"/>
            </w:tcBorders>
            <w:tcMar>
              <w:top w:w="29" w:type="dxa"/>
              <w:left w:w="14" w:type="dxa"/>
              <w:bottom w:w="29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animal hair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top w:w="29" w:type="dxa"/>
              <w:left w:w="14" w:type="dxa"/>
              <w:bottom w:w="29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top w:w="29" w:type="dxa"/>
              <w:left w:w="14" w:type="dxa"/>
              <w:bottom w:w="29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ever, tachycardia, cyanosis, abnormal findings on lung examination, chest pain, chills, exhaustion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top w:w="29" w:type="dxa"/>
              <w:left w:w="14" w:type="dxa"/>
              <w:bottom w:w="29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top w:w="29" w:type="dxa"/>
              <w:left w:w="14" w:type="dxa"/>
              <w:bottom w:w="29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PE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top w:w="29" w:type="dxa"/>
              <w:left w:w="14" w:type="dxa"/>
              <w:bottom w:w="29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top w:w="29" w:type="dxa"/>
              <w:left w:w="14" w:type="dxa"/>
              <w:bottom w:w="29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top w:w="29" w:type="dxa"/>
              <w:left w:w="14" w:type="dxa"/>
              <w:bottom w:w="29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top w:w="29" w:type="dxa"/>
              <w:left w:w="14" w:type="dxa"/>
              <w:bottom w:w="29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5</w:t>
            </w:r>
          </w:p>
        </w:tc>
        <w:tc>
          <w:tcPr>
            <w:tcW w:w="900" w:type="dxa"/>
            <w:tcBorders>
              <w:top w:val="nil"/>
              <w:bottom w:val="nil"/>
            </w:tcBorders>
            <w:tcMar>
              <w:top w:w="29" w:type="dxa"/>
              <w:bottom w:w="29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9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lastRenderedPageBreak/>
              <w:t xml:space="preserve">26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9777FF" w:rsidRPr="00DF23AD">
              <w:rPr>
                <w:rFonts w:ascii="Calibri" w:hAnsi="Calibri"/>
                <w:b w:val="0"/>
                <w:color w:val="000000"/>
              </w:rPr>
              <w:instrText xml:space="preserve"> ADDIN EN.CITE &lt;EndNote&gt;&lt;Cite&gt;&lt;Author&gt;Legge&lt;/Author&gt;&lt;Year&gt;1905&lt;/Year&gt;&lt;RecNum&gt;17&lt;/RecNum&gt;&lt;DisplayText&gt;[17]&lt;/DisplayText&gt;&lt;record&gt;&lt;rec-number&gt;17&lt;/rec-number&gt;&lt;foreign-keys&gt;&lt;key app="EN" db-id="5pxsas0xr2fzfhez0eove293zrr9ddwrxw2v"&gt;17&lt;/key&gt;&lt;/foreign-keys&gt;&lt;ref-type name="Journal Article"&gt;17&lt;/ref-type&gt;&lt;contributors&gt;&lt;authors&gt;&lt;author&gt;Legge, TM&lt;/author&gt;&lt;/authors&gt;&lt;/contributors&gt;&lt;titles&gt;&lt;title&gt;Industrial anthrax: Lecture II&lt;/title&gt;&lt;secondary-title&gt;The Lancet&lt;/secondary-title&gt;&lt;/titles&gt;&lt;periodical&gt;&lt;full-title&gt;The Lancet&lt;/full-title&gt;&lt;abbr-2&gt;The Lancet&lt;/abbr-2&gt;&lt;/periodical&gt;&lt;pages&gt;765-776&lt;/pages&gt;&lt;section&gt;765&lt;/section&gt;&lt;dates&gt;&lt;year&gt;1905&lt;/year&gt;&lt;pub-dates&gt;&lt;date&gt;March 25th, 1905&lt;/date&gt;&lt;/pub-dates&gt;&lt;/dates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0A2F53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7" w:tooltip="Legge, 1905 #17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17</w:t>
              </w:r>
            </w:hyperlink>
            <w:r w:rsidR="000A2F53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0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Italy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30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F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lesion on forearm, severe general symptoms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S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8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27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0A2F53" w:rsidRPr="00DF23AD">
              <w:rPr>
                <w:rFonts w:ascii="Calibri" w:hAnsi="Calibri"/>
                <w:b w:val="0"/>
                <w:color w:val="000000"/>
              </w:rPr>
              <w:instrText xml:space="preserve"> ADDIN EN.CITE &lt;EndNote&gt;&lt;Cite&gt;&lt;Author&gt;Lockwood&lt;/Author&gt;&lt;Year&gt;1905&lt;/Year&gt;&lt;RecNum&gt;18&lt;/RecNum&gt;&lt;DisplayText&gt;[18]&lt;/DisplayText&gt;&lt;record&gt;&lt;rec-number&gt;18&lt;/rec-number&gt;&lt;foreign-keys&gt;&lt;key app="EN" db-id="5pxsas0xr2fzfhez0eove293zrr9ddwrxw2v"&gt;18&lt;/key&gt;&lt;/foreign-keys&gt;&lt;ref-type name="Journal Article"&gt;17&lt;/ref-type&gt;&lt;contributors&gt;&lt;authors&gt;&lt;author&gt;Lockwood, CB&lt;/author&gt;&lt;author&gt;Andrewes, FW&lt;/author&gt;&lt;/authors&gt;&lt;/contributors&gt;&lt;titles&gt;&lt;title&gt;A Case Of Cutaneous Anthrax Successfully Treated By Sclavo&amp;apos;s Serum&lt;/title&gt;&lt;secondary-title&gt;British medical journal&lt;/secondary-title&gt;&lt;/titles&gt;&lt;periodical&gt;&lt;full-title&gt;British Medical Journal&lt;/full-title&gt;&lt;abbr-1&gt;Br. Med. J.&lt;/abbr-1&gt;&lt;abbr-2&gt;Br Med J&lt;/abbr-2&gt;&lt;/periodical&gt;&lt;pages&gt;16&lt;/pages&gt;&lt;volume&gt;1&lt;/volume&gt;&lt;number&gt;2297&lt;/number&gt;&lt;dates&gt;&lt;year&gt;1905&lt;/year&gt;&lt;/dates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0A2F53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8" w:tooltip="Lockwood, 1905 #18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18</w:t>
              </w:r>
            </w:hyperlink>
            <w:r w:rsidR="000A2F53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05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Great Britain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31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animal hair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small slough on R cheek that looked like malignant pustule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S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3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28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9777FF" w:rsidRPr="00DF23AD">
              <w:rPr>
                <w:rFonts w:ascii="Calibri" w:hAnsi="Calibri"/>
                <w:b w:val="0"/>
                <w:color w:val="000000"/>
              </w:rPr>
              <w:instrText xml:space="preserve"> ADDIN EN.CITE &lt;EndNote&gt;&lt;Cite&gt;&lt;Author&gt;Legge&lt;/Author&gt;&lt;Year&gt;1905&lt;/Year&gt;&lt;RecNum&gt;17&lt;/RecNum&gt;&lt;DisplayText&gt;[17]&lt;/DisplayText&gt;&lt;record&gt;&lt;rec-number&gt;17&lt;/rec-number&gt;&lt;foreign-keys&gt;&lt;key app="EN" db-id="5pxsas0xr2fzfhez0eove293zrr9ddwrxw2v"&gt;17&lt;/key&gt;&lt;/foreign-keys&gt;&lt;ref-type name="Journal Article"&gt;17&lt;/ref-type&gt;&lt;contributors&gt;&lt;authors&gt;&lt;author&gt;Legge, TM&lt;/author&gt;&lt;/authors&gt;&lt;/contributors&gt;&lt;titles&gt;&lt;title&gt;Industrial anthrax: Lecture II&lt;/title&gt;&lt;secondary-title&gt;The Lancet&lt;/secondary-title&gt;&lt;/titles&gt;&lt;periodical&gt;&lt;full-title&gt;The Lancet&lt;/full-title&gt;&lt;abbr-2&gt;The Lancet&lt;/abbr-2&gt;&lt;/periodical&gt;&lt;pages&gt;765-776&lt;/pages&gt;&lt;section&gt;765&lt;/section&gt;&lt;dates&gt;&lt;year&gt;1905&lt;/year&gt;&lt;pub-dates&gt;&lt;date&gt;March 25th, 1905&lt;/date&gt;&lt;/pub-dates&gt;&lt;/dates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0A2F53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7" w:tooltip="Legge, 1905 #17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17</w:t>
              </w:r>
            </w:hyperlink>
            <w:r w:rsidR="000A2F53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0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Italy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60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hides or leathe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Y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S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SAH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0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29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192DD9">
              <w:rPr>
                <w:rFonts w:ascii="Calibri" w:hAnsi="Calibri"/>
                <w:color w:val="000000"/>
              </w:rPr>
              <w:instrText xml:space="preserve"> ADDIN EN.CITE &lt;EndNote&gt;&lt;Cite&gt;&lt;Author&gt;Teacher&lt;/Author&gt;&lt;Year&gt;1905&lt;/Year&gt;&lt;RecNum&gt;19&lt;/RecNum&gt;&lt;DisplayText&gt;[19, 20]&lt;/DisplayText&gt;&lt;record&gt;&lt;rec-number&gt;19&lt;/rec-number&gt;&lt;foreign-keys&gt;&lt;key app="EN" db-id="5pxsas0xr2fzfhez0eove293zrr9ddwrxw2v"&gt;19&lt;/key&gt;&lt;/foreign-keys&gt;&lt;ref-type name="Journal Article"&gt;17&lt;/ref-type&gt;&lt;contributors&gt;&lt;authors&gt;&lt;author&gt;Teacher, John H&lt;/author&gt;&lt;/authors&gt;&lt;/contributors&gt;&lt;titles&gt;&lt;title&gt;Case of Human Anthrax Septicemia: Infection Through the Intestine: Diffuse Meningeal Haemorrhage&lt;/title&gt;&lt;secondary-title&gt;Glasgow Medical Journal&lt;/secondary-title&gt;&lt;/titles&gt;&lt;periodical&gt;&lt;full-title&gt;Glasgow Medical Journal&lt;/full-title&gt;&lt;abbr-1&gt;Glasgow Med. J.&lt;/abbr-1&gt;&lt;abbr-2&gt;Glasgow Med J&lt;/abbr-2&gt;&lt;/periodical&gt;&lt;pages&gt;127-131&lt;/pages&gt;&lt;section&gt;127&lt;/section&gt;&lt;dates&gt;&lt;year&gt;1905&lt;/year&gt;&lt;/dates&gt;&lt;isbn&gt;0368-1742&lt;/isbn&gt;&lt;urls&gt;&lt;/urls&gt;&lt;/record&gt;&lt;/Cite&gt;&lt;Cite&gt;&lt;Author&gt;Teacher&lt;/Author&gt;&lt;Year&gt;1906&lt;/Year&gt;&lt;RecNum&gt;20&lt;/RecNum&gt;&lt;record&gt;&lt;rec-number&gt;20&lt;/rec-number&gt;&lt;foreign-keys&gt;&lt;key app="EN" db-id="5pxsas0xr2fzfhez0eove293zrr9ddwrxw2v"&gt;20&lt;/key&gt;&lt;/foreign-keys&gt;&lt;ref-type name="Journal Article"&gt;17&lt;/ref-type&gt;&lt;contributors&gt;&lt;authors&gt;&lt;author&gt;Teacher, John H&lt;/author&gt;&lt;/authors&gt;&lt;/contributors&gt;&lt;titles&gt;&lt;title&gt;Primary intestinal anthrax in man; septicaemia; hemorrhagic lepto-meningitis&lt;/title&gt;&lt;secondary-title&gt;The Lancet&lt;/secondary-title&gt;&lt;/titles&gt;&lt;periodical&gt;&lt;full-title&gt;The Lancet&lt;/full-title&gt;&lt;abbr-2&gt;The Lancet&lt;/abbr-2&gt;&lt;/periodical&gt;&lt;pages&gt;1306-1311&lt;/pages&gt;&lt;volume&gt;167&lt;/volume&gt;&lt;number&gt;4315&lt;/number&gt;&lt;dates&gt;&lt;year&gt;1906&lt;/year&gt;&lt;/dates&gt;&lt;isbn&gt;0140-6736&lt;/isbn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0A2F53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9" w:tooltip="Teacher, 1905 #19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19</w:t>
              </w:r>
            </w:hyperlink>
            <w:r w:rsidR="000A2F53" w:rsidRPr="00DF23AD">
              <w:rPr>
                <w:rFonts w:ascii="Calibri" w:hAnsi="Calibri"/>
                <w:b w:val="0"/>
                <w:noProof/>
                <w:color w:val="000000"/>
              </w:rPr>
              <w:t xml:space="preserve">, </w:t>
            </w:r>
            <w:hyperlink w:anchor="_ENREF_20" w:tooltip="Teacher, 1906 #20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20</w:t>
              </w:r>
            </w:hyperlink>
            <w:r w:rsidR="000A2F53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05, 1906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Scotland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36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proofErr w:type="spellStart"/>
            <w:r w:rsidRPr="00735577">
              <w:rPr>
                <w:rFonts w:ascii="Calibri" w:hAnsi="Calibri"/>
                <w:color w:val="000000"/>
              </w:rPr>
              <w:t>inhal</w:t>
            </w:r>
            <w:proofErr w:type="spellEnd"/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Y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delirium, afebrile, neurologic deficits, abdominal tenderness, headache, dizziness, anorexia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PE, SAH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HA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MS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3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1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30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9115AA">
              <w:rPr>
                <w:rFonts w:ascii="Calibri" w:hAnsi="Calibri"/>
                <w:color w:val="000000"/>
              </w:rPr>
              <w:instrText xml:space="preserve"> ADDIN EN.CITE &lt;EndNote&gt;&lt;Cite ExcludeAuth="1"&gt;&lt;Year&gt;1906&lt;/Year&gt;&lt;RecNum&gt;21&lt;/RecNum&gt;&lt;DisplayText&gt;[21]&lt;/DisplayText&gt;&lt;record&gt;&lt;rec-number&gt;21&lt;/rec-number&gt;&lt;foreign-keys&gt;&lt;key app="EN" db-id="5pxsas0xr2fzfhez0eove293zrr9ddwrxw2v"&gt;21&lt;/key&gt;&lt;/foreign-keys&gt;&lt;ref-type name="Journal Article"&gt;17&lt;/ref-type&gt;&lt;contributors&gt;&lt;/contributors&gt;&lt;titles&gt;&lt;title&gt;A Case of Anthrax at Exeter&lt;/title&gt;&lt;secondary-title&gt;The Lancet&lt;/secondary-title&gt;&lt;/titles&gt;&lt;periodical&gt;&lt;full-title&gt;The Lancet&lt;/full-title&gt;&lt;abbr-2&gt;The Lancet&lt;/abbr-2&gt;&lt;/periodical&gt;&lt;pages&gt;665&lt;/pages&gt;&lt;volume&gt;168&lt;/volume&gt;&lt;number&gt;4332&lt;/number&gt;&lt;dates&gt;&lt;year&gt;1906&lt;/year&gt;&lt;/dates&gt;&lt;publisher&gt;Elsevier&lt;/publisher&gt;&lt;urls&gt;&lt;related-urls&gt;&lt;url&gt;http://www.thelancet.com/journals/lancet/article/PIIS0140-6736(01)01375-7/abstract&lt;/url&gt;&lt;/related-urls&gt;&lt;/urls&gt;&lt;electronic-resource-num&gt;10.1016/S0140-6736(01)01375-7&lt;/electronic-resource-num&gt;&lt;access-date&gt;2015/03/20&lt;/access-date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0A2F53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21" w:tooltip=", 1906 #21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21</w:t>
              </w:r>
            </w:hyperlink>
            <w:r w:rsidR="000A2F53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0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Great Britain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A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hides or leathe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badly swollen arm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8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8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31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192DD9">
              <w:rPr>
                <w:rFonts w:ascii="Calibri" w:hAnsi="Calibri"/>
                <w:color w:val="000000"/>
              </w:rPr>
              <w:instrText xml:space="preserve"> ADDIN EN.CITE &lt;EndNote&gt;&lt;Cite ExcludeAuth="1"&gt;&lt;Year&gt;1907&lt;/Year&gt;&lt;RecNum&gt;22&lt;/RecNum&gt;&lt;DisplayText&gt;[22]&lt;/DisplayText&gt;&lt;record&gt;&lt;rec-number&gt;22&lt;/rec-number&gt;&lt;foreign-keys&gt;&lt;key app="EN" db-id="5pxsas0xr2fzfhez0eove293zrr9ddwrxw2v"&gt;22&lt;/key&gt;&lt;/foreign-keys&gt;&lt;ref-type name="Journal Article"&gt;17&lt;/ref-type&gt;&lt;contributors&gt;&lt;/contributors&gt;&lt;titles&gt;&lt;title&gt;Anthrax in Bradford&lt;/title&gt;&lt;secondary-title&gt;British Medical Journal&lt;/secondary-title&gt;&lt;/titles&gt;&lt;periodical&gt;&lt;full-title&gt;British Medical Journal&lt;/full-title&gt;&lt;abbr-1&gt;Br. Med. J.&lt;/abbr-1&gt;&lt;abbr-2&gt;Br Med J&lt;/abbr-2&gt;&lt;/periodical&gt;&lt;pages&gt;955&lt;/pages&gt;&lt;dates&gt;&lt;year&gt;1907&lt;/year&gt;&lt;pub-dates&gt;&lt;date&gt;April 20th, 1907&lt;/date&gt;&lt;/pub-dates&gt;&lt;/dates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0A2F53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22" w:tooltip=", 1907 #22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22</w:t>
              </w:r>
            </w:hyperlink>
            <w:r w:rsidR="000A2F53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07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Great Britain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32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proofErr w:type="spellStart"/>
            <w:r w:rsidRPr="00735577">
              <w:rPr>
                <w:rFonts w:ascii="Calibri" w:hAnsi="Calibri"/>
                <w:color w:val="000000"/>
              </w:rPr>
              <w:t>inhal</w:t>
            </w:r>
            <w:proofErr w:type="spellEnd"/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wool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headache, abdominal pain, laryngeal obstruction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HA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9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8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32 </w:t>
            </w:r>
            <w:r w:rsidR="00BD13D9" w:rsidRPr="00DF23AD">
              <w:rPr>
                <w:rFonts w:ascii="Calibri" w:hAnsi="Calibri"/>
                <w:color w:val="000000"/>
              </w:rPr>
              <w:fldChar w:fldCharType="begin"/>
            </w:r>
            <w:r w:rsidR="009777FF" w:rsidRPr="00DF23AD">
              <w:rPr>
                <w:rFonts w:ascii="Calibri" w:hAnsi="Calibri"/>
                <w:b w:val="0"/>
                <w:color w:val="000000"/>
              </w:rPr>
              <w:instrText xml:space="preserve"> ADDIN EN.CITE &lt;EndNote&gt;&lt;Cite&gt;&lt;Author&gt;Theodorov&lt;/Author&gt;&lt;Year&gt;1907&lt;/Year&gt;&lt;RecNum&gt;23&lt;/RecNum&gt;&lt;DisplayText&gt;[23]&lt;/DisplayText&gt;&lt;record&gt;&lt;rec-number&gt;23&lt;/rec-number&gt;&lt;foreign-keys&gt;&lt;key app="EN" db-id="5pxsas0xr2fzfhez0eove293zrr9ddwrxw2v"&gt;23&lt;/key&gt;&lt;/foreign-keys&gt;&lt;ref-type name="Journal Article"&gt;17&lt;/ref-type&gt;&lt;contributors&gt;&lt;authors&gt;&lt;author&gt;Theodorov, A&lt;/author&gt;&lt;/authors&gt;&lt;/contributors&gt;&lt;titles&gt;&lt;title&gt;Ueber den nachweis von milzbrandbazillen an pferdehaaren&lt;/title&gt;&lt;secondary-title&gt;Wien Klin Wochenschr&lt;/secondary-title&gt;&lt;/titles&gt;&lt;periodical&gt;&lt;full-title&gt;Wien Klin Wochenschr&lt;/full-title&gt;&lt;abbr-2&gt;Wien Klin Wochenschr&lt;/abbr-2&gt;&lt;/periodical&gt;&lt;pages&gt;764-766&lt;/pages&gt;&lt;volume&gt;20&lt;/volume&gt;&lt;section&gt;764&lt;/section&gt;&lt;dates&gt;&lt;year&gt;1907&lt;/year&gt;&lt;/dates&gt;&lt;urls&gt;&lt;/urls&gt;&lt;/record&gt;&lt;/Cite&gt;&lt;/EndNote&gt;</w:instrText>
            </w:r>
            <w:r w:rsidR="00BD13D9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23" w:tooltip="Theodorov, 1907 #23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23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BD13D9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07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Germany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37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F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proofErr w:type="spellStart"/>
            <w:r w:rsidRPr="00735577">
              <w:rPr>
                <w:rFonts w:ascii="Calibri" w:hAnsi="Calibri"/>
                <w:color w:val="000000"/>
              </w:rPr>
              <w:t>inhal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animal hai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Y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ever, laryngitis, cough, hemoptysis, dyspnea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hemoptysis, PE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4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9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33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192DD9">
              <w:rPr>
                <w:rFonts w:ascii="Calibri" w:hAnsi="Calibri"/>
                <w:color w:val="000000"/>
              </w:rPr>
              <w:instrText xml:space="preserve"> ADDIN EN.CITE &lt;EndNote&gt;&lt;Cite&gt;&lt;Author&gt;Symmers&lt;/Author&gt;&lt;Year&gt;1909&lt;/Year&gt;&lt;RecNum&gt;24&lt;/RecNum&gt;&lt;DisplayText&gt;[24]&lt;/DisplayText&gt;&lt;record&gt;&lt;rec-number&gt;24&lt;/rec-number&gt;&lt;foreign-keys&gt;&lt;key app="EN" db-id="5pxsas0xr2fzfhez0eove293zrr9ddwrxw2v"&gt;24&lt;/key&gt;&lt;/foreign-keys&gt;&lt;ref-type name="Journal Article"&gt;17&lt;/ref-type&gt;&lt;contributors&gt;&lt;authors&gt;&lt;author&gt;Symmers, William St Clair&lt;/author&gt;&lt;author&gt;Wilson, W James&lt;/author&gt;&lt;/authors&gt;&lt;/contributors&gt;&lt;titles&gt;&lt;title&gt;On three cases of cerebro‐spinal meningitis, associated respectively with bacillus anthracis, bacillus typhosus, and bacillus enteritidis (Gaertner)&lt;/title&gt;&lt;secondary-title&gt;Journal of Pathology and Bacteriology&lt;/secondary-title&gt;&lt;/titles&gt;&lt;periodical&gt;&lt;full-title&gt;Journal of Pathology and Bacteriology&lt;/full-title&gt;&lt;abbr-1&gt;J. Pathol. Bacteriol.&lt;/abbr-1&gt;&lt;abbr-2&gt;J Pathol Bacteriol&lt;/abbr-2&gt;&lt;abbr-3&gt;Journal of Pathology &amp;amp; Bacteriology&lt;/abbr-3&gt;&lt;/periodical&gt;&lt;pages&gt;251-255&lt;/pages&gt;&lt;volume&gt;13&lt;/volume&gt;&lt;number&gt;1&lt;/number&gt;&lt;dates&gt;&lt;year&gt;1909&lt;/year&gt;&lt;/dates&gt;&lt;isbn&gt;1555-2039&lt;/isbn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24" w:tooltip="Symmers, 1909 #24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24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08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Ireland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19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F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animal hair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Y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alaise, vomiting, severe headache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hematemesis, SAH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, N/V, HA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MS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7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1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34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192DD9">
              <w:rPr>
                <w:rFonts w:ascii="Calibri" w:hAnsi="Calibri"/>
                <w:color w:val="000000"/>
              </w:rPr>
              <w:instrText xml:space="preserve"> ADDIN EN.CITE &lt;EndNote&gt;&lt;Cite&gt;&lt;Author&gt;Parsons&lt;/Author&gt;&lt;Year&gt;1908&lt;/Year&gt;&lt;RecNum&gt;25&lt;/RecNum&gt;&lt;DisplayText&gt;[25]&lt;/DisplayText&gt;&lt;record&gt;&lt;rec-number&gt;25&lt;/rec-number&gt;&lt;foreign-keys&gt;&lt;key app="EN" db-id="5pxsas0xr2fzfhez0eove293zrr9ddwrxw2v"&gt;25&lt;/key&gt;&lt;/foreign-keys&gt;&lt;ref-type name="Journal Article"&gt;17&lt;/ref-type&gt;&lt;contributors&gt;&lt;authors&gt;&lt;author&gt;Parsons, JG&lt;/author&gt;&lt;/authors&gt;&lt;/contributors&gt;&lt;titles&gt;&lt;title&gt; Abscess of the Nasal Septum, Probably due to Anthrax Infection&lt;/title&gt;&lt;secondary-title&gt;JAMA&lt;/secondary-title&gt;&lt;/titles&gt;&lt;periodical&gt;&lt;full-title&gt;JAMA&lt;/full-title&gt;&lt;abbr-1&gt;JAMA&lt;/abbr-1&gt;&lt;abbr-2&gt;JAMA&lt;/abbr-2&gt;&lt;/periodical&gt;&lt;pages&gt;1697-1697&lt;/pages&gt;&lt;volume&gt;51&lt;/volume&gt;&lt;number&gt;20&lt;/number&gt;&lt;dates&gt;&lt;year&gt;1908&lt;/year&gt;&lt;/dates&gt;&lt;isbn&gt;0002-9955&lt;/isbn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25" w:tooltip="Parsons, 1908 #25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25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0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SA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30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NP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sore and swollen nose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HA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8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35 </w:t>
            </w:r>
            <w:r w:rsidR="00BD13D9" w:rsidRPr="00DF23AD">
              <w:rPr>
                <w:rFonts w:ascii="Calibri" w:hAnsi="Calibri"/>
                <w:color w:val="000000"/>
              </w:rPr>
              <w:fldChar w:fldCharType="begin"/>
            </w:r>
            <w:r w:rsidR="00BB78E7">
              <w:rPr>
                <w:rFonts w:ascii="Calibri" w:hAnsi="Calibri"/>
                <w:color w:val="000000"/>
              </w:rPr>
              <w:instrText xml:space="preserve"> ADDIN EN.CITE &lt;EndNote&gt;&lt;Cite&gt;&lt;Author&gt;Solovbeva&lt;/Author&gt;&lt;Year&gt;1909&lt;/Year&gt;&lt;RecNum&gt;26&lt;/RecNum&gt;&lt;DisplayText&gt;[26]&lt;/DisplayText&gt;&lt;record&gt;&lt;rec-number&gt;26&lt;/rec-number&gt;&lt;foreign-keys&gt;&lt;key app="EN" db-id="5pxsas0xr2fzfhez0eove293zrr9ddwrxw2v"&gt;26&lt;/key&gt;&lt;/foreign-keys&gt;&lt;ref-type name="Journal Article"&gt;17&lt;/ref-type&gt;&lt;contributors&gt;&lt;authors&gt;&lt;author&gt;Solovbeva, ZP&lt;/author&gt;&lt;/authors&gt;&lt;/contributors&gt;&lt;titles&gt;&lt;title&gt;[Epidemic pulmonary anthrax in North Serene, Kameshenskago administrative unit]&lt;/title&gt;&lt;secondary-title&gt;Vrachebno-sanitarnaia khronika Saratovskoi gubernii&lt;/secondary-title&gt;&lt;/titles&gt;&lt;periodical&gt;&lt;full-title&gt;Vrachebno-sanitarnaia khronika Saratovskoi gubernii&lt;/full-title&gt;&lt;abbr-2&gt;Vrachebno-sanitarnaia khronika Saratovskoi gubernii&lt;/abbr-2&gt;&lt;/periodical&gt;&lt;pages&gt;5-20&lt;/pages&gt;&lt;volume&gt;1&lt;/volume&gt;&lt;section&gt;5&lt;/section&gt;&lt;dates&gt;&lt;year&gt;1909&lt;/year&gt;&lt;/dates&gt;&lt;urls&gt;&lt;/urls&gt;&lt;/record&gt;&lt;/Cite&gt;&lt;/EndNote&gt;</w:instrText>
            </w:r>
            <w:r w:rsidR="00BD13D9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26" w:tooltip="Solovbeva, 1909 #26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26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BD13D9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09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Russia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29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F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proofErr w:type="spellStart"/>
            <w:r w:rsidRPr="00735577">
              <w:rPr>
                <w:rFonts w:ascii="Calibri" w:hAnsi="Calibri"/>
                <w:color w:val="000000"/>
              </w:rPr>
              <w:t>inhal</w:t>
            </w:r>
            <w:proofErr w:type="spellEnd"/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wool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headache, abdominal pain, emesis, fever, fatigue, cough, dyspnea, chest pain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, N/V, HA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7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36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9777FF" w:rsidRPr="00DF23AD">
              <w:rPr>
                <w:rFonts w:ascii="Calibri" w:hAnsi="Calibri"/>
                <w:b w:val="0"/>
                <w:color w:val="000000"/>
              </w:rPr>
              <w:instrText xml:space="preserve"> ADDIN EN.CITE &lt;EndNote&gt;&lt;Cite&gt;&lt;Author&gt;Stein&lt;/Author&gt;&lt;Year&gt;1909&lt;/Year&gt;&lt;RecNum&gt;27&lt;/RecNum&gt;&lt;DisplayText&gt;[27]&lt;/DisplayText&gt;&lt;record&gt;&lt;rec-number&gt;27&lt;/rec-number&gt;&lt;foreign-keys&gt;&lt;key app="EN" db-id="5pxsas0xr2fzfhez0eove293zrr9ddwrxw2v"&gt;27&lt;/key&gt;&lt;/foreign-keys&gt;&lt;ref-type name="Journal Article"&gt;17&lt;/ref-type&gt;&lt;contributors&gt;&lt;authors&gt;&lt;author&gt;Stein, J.&lt;/author&gt;&lt;/authors&gt;&lt;/contributors&gt;&lt;titles&gt;&lt;title&gt;Zur frage des magenmilzbrandes&lt;/title&gt;&lt;secondary-title&gt;Zentrabl Bakteriol&lt;/secondary-title&gt;&lt;/titles&gt;&lt;periodical&gt;&lt;full-title&gt;Zentrabl Bakteriol&lt;/full-title&gt;&lt;abbr-2&gt;Zentrabl Bakteriol&lt;/abbr-2&gt;&lt;/periodical&gt;&lt;pages&gt;625-630&lt;/pages&gt;&lt;volume&gt;51&lt;/volume&gt;&lt;section&gt;625&lt;/section&gt;&lt;dates&gt;&lt;year&gt;1909&lt;/year&gt;&lt;/dates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27" w:tooltip="Stein, 1909 #27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27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0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Germany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31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proofErr w:type="spellStart"/>
            <w:r w:rsidRPr="00735577">
              <w:rPr>
                <w:rFonts w:ascii="Calibri" w:hAnsi="Calibri"/>
                <w:color w:val="000000"/>
              </w:rPr>
              <w:t>inhal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wool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chest pain, dyspnea, fatigue, abdominal pain, chills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PE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5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9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37 </w:t>
            </w:r>
            <w:r w:rsidR="00BD13D9" w:rsidRPr="00DF23AD">
              <w:rPr>
                <w:rFonts w:ascii="Calibri" w:hAnsi="Calibri"/>
                <w:color w:val="000000"/>
              </w:rPr>
              <w:fldChar w:fldCharType="begin"/>
            </w:r>
            <w:r w:rsidR="00BB78E7">
              <w:rPr>
                <w:rFonts w:ascii="Calibri" w:hAnsi="Calibri"/>
                <w:color w:val="000000"/>
              </w:rPr>
              <w:instrText xml:space="preserve"> ADDIN EN.CITE &lt;EndNote&gt;&lt;Cite&gt;&lt;Author&gt;Solovbeva&lt;/Author&gt;&lt;Year&gt;1909&lt;/Year&gt;&lt;RecNum&gt;26&lt;/RecNum&gt;&lt;DisplayText&gt;[26]&lt;/DisplayText&gt;&lt;record&gt;&lt;rec-number&gt;26&lt;/rec-number&gt;&lt;foreign-keys&gt;&lt;key app="EN" db-id="5pxsas0xr2fzfhez0eove293zrr9ddwrxw2v"&gt;26&lt;/key&gt;&lt;/foreign-keys&gt;&lt;ref-type name="Journal Article"&gt;17&lt;/ref-type&gt;&lt;contributors&gt;&lt;authors&gt;&lt;author&gt;Solovbeva, ZP&lt;/author&gt;&lt;/authors&gt;&lt;/contributors&gt;&lt;titles&gt;&lt;title&gt;[Epidemic pulmonary anthrax in North Serene, Kameshenskago administrative unit]&lt;/title&gt;&lt;secondary-title&gt;Vrachebno-sanitarnaia khronika Saratovskoi gubernii&lt;/secondary-title&gt;&lt;/titles&gt;&lt;periodical&gt;&lt;full-title&gt;Vrachebno-sanitarnaia khronika Saratovskoi gubernii&lt;/full-title&gt;&lt;abbr-2&gt;Vrachebno-sanitarnaia khronika Saratovskoi gubernii&lt;/abbr-2&gt;&lt;/periodical&gt;&lt;pages&gt;5-20&lt;/pages&gt;&lt;volume&gt;1&lt;/volume&gt;&lt;section&gt;5&lt;/section&gt;&lt;dates&gt;&lt;year&gt;1909&lt;/year&gt;&lt;/dates&gt;&lt;urls&gt;&lt;/urls&gt;&lt;/record&gt;&lt;/Cite&gt;&lt;/EndNote&gt;</w:instrText>
            </w:r>
            <w:r w:rsidR="00BD13D9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26" w:tooltip="Solovbeva, 1909 #26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26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BD13D9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09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Russia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42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proofErr w:type="spellStart"/>
            <w:r w:rsidRPr="00735577">
              <w:rPr>
                <w:rFonts w:ascii="Calibri" w:hAnsi="Calibri"/>
                <w:color w:val="000000"/>
              </w:rPr>
              <w:t>inhal</w:t>
            </w:r>
            <w:proofErr w:type="spellEnd"/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wool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ever, fatigue, dyspnea, chest pain, headache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, HA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7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38 </w:t>
            </w:r>
            <w:r w:rsidR="00BD13D9" w:rsidRPr="00DF23AD">
              <w:rPr>
                <w:rFonts w:ascii="Calibri" w:hAnsi="Calibri"/>
                <w:color w:val="000000"/>
              </w:rPr>
              <w:fldChar w:fldCharType="begin"/>
            </w:r>
            <w:r w:rsidR="00BB78E7">
              <w:rPr>
                <w:rFonts w:ascii="Calibri" w:hAnsi="Calibri"/>
                <w:color w:val="000000"/>
              </w:rPr>
              <w:instrText xml:space="preserve"> ADDIN EN.CITE &lt;EndNote&gt;&lt;Cite&gt;&lt;Author&gt;Solovbeva&lt;/Author&gt;&lt;Year&gt;1909&lt;/Year&gt;&lt;RecNum&gt;26&lt;/RecNum&gt;&lt;DisplayText&gt;[26]&lt;/DisplayText&gt;&lt;record&gt;&lt;rec-number&gt;26&lt;/rec-number&gt;&lt;foreign-keys&gt;&lt;key app="EN" db-id="5pxsas0xr2fzfhez0eove293zrr9ddwrxw2v"&gt;26&lt;/key&gt;&lt;/foreign-keys&gt;&lt;ref-type name="Journal Article"&gt;17&lt;/ref-type&gt;&lt;contributors&gt;&lt;authors&gt;&lt;author&gt;Solovbeva, ZP&lt;/author&gt;&lt;/authors&gt;&lt;/contributors&gt;&lt;titles&gt;&lt;title&gt;[Epidemic pulmonary anthrax in North Serene, Kameshenskago administrative unit]&lt;/title&gt;&lt;secondary-title&gt;Vrachebno-sanitarnaia khronika Saratovskoi gubernii&lt;/secondary-title&gt;&lt;/titles&gt;&lt;periodical&gt;&lt;full-title&gt;Vrachebno-sanitarnaia khronika Saratovskoi gubernii&lt;/full-title&gt;&lt;abbr-2&gt;Vrachebno-sanitarnaia khronika Saratovskoi gubernii&lt;/abbr-2&gt;&lt;/periodical&gt;&lt;pages&gt;5-20&lt;/pages&gt;&lt;volume&gt;1&lt;/volume&gt;&lt;section&gt;5&lt;/section&gt;&lt;dates&gt;&lt;year&gt;1909&lt;/year&gt;&lt;/dates&gt;&lt;urls&gt;&lt;/urls&gt;&lt;/record&gt;&lt;/Cite&gt;&lt;/EndNote&gt;</w:instrText>
            </w:r>
            <w:r w:rsidR="00BD13D9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26" w:tooltip="Solovbeva, 1909 #26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26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BD13D9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0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Russia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56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F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proofErr w:type="spellStart"/>
            <w:r w:rsidRPr="00735577">
              <w:rPr>
                <w:rFonts w:ascii="Calibri" w:hAnsi="Calibri"/>
                <w:color w:val="000000"/>
              </w:rPr>
              <w:t>inhal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wool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chills, cough, chest pain, fever, fatigue, dyspnea, headache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, HA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MS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8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39 </w:t>
            </w:r>
            <w:r w:rsidR="00BD13D9" w:rsidRPr="00DF23AD">
              <w:rPr>
                <w:rFonts w:ascii="Calibri" w:hAnsi="Calibri"/>
                <w:color w:val="000000"/>
              </w:rPr>
              <w:fldChar w:fldCharType="begin"/>
            </w:r>
            <w:r w:rsidR="00BB78E7">
              <w:rPr>
                <w:rFonts w:ascii="Calibri" w:hAnsi="Calibri"/>
                <w:color w:val="000000"/>
              </w:rPr>
              <w:instrText xml:space="preserve"> ADDIN EN.CITE &lt;EndNote&gt;&lt;Cite&gt;&lt;Author&gt;Solovbeva&lt;/Author&gt;&lt;Year&gt;1909&lt;/Year&gt;&lt;RecNum&gt;26&lt;/RecNum&gt;&lt;DisplayText&gt;[26]&lt;/DisplayText&gt;&lt;record&gt;&lt;rec-number&gt;26&lt;/rec-number&gt;&lt;foreign-keys&gt;&lt;key app="EN" db-id="5pxsas0xr2fzfhez0eove293zrr9ddwrxw2v"&gt;26&lt;/key&gt;&lt;/foreign-keys&gt;&lt;ref-type name="Journal Article"&gt;17&lt;/ref-type&gt;&lt;contributors&gt;&lt;authors&gt;&lt;author&gt;Solovbeva, ZP&lt;/author&gt;&lt;/authors&gt;&lt;/contributors&gt;&lt;titles&gt;&lt;title&gt;[Epidemic pulmonary anthrax in North Serene, Kameshenskago administrative unit]&lt;/title&gt;&lt;secondary-title&gt;Vrachebno-sanitarnaia khronika Saratovskoi gubernii&lt;/secondary-title&gt;&lt;/titles&gt;&lt;periodical&gt;&lt;full-title&gt;Vrachebno-sanitarnaia khronika Saratovskoi gubernii&lt;/full-title&gt;&lt;abbr-2&gt;Vrachebno-sanitarnaia khronika Saratovskoi gubernii&lt;/abbr-2&gt;&lt;/periodical&gt;&lt;pages&gt;5-20&lt;/pages&gt;&lt;volume&gt;1&lt;/volume&gt;&lt;section&gt;5&lt;/section&gt;&lt;dates&gt;&lt;year&gt;1909&lt;/year&gt;&lt;/dates&gt;&lt;urls&gt;&lt;/urls&gt;&lt;/record&gt;&lt;/Cite&gt;&lt;/EndNote&gt;</w:instrText>
            </w:r>
            <w:r w:rsidR="00BD13D9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26" w:tooltip="Solovbeva, 1909 #26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26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BD13D9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09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Russia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56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F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proofErr w:type="spellStart"/>
            <w:r w:rsidRPr="00735577">
              <w:rPr>
                <w:rFonts w:ascii="Calibri" w:hAnsi="Calibri"/>
                <w:color w:val="000000"/>
              </w:rPr>
              <w:t>inhal</w:t>
            </w:r>
            <w:proofErr w:type="spellEnd"/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wool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wheezing, cyanosis, delirium, weak pulse, headache, fever, cough, fatigue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, HA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MS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9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40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192DD9">
              <w:rPr>
                <w:rFonts w:ascii="Calibri" w:hAnsi="Calibri"/>
                <w:color w:val="000000"/>
              </w:rPr>
              <w:instrText xml:space="preserve"> ADDIN EN.CITE &lt;EndNote&gt;&lt;Cite&gt;&lt;Author&gt;Shennan&lt;/Author&gt;&lt;Year&gt;1910&lt;/Year&gt;&lt;RecNum&gt;28&lt;/RecNum&gt;&lt;DisplayText&gt;[28]&lt;/DisplayText&gt;&lt;record&gt;&lt;rec-number&gt;28&lt;/rec-number&gt;&lt;foreign-keys&gt;&lt;key app="EN" db-id="5pxsas0xr2fzfhez0eove293zrr9ddwrxw2v"&gt;28&lt;/key&gt;&lt;/foreign-keys&gt;&lt;ref-type name="Journal Article"&gt;17&lt;/ref-type&gt;&lt;contributors&gt;&lt;authors&gt;&lt;author&gt;Shennan, Theodore&lt;/author&gt;&lt;author&gt;Miller, James&lt;/author&gt;&lt;/authors&gt;&lt;/contributors&gt;&lt;titles&gt;&lt;title&gt;Bronchial anthrax&lt;/title&gt;&lt;secondary-title&gt;Journal of Pathology and Bacteriology&lt;/secondary-title&gt;&lt;/titles&gt;&lt;periodical&gt;&lt;full-title&gt;Journal of Pathology and Bacteriology&lt;/full-title&gt;&lt;abbr-1&gt;J. Pathol. Bacteriol.&lt;/abbr-1&gt;&lt;abbr-2&gt;J Pathol Bacteriol&lt;/abbr-2&gt;&lt;abbr-3&gt;Journal of Pathology &amp;amp; Bacteriology&lt;/abbr-3&gt;&lt;/periodical&gt;&lt;pages&gt;556-562&lt;/pages&gt;&lt;volume&gt;14&lt;/volume&gt;&lt;number&gt;4&lt;/number&gt;&lt;dates&gt;&lt;year&gt;1910&lt;/year&gt;&lt;/dates&gt;&lt;isbn&gt;1555-2039&lt;/isbn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28" w:tooltip="Shennan, 1910 #28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28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1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Great Britain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42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proofErr w:type="spellStart"/>
            <w:r w:rsidRPr="00735577">
              <w:rPr>
                <w:rFonts w:ascii="Calibri" w:hAnsi="Calibri"/>
                <w:color w:val="000000"/>
              </w:rPr>
              <w:t>inhal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wool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hypothermia, hypotensive, abnormal findings on lung examination, chest pain, dyspnea, fatigue, abdominal pain, chills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PE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, N/V, HA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5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9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lastRenderedPageBreak/>
              <w:t xml:space="preserve">41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9777FF" w:rsidRPr="00DF23AD">
              <w:rPr>
                <w:rFonts w:ascii="Calibri" w:hAnsi="Calibri"/>
                <w:b w:val="0"/>
                <w:color w:val="000000"/>
              </w:rPr>
              <w:instrText xml:space="preserve"> ADDIN EN.CITE &lt;EndNote&gt;&lt;Cite&gt;&lt;Author&gt;Bruce&lt;/Author&gt;&lt;Year&gt;1910&lt;/Year&gt;&lt;RecNum&gt;29&lt;/RecNum&gt;&lt;DisplayText&gt;[29]&lt;/DisplayText&gt;&lt;record&gt;&lt;rec-number&gt;29&lt;/rec-number&gt;&lt;foreign-keys&gt;&lt;key app="EN" db-id="5pxsas0xr2fzfhez0eove293zrr9ddwrxw2v"&gt;29&lt;/key&gt;&lt;/foreign-keys&gt;&lt;ref-type name="Journal Article"&gt;17&lt;/ref-type&gt;&lt;contributors&gt;&lt;authors&gt;&lt;author&gt;Bruce, A., and Shennan, X.&lt;/author&gt;&lt;/authors&gt;&lt;/contributors&gt;&lt;titles&gt;&lt;title&gt;A case of acute hemorrhagic meningitis due to anthrax&lt;/title&gt;&lt;secondary-title&gt;Rev. Neurol. &amp;amp; Psych&lt;/secondary-title&gt;&lt;/titles&gt;&lt;periodical&gt;&lt;full-title&gt;Rev. Neurol. &amp;amp; Psych&lt;/full-title&gt;&lt;abbr-2&gt;Rev. Neurol. &amp;amp; Psych&lt;/abbr-2&gt;&lt;/periodical&gt;&lt;pages&gt;521-536&lt;/pages&gt;&lt;volume&gt;8&lt;/volume&gt;&lt;section&gt;521&lt;/section&gt;&lt;dates&gt;&lt;year&gt;1910&lt;/year&gt;&lt;/dates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29" w:tooltip="Bruce, 1910 #29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29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10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Scotland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46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wool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Y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nconsciousness, convulsions, edema of both eyelids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hematemesis, epistaxis, SAH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, N/V, HA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S, AMS, LOC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5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1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42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9777FF" w:rsidRPr="00DF23AD">
              <w:rPr>
                <w:rFonts w:ascii="Calibri" w:hAnsi="Calibri"/>
                <w:b w:val="0"/>
                <w:color w:val="000000"/>
              </w:rPr>
              <w:instrText xml:space="preserve"> ADDIN EN.CITE &lt;EndNote&gt;&lt;Cite&gt;&lt;Author&gt;Mitchell&lt;/Author&gt;&lt;Year&gt;1911&lt;/Year&gt;&lt;RecNum&gt;30&lt;/RecNum&gt;&lt;DisplayText&gt;[30]&lt;/DisplayText&gt;&lt;record&gt;&lt;rec-number&gt;30&lt;/rec-number&gt;&lt;foreign-keys&gt;&lt;key app="EN" db-id="5pxsas0xr2fzfhez0eove293zrr9ddwrxw2v"&gt;30&lt;/key&gt;&lt;/foreign-keys&gt;&lt;ref-type name="Journal Article"&gt;17&lt;/ref-type&gt;&lt;contributors&gt;&lt;authors&gt;&lt;author&gt;Mitchell, William&lt;/author&gt;&lt;/authors&gt;&lt;/contributors&gt;&lt;titles&gt;&lt;title&gt;Anthrax and fatalism&lt;/title&gt;&lt;secondary-title&gt;British medical journal&lt;/secondary-title&gt;&lt;/titles&gt;&lt;periodical&gt;&lt;full-title&gt;British Medical Journal&lt;/full-title&gt;&lt;abbr-1&gt;Br. Med. J.&lt;/abbr-1&gt;&lt;abbr-2&gt;Br Med J&lt;/abbr-2&gt;&lt;/periodical&gt;&lt;pages&gt;751&lt;/pages&gt;&lt;volume&gt;1&lt;/volume&gt;&lt;number&gt;2622&lt;/number&gt;&lt;dates&gt;&lt;year&gt;1911&lt;/year&gt;&lt;/dates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30" w:tooltip="Mitchell, 1911 #30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30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1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Great Britain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53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proofErr w:type="spellStart"/>
            <w:r w:rsidRPr="00735577">
              <w:rPr>
                <w:rFonts w:ascii="Calibri" w:hAnsi="Calibri"/>
                <w:color w:val="000000"/>
              </w:rPr>
              <w:t>inhal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wool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cough, dyspnea, shivering, nausea, headache, vertigo, malaise, emesis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S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PE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, N/V, HA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1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43 </w:t>
            </w:r>
            <w:r w:rsidR="00BD13D9" w:rsidRPr="00DF23AD">
              <w:rPr>
                <w:rFonts w:ascii="Calibri" w:hAnsi="Calibri"/>
                <w:color w:val="000000"/>
              </w:rPr>
              <w:fldChar w:fldCharType="begin"/>
            </w:r>
            <w:r w:rsidR="009115AA">
              <w:rPr>
                <w:rFonts w:ascii="Calibri" w:hAnsi="Calibri"/>
                <w:color w:val="000000"/>
              </w:rPr>
              <w:instrText xml:space="preserve"> ADDIN EN.CITE &lt;EndNote&gt;&lt;Cite&gt;&lt;Author&gt;Jones&lt;/Author&gt;&lt;Year&gt;1913&lt;/Year&gt;&lt;RecNum&gt;31&lt;/RecNum&gt;&lt;DisplayText&gt;[31]&lt;/DisplayText&gt;&lt;record&gt;&lt;rec-number&gt;31&lt;/rec-number&gt;&lt;foreign-keys&gt;&lt;key app="EN" db-id="5pxsas0xr2fzfhez0eove293zrr9ddwrxw2v"&gt;31&lt;/key&gt;&lt;/foreign-keys&gt;&lt;ref-type name="Journal Article"&gt;17&lt;/ref-type&gt;&lt;contributors&gt;&lt;authors&gt;&lt;author&gt;Jones, H. W.&lt;/author&gt;&lt;/authors&gt;&lt;/contributors&gt;&lt;titles&gt;&lt;title&gt;Landry’s paralysis with report of a case&lt;/title&gt;&lt;secondary-title&gt;Medical Record&lt;/secondary-title&gt;&lt;/titles&gt;&lt;periodical&gt;&lt;full-title&gt;Medical Record&lt;/full-title&gt;&lt;abbr-1&gt;Med. Rec.&lt;/abbr-1&gt;&lt;abbr-2&gt;Med Rec&lt;/abbr-2&gt;&lt;/periodical&gt;&lt;pages&gt;335-337&lt;/pages&gt;&lt;number&gt;84&lt;/number&gt;&lt;section&gt;335&lt;/section&gt;&lt;dates&gt;&lt;year&gt;1913&lt;/year&gt;&lt;/dates&gt;&lt;urls&gt;&lt;/urls&gt;&lt;/record&gt;&lt;/Cite&gt;&lt;/EndNote&gt;</w:instrText>
            </w:r>
            <w:r w:rsidR="00BD13D9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31" w:tooltip="Jones, 1913 #31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31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BD13D9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14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19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unknown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animal contac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B060E2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B060E2">
              <w:rPr>
                <w:rFonts w:ascii="Calibri" w:hAnsi="Calibri"/>
                <w:color w:val="000000"/>
              </w:rPr>
              <w:t>Y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8A3440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8A3440">
              <w:rPr>
                <w:rFonts w:ascii="Calibri" w:hAnsi="Calibri"/>
                <w:color w:val="000000"/>
              </w:rPr>
              <w:t>2-week history of  malaise and depression accompanied by backache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2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9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44 </w:t>
            </w:r>
            <w:r w:rsidR="00BD13D9" w:rsidRPr="00DF23AD">
              <w:rPr>
                <w:rFonts w:ascii="Calibri" w:hAnsi="Calibri"/>
                <w:color w:val="000000"/>
              </w:rPr>
              <w:fldChar w:fldCharType="begin"/>
            </w:r>
            <w:r w:rsidR="009115AA">
              <w:rPr>
                <w:rFonts w:ascii="Calibri" w:hAnsi="Calibri"/>
                <w:color w:val="000000"/>
              </w:rPr>
              <w:instrText xml:space="preserve"> ADDIN EN.CITE &lt;EndNote&gt;&lt;Cite&gt;&lt;Author&gt;Jones&lt;/Author&gt;&lt;Year&gt;1913&lt;/Year&gt;&lt;RecNum&gt;31&lt;/RecNum&gt;&lt;DisplayText&gt;[31]&lt;/DisplayText&gt;&lt;record&gt;&lt;rec-number&gt;31&lt;/rec-number&gt;&lt;foreign-keys&gt;&lt;key app="EN" db-id="5pxsas0xr2fzfhez0eove293zrr9ddwrxw2v"&gt;31&lt;/key&gt;&lt;/foreign-keys&gt;&lt;ref-type name="Journal Article"&gt;17&lt;/ref-type&gt;&lt;contributors&gt;&lt;authors&gt;&lt;author&gt;Jones, H. W.&lt;/author&gt;&lt;/authors&gt;&lt;/contributors&gt;&lt;titles&gt;&lt;title&gt;Landry’s paralysis with report of a case&lt;/title&gt;&lt;secondary-title&gt;Medical Record&lt;/secondary-title&gt;&lt;/titles&gt;&lt;periodical&gt;&lt;full-title&gt;Medical Record&lt;/full-title&gt;&lt;abbr-1&gt;Med. Rec.&lt;/abbr-1&gt;&lt;abbr-2&gt;Med Rec&lt;/abbr-2&gt;&lt;/periodical&gt;&lt;pages&gt;335-337&lt;/pages&gt;&lt;number&gt;84&lt;/number&gt;&lt;section&gt;335&lt;/section&gt;&lt;dates&gt;&lt;year&gt;1913&lt;/year&gt;&lt;/dates&gt;&lt;urls&gt;&lt;/urls&gt;&lt;/record&gt;&lt;/Cite&gt;&lt;/EndNote&gt;</w:instrText>
            </w:r>
            <w:r w:rsidR="00BD13D9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31" w:tooltip="Jones, 1913 #31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31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BD13D9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1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SA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21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unknown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Y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headache, pain in neck and back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, HA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4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0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45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9777FF" w:rsidRPr="00DF23AD">
              <w:rPr>
                <w:rFonts w:ascii="Calibri" w:hAnsi="Calibri"/>
                <w:b w:val="0"/>
                <w:color w:val="000000"/>
              </w:rPr>
              <w:instrText xml:space="preserve"> ADDIN EN.CITE &lt;EndNote&gt;&lt;Cite&gt;&lt;Author&gt;Popov&lt;/Author&gt;&lt;Year&gt;1914&lt;/Year&gt;&lt;RecNum&gt;32&lt;/RecNum&gt;&lt;DisplayText&gt;[32]&lt;/DisplayText&gt;&lt;record&gt;&lt;rec-number&gt;32&lt;/rec-number&gt;&lt;foreign-keys&gt;&lt;key app="EN" db-id="5pxsas0xr2fzfhez0eove293zrr9ddwrxw2v"&gt;32&lt;/key&gt;&lt;/foreign-keys&gt;&lt;ref-type name="Journal Article"&gt;17&lt;/ref-type&gt;&lt;contributors&gt;&lt;authors&gt;&lt;author&gt;Popov&lt;/author&gt;&lt;/authors&gt;&lt;/contributors&gt;&lt;titles&gt;&lt;title&gt;[Case of laboratory infection with anthrax through the left bronchial tube from the pathology-anatomic point of view]&lt;/title&gt;&lt;secondary-title&gt;Russkii Vrach&lt;/secondary-title&gt;&lt;/titles&gt;&lt;periodical&gt;&lt;full-title&gt;Russkii Vrach&lt;/full-title&gt;&lt;abbr-2&gt;Russkii Vrach&lt;/abbr-2&gt;&lt;/periodical&gt;&lt;volume&gt;848-849&lt;/volume&gt;&lt;dates&gt;&lt;year&gt;1914&lt;/year&gt;&lt;/dates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32" w:tooltip="Popov, 1914 #32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32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14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Germany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42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proofErr w:type="spellStart"/>
            <w:r w:rsidRPr="00735577">
              <w:rPr>
                <w:rFonts w:ascii="Calibri" w:hAnsi="Calibri"/>
                <w:color w:val="000000"/>
              </w:rPr>
              <w:t>inhal</w:t>
            </w:r>
            <w:proofErr w:type="spellEnd"/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Bacillus anthracis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elt “ill,” myalgia, fatigue, afebrile, tachycardia, orthostatic dizziness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5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9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46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9777FF" w:rsidRPr="00DF23AD">
              <w:rPr>
                <w:rFonts w:ascii="Calibri" w:hAnsi="Calibri"/>
                <w:b w:val="0"/>
                <w:color w:val="000000"/>
              </w:rPr>
              <w:instrText xml:space="preserve"> ADDIN EN.CITE &lt;EndNote&gt;&lt;Cite&gt;&lt;Author&gt;Herley&lt;/Author&gt;&lt;Year&gt;1909&lt;/Year&gt;&lt;RecNum&gt;33&lt;/RecNum&gt;&lt;DisplayText&gt;[33]&lt;/DisplayText&gt;&lt;record&gt;&lt;rec-number&gt;33&lt;/rec-number&gt;&lt;foreign-keys&gt;&lt;key app="EN" db-id="5pxsas0xr2fzfhez0eove293zrr9ddwrxw2v"&gt;33&lt;/key&gt;&lt;/foreign-keys&gt;&lt;ref-type name="Journal Article"&gt;17&lt;/ref-type&gt;&lt;contributors&gt;&lt;authors&gt;&lt;author&gt;Herley, Randal&lt;/author&gt;&lt;/authors&gt;&lt;/contributors&gt;&lt;titles&gt;&lt;title&gt;Eight cases of external anthrax&lt;/title&gt;&lt;secondary-title&gt;The Lancet&lt;/secondary-title&gt;&lt;/titles&gt;&lt;periodical&gt;&lt;full-title&gt;The Lancet&lt;/full-title&gt;&lt;abbr-2&gt;The Lancet&lt;/abbr-2&gt;&lt;/periodical&gt;&lt;pages&gt;1662-1665&lt;/pages&gt;&lt;volume&gt;174&lt;/volume&gt;&lt;number&gt;4501&lt;/number&gt;&lt;dates&gt;&lt;year&gt;1909&lt;/year&gt;&lt;/dates&gt;&lt;isbn&gt;0140-6736&lt;/isbn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33" w:tooltip="Herley, 1909 #33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33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1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Great Britain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52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wool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Lesion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S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/V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2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47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9777FF" w:rsidRPr="00DF23AD">
              <w:rPr>
                <w:rFonts w:ascii="Calibri" w:hAnsi="Calibri"/>
                <w:b w:val="0"/>
                <w:color w:val="000000"/>
              </w:rPr>
              <w:instrText xml:space="preserve"> ADDIN EN.CITE &lt;EndNote&gt;&lt;Cite&gt;&lt;Author&gt;Reece&lt;/Author&gt;&lt;Year&gt;1917&lt;/Year&gt;&lt;RecNum&gt;34&lt;/RecNum&gt;&lt;DisplayText&gt;[34]&lt;/DisplayText&gt;&lt;record&gt;&lt;rec-number&gt;34&lt;/rec-number&gt;&lt;foreign-keys&gt;&lt;key app="EN" db-id="5pxsas0xr2fzfhez0eove293zrr9ddwrxw2v"&gt;34&lt;/key&gt;&lt;/foreign-keys&gt;&lt;ref-type name="Journal Article"&gt;17&lt;/ref-type&gt;&lt;contributors&gt;&lt;authors&gt;&lt;author&gt;Reece, RJ&lt;/author&gt;&lt;/authors&gt;&lt;/contributors&gt;&lt;titles&gt;&lt;title&gt;Anthrax: Simulating Cerebrospinal Fever&lt;/title&gt;&lt;secondary-title&gt;The Lancet&lt;/secondary-title&gt;&lt;/titles&gt;&lt;periodical&gt;&lt;full-title&gt;The Lancet&lt;/full-title&gt;&lt;abbr-2&gt;The Lancet&lt;/abbr-2&gt;&lt;/periodical&gt;&lt;pages&gt;406-410&lt;/pages&gt;&lt;volume&gt;189&lt;/volume&gt;&lt;number&gt;4881&lt;/number&gt;&lt;dates&gt;&lt;year&gt;1917&lt;/year&gt;&lt;/dates&gt;&lt;isbn&gt;0140-6736&lt;/isbn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34" w:tooltip="Reece, 1917 #34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34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17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Great Britain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16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Y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headache, chills, pain in back and legs, pain and swelling on L side of neck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SAH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, HA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5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1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48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9777FF" w:rsidRPr="00DF23AD">
              <w:rPr>
                <w:rFonts w:ascii="Calibri" w:hAnsi="Calibri"/>
                <w:b w:val="0"/>
                <w:color w:val="000000"/>
              </w:rPr>
              <w:instrText xml:space="preserve"> ADDIN EN.CITE &lt;EndNote&gt;&lt;Cite&gt;&lt;Author&gt;Reece&lt;/Author&gt;&lt;Year&gt;1917&lt;/Year&gt;&lt;RecNum&gt;34&lt;/RecNum&gt;&lt;DisplayText&gt;[34]&lt;/DisplayText&gt;&lt;record&gt;&lt;rec-number&gt;34&lt;/rec-number&gt;&lt;foreign-keys&gt;&lt;key app="EN" db-id="5pxsas0xr2fzfhez0eove293zrr9ddwrxw2v"&gt;34&lt;/key&gt;&lt;/foreign-keys&gt;&lt;ref-type name="Journal Article"&gt;17&lt;/ref-type&gt;&lt;contributors&gt;&lt;authors&gt;&lt;author&gt;Reece, RJ&lt;/author&gt;&lt;/authors&gt;&lt;/contributors&gt;&lt;titles&gt;&lt;title&gt;Anthrax: Simulating Cerebrospinal Fever&lt;/title&gt;&lt;secondary-title&gt;The Lancet&lt;/secondary-title&gt;&lt;/titles&gt;&lt;periodical&gt;&lt;full-title&gt;The Lancet&lt;/full-title&gt;&lt;abbr-2&gt;The Lancet&lt;/abbr-2&gt;&lt;/periodical&gt;&lt;pages&gt;406-410&lt;/pages&gt;&lt;volume&gt;189&lt;/volume&gt;&lt;number&gt;4881&lt;/number&gt;&lt;dates&gt;&lt;year&gt;1917&lt;/year&gt;&lt;/dates&gt;&lt;isbn&gt;0140-6736&lt;/isbn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34" w:tooltip="Reece, 1917 #34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34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17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Great Britain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22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proofErr w:type="spellStart"/>
            <w:r w:rsidRPr="00735577">
              <w:rPr>
                <w:rFonts w:ascii="Calibri" w:hAnsi="Calibri"/>
                <w:color w:val="000000"/>
              </w:rPr>
              <w:t>inhal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Y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L-sided chest pain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petechial hemorrhage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, N/V, HA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MS, LOC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3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0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49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9777FF" w:rsidRPr="00DF23AD">
              <w:rPr>
                <w:rFonts w:ascii="Calibri" w:hAnsi="Calibri"/>
                <w:b w:val="0"/>
                <w:color w:val="000000"/>
              </w:rPr>
              <w:instrText xml:space="preserve"> ADDIN EN.CITE &lt;EndNote&gt;&lt;Cite&gt;&lt;Author&gt;Kronberger&lt;/Author&gt;&lt;Year&gt;1918&lt;/Year&gt;&lt;RecNum&gt;35&lt;/RecNum&gt;&lt;DisplayText&gt;[35]&lt;/DisplayText&gt;&lt;record&gt;&lt;rec-number&gt;35&lt;/rec-number&gt;&lt;foreign-keys&gt;&lt;key app="EN" db-id="5pxsas0xr2fzfhez0eove293zrr9ddwrxw2v"&gt;35&lt;/key&gt;&lt;/foreign-keys&gt;&lt;ref-type name="Journal Article"&gt;17&lt;/ref-type&gt;&lt;contributors&gt;&lt;authors&gt;&lt;author&gt;Kronberger, Hans&lt;/author&gt;&lt;/authors&gt;&lt;/contributors&gt;&lt;titles&gt;&lt;title&gt;Ein Fall von Lungenmilzbrand mit günstigem Ausgang&lt;/title&gt;&lt;secondary-title&gt;Lung&lt;/secondary-title&gt;&lt;/titles&gt;&lt;periodical&gt;&lt;full-title&gt;Lung&lt;/full-title&gt;&lt;abbr-1&gt;Lung&lt;/abbr-1&gt;&lt;abbr-2&gt;Lung&lt;/abbr-2&gt;&lt;/periodical&gt;&lt;pages&gt;135-144&lt;/pages&gt;&lt;volume&gt;38&lt;/volume&gt;&lt;number&gt;1&lt;/number&gt;&lt;dates&gt;&lt;year&gt;1918&lt;/year&gt;&lt;/dates&gt;&lt;isbn&gt;0341-2040&lt;/isbn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35" w:tooltip="Kronberger, 1918 #35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35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17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Switzerland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26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proofErr w:type="spellStart"/>
            <w:r w:rsidRPr="00735577">
              <w:rPr>
                <w:rFonts w:ascii="Calibri" w:hAnsi="Calibri"/>
                <w:color w:val="000000"/>
              </w:rPr>
              <w:t>inhal</w:t>
            </w:r>
            <w:proofErr w:type="spellEnd"/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ill or dead animal contac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ever, abnormal findings on lung examination, tachycardia, cyanosis, chest pain, diaphoresis, chills, cough, dyspnea, headache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, HA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8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50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9777FF" w:rsidRPr="00DF23AD">
              <w:rPr>
                <w:rFonts w:ascii="Calibri" w:hAnsi="Calibri"/>
                <w:b w:val="0"/>
                <w:color w:val="000000"/>
              </w:rPr>
              <w:instrText xml:space="preserve"> ADDIN EN.CITE &lt;EndNote&gt;&lt;Cite&gt;&lt;Author&gt;Reece&lt;/Author&gt;&lt;Year&gt;1917&lt;/Year&gt;&lt;RecNum&gt;34&lt;/RecNum&gt;&lt;DisplayText&gt;[34]&lt;/DisplayText&gt;&lt;record&gt;&lt;rec-number&gt;34&lt;/rec-number&gt;&lt;foreign-keys&gt;&lt;key app="EN" db-id="5pxsas0xr2fzfhez0eove293zrr9ddwrxw2v"&gt;34&lt;/key&gt;&lt;/foreign-keys&gt;&lt;ref-type name="Journal Article"&gt;17&lt;/ref-type&gt;&lt;contributors&gt;&lt;authors&gt;&lt;author&gt;Reece, RJ&lt;/author&gt;&lt;/authors&gt;&lt;/contributors&gt;&lt;titles&gt;&lt;title&gt;Anthrax: Simulating Cerebrospinal Fever&lt;/title&gt;&lt;secondary-title&gt;The Lancet&lt;/secondary-title&gt;&lt;/titles&gt;&lt;periodical&gt;&lt;full-title&gt;The Lancet&lt;/full-title&gt;&lt;abbr-2&gt;The Lancet&lt;/abbr-2&gt;&lt;/periodical&gt;&lt;pages&gt;406-410&lt;/pages&gt;&lt;volume&gt;189&lt;/volume&gt;&lt;number&gt;4881&lt;/number&gt;&lt;dates&gt;&lt;year&gt;1917&lt;/year&gt;&lt;/dates&gt;&lt;isbn&gt;0140-6736&lt;/isbn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34" w:tooltip="Reece, 1917 #34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34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17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Great Britain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29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unknown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Y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ltered mental status, photophobia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elena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MS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1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9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51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9777FF" w:rsidRPr="00DF23AD">
              <w:rPr>
                <w:rFonts w:ascii="Calibri" w:hAnsi="Calibri"/>
                <w:b w:val="0"/>
                <w:color w:val="000000"/>
              </w:rPr>
              <w:instrText xml:space="preserve"> ADDIN EN.CITE &lt;EndNote&gt;&lt;Cite&gt;&lt;Author&gt;Reece&lt;/Author&gt;&lt;Year&gt;1917&lt;/Year&gt;&lt;RecNum&gt;34&lt;/RecNum&gt;&lt;DisplayText&gt;[34]&lt;/DisplayText&gt;&lt;record&gt;&lt;rec-number&gt;34&lt;/rec-number&gt;&lt;foreign-keys&gt;&lt;key app="EN" db-id="5pxsas0xr2fzfhez0eove293zrr9ddwrxw2v"&gt;34&lt;/key&gt;&lt;/foreign-keys&gt;&lt;ref-type name="Journal Article"&gt;17&lt;/ref-type&gt;&lt;contributors&gt;&lt;authors&gt;&lt;author&gt;Reece, RJ&lt;/author&gt;&lt;/authors&gt;&lt;/contributors&gt;&lt;titles&gt;&lt;title&gt;Anthrax: Simulating Cerebrospinal Fever&lt;/title&gt;&lt;secondary-title&gt;The Lancet&lt;/secondary-title&gt;&lt;/titles&gt;&lt;periodical&gt;&lt;full-title&gt;The Lancet&lt;/full-title&gt;&lt;abbr-2&gt;The Lancet&lt;/abbr-2&gt;&lt;/periodical&gt;&lt;pages&gt;406-410&lt;/pages&gt;&lt;volume&gt;189&lt;/volume&gt;&lt;number&gt;4881&lt;/number&gt;&lt;dates&gt;&lt;year&gt;1917&lt;/year&gt;&lt;/dates&gt;&lt;isbn&gt;0140-6736&lt;/isbn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34" w:tooltip="Reece, 1917 #34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34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17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Great Britain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49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unknown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wool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Y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severe headache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, HA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4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9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52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9777FF" w:rsidRPr="00DF23AD">
              <w:rPr>
                <w:rFonts w:ascii="Calibri" w:hAnsi="Calibri"/>
                <w:b w:val="0"/>
                <w:color w:val="000000"/>
              </w:rPr>
              <w:instrText xml:space="preserve"> ADDIN EN.CITE &lt;EndNote&gt;&lt;Cite&gt;&lt;Author&gt;Reece&lt;/Author&gt;&lt;Year&gt;1917&lt;/Year&gt;&lt;RecNum&gt;34&lt;/RecNum&gt;&lt;DisplayText&gt;[34]&lt;/DisplayText&gt;&lt;record&gt;&lt;rec-number&gt;34&lt;/rec-number&gt;&lt;foreign-keys&gt;&lt;key app="EN" db-id="5pxsas0xr2fzfhez0eove293zrr9ddwrxw2v"&gt;34&lt;/key&gt;&lt;/foreign-keys&gt;&lt;ref-type name="Journal Article"&gt;17&lt;/ref-type&gt;&lt;contributors&gt;&lt;authors&gt;&lt;author&gt;Reece, RJ&lt;/author&gt;&lt;/authors&gt;&lt;/contributors&gt;&lt;titles&gt;&lt;title&gt;Anthrax: Simulating Cerebrospinal Fever&lt;/title&gt;&lt;secondary-title&gt;The Lancet&lt;/secondary-title&gt;&lt;/titles&gt;&lt;periodical&gt;&lt;full-title&gt;The Lancet&lt;/full-title&gt;&lt;abbr-2&gt;The Lancet&lt;/abbr-2&gt;&lt;/periodical&gt;&lt;pages&gt;406-410&lt;/pages&gt;&lt;volume&gt;189&lt;/volume&gt;&lt;number&gt;4881&lt;/number&gt;&lt;dates&gt;&lt;year&gt;1917&lt;/year&gt;&lt;/dates&gt;&lt;isbn&gt;0140-6736&lt;/isbn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34" w:tooltip="Reece, 1917 #34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34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17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Great Britain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50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shaving brush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Y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L-sided facial swelling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/V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S, AMS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5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0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53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192DD9">
              <w:rPr>
                <w:rFonts w:ascii="Calibri" w:hAnsi="Calibri"/>
                <w:color w:val="000000"/>
              </w:rPr>
              <w:instrText xml:space="preserve"> ADDIN EN.CITE &lt;EndNote&gt;&lt;Cite&gt;&lt;Author&gt;Harrington&lt;/Author&gt;&lt;Year&gt;1917&lt;/Year&gt;&lt;RecNum&gt;36&lt;/RecNum&gt;&lt;DisplayText&gt;[36]&lt;/DisplayText&gt;&lt;record&gt;&lt;rec-number&gt;36&lt;/rec-number&gt;&lt;foreign-keys&gt;&lt;key app="EN" db-id="5pxsas0xr2fzfhez0eove293zrr9ddwrxw2v"&gt;36&lt;/key&gt;&lt;/foreign-keys&gt;&lt;ref-type name="Journal Article"&gt;17&lt;/ref-type&gt;&lt;contributors&gt;&lt;authors&gt;&lt;author&gt;Harrington, Thomas F&lt;/author&gt;&lt;/authors&gt;&lt;/contributors&gt;&lt;titles&gt;&lt;title&gt;Anthrax as an occupational disease in Massachusetts&lt;/title&gt;&lt;secondary-title&gt;Boston Medical and Surgical Journal&lt;/secondary-title&gt;&lt;/titles&gt;&lt;periodical&gt;&lt;full-title&gt;Boston Medical and Surgical Journal&lt;/full-title&gt;&lt;/periodical&gt;&lt;pages&gt;867-870&lt;/pages&gt;&lt;volume&gt;177&lt;/volume&gt;&lt;number&gt;25&lt;/number&gt;&lt;dates&gt;&lt;year&gt;1917&lt;/year&gt;&lt;/dates&gt;&lt;isbn&gt;0096-6762&lt;/isbn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36" w:tooltip="Harrington, 1917 #36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36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17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SA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50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proofErr w:type="spellStart"/>
            <w:r w:rsidRPr="00735577">
              <w:rPr>
                <w:rFonts w:ascii="Calibri" w:hAnsi="Calibri"/>
                <w:color w:val="000000"/>
              </w:rPr>
              <w:t>inhal</w:t>
            </w:r>
            <w:proofErr w:type="spellEnd"/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bone meal or hides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headache, “taken ill,” moribund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HA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MS, LOC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5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0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54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9777FF" w:rsidRPr="00DF23AD">
              <w:rPr>
                <w:rFonts w:ascii="Calibri" w:hAnsi="Calibri"/>
                <w:b w:val="0"/>
                <w:color w:val="000000"/>
              </w:rPr>
              <w:instrText xml:space="preserve"> ADDIN EN.CITE &lt;EndNote&gt;&lt;Cite&gt;&lt;Author&gt;Bissell&lt;/Author&gt;&lt;Year&gt;1917&lt;/Year&gt;&lt;RecNum&gt;37&lt;/RecNum&gt;&lt;DisplayText&gt;[37]&lt;/DisplayText&gt;&lt;record&gt;&lt;rec-number&gt;37&lt;/rec-number&gt;&lt;foreign-keys&gt;&lt;key app="EN" db-id="5pxsas0xr2fzfhez0eove293zrr9ddwrxw2v"&gt;37&lt;/key&gt;&lt;/foreign-keys&gt;&lt;ref-type name="Journal Article"&gt;17&lt;/ref-type&gt;&lt;contributors&gt;&lt;authors&gt;&lt;author&gt;Bissell, J&lt;/author&gt;&lt;/authors&gt;&lt;/contributors&gt;&lt;titles&gt;&lt;title&gt;Human Anthrax&lt;/title&gt;&lt;secondary-title&gt;New York MJ&lt;/secondary-title&gt;&lt;/titles&gt;&lt;periodical&gt;&lt;full-title&gt;New York MJ&lt;/full-title&gt;&lt;abbr-2&gt;New York MJ&lt;/abbr-2&gt;&lt;/periodical&gt;&lt;pages&gt;110&lt;/pages&gt;&lt;volume&gt;106&lt;/volume&gt;&lt;dates&gt;&lt;year&gt;1917&lt;/year&gt;&lt;/dates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37" w:tooltip="Bissell, 1917 #37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37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17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SA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54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hides or leathe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red indurated neck and chest swelling, non-tender lymphadenopathy, papule with brown leathery center surrounded by vesicles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S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4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lastRenderedPageBreak/>
              <w:t xml:space="preserve">55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9777FF" w:rsidRPr="00DF23AD">
              <w:rPr>
                <w:rFonts w:ascii="Calibri" w:hAnsi="Calibri"/>
                <w:b w:val="0"/>
                <w:color w:val="000000"/>
              </w:rPr>
              <w:instrText xml:space="preserve"> ADDIN EN.CITE &lt;EndNote&gt;&lt;Cite&gt;&lt;Author&gt;Spearman&lt;/Author&gt;&lt;Year&gt;1917&lt;/Year&gt;&lt;RecNum&gt;38&lt;/RecNum&gt;&lt;DisplayText&gt;[38]&lt;/DisplayText&gt;&lt;record&gt;&lt;rec-number&gt;38&lt;/rec-number&gt;&lt;foreign-keys&gt;&lt;key app="EN" db-id="5pxsas0xr2fzfhez0eove293zrr9ddwrxw2v"&gt;38&lt;/key&gt;&lt;/foreign-keys&gt;&lt;ref-type name="Journal Article"&gt;17&lt;/ref-type&gt;&lt;contributors&gt;&lt;authors&gt;&lt;author&gt;Spearman, B.&lt;/author&gt;&lt;/authors&gt;&lt;/contributors&gt;&lt;titles&gt;&lt;title&gt;Anthrax in Uganda&lt;/title&gt;&lt;secondary-title&gt;British Medical Journal&lt;/secondary-title&gt;&lt;/titles&gt;&lt;periodical&gt;&lt;full-title&gt;British Medical Journal&lt;/full-title&gt;&lt;abbr-1&gt;Br. Med. J.&lt;/abbr-1&gt;&lt;abbr-2&gt;Br Med J&lt;/abbr-2&gt;&lt;/periodical&gt;&lt;volume&gt;16&lt;/volume&gt;&lt;number&gt;809&lt;/number&gt;&lt;dates&gt;&lt;year&gt;1917&lt;/year&gt;&lt;/dates&gt;&lt;accession-num&gt;19172901403&lt;/accession-num&gt;&lt;work-type&gt;Journal article&lt;/work-type&gt;&lt;urls&gt;&lt;related-urls&gt;&lt;url&gt;http://ovidsp.ovid.com/ovidweb.cgi?T=JS&amp;amp;CSC=Y&amp;amp;NEWS=N&amp;amp;PAGE=fulltext&amp;amp;D=cagh0&amp;amp;AN=19172901403&lt;/url&gt;&lt;url&gt;http://sfxhosted.exlibrisgroup.com/cdc?sid=OVID:caghdb&amp;amp;id=pmid:&amp;amp;id=&amp;amp;issn=0007-1447&amp;amp;isbn=&amp;amp;volume=&amp;amp;issue=&amp;amp;spage=809&amp;amp;pages=809+p&amp;amp;date=1917&amp;amp;title=British+Medical+Journal&amp;amp;atitle=Anthrax+in+Uganda.&amp;amp;aulast=SPEARMAN&amp;amp;pid=%3Cauthor%3ESPEARMAN%2C+B.%3C%2Fauthor%3E&amp;amp;%3CAN%3E19172901403%3C%2FAN%3E&amp;amp;%3CDT%3EJournal+article%3C%2FDT%3E&lt;/url&gt;&lt;/related-urls&gt;&lt;/urls&gt;&lt;remote-database-name&gt;Global Health&lt;/remote-database-name&gt;&lt;remote-database-provider&gt;Ovid Technologies&lt;/remote-database-provider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38" w:tooltip="Spearman, 1917 #38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38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17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ganda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A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proofErr w:type="spellStart"/>
            <w:r w:rsidRPr="00735577">
              <w:rPr>
                <w:rFonts w:ascii="Calibri" w:hAnsi="Calibri"/>
                <w:color w:val="000000"/>
              </w:rPr>
              <w:t>inhal</w:t>
            </w:r>
            <w:proofErr w:type="spellEnd"/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cough, chills, chest pain, fever, tachycardia, tachypnea, abnormal findings on lung examination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1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9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56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192DD9">
              <w:rPr>
                <w:rFonts w:ascii="Calibri" w:hAnsi="Calibri"/>
                <w:color w:val="000000"/>
              </w:rPr>
              <w:instrText xml:space="preserve"> ADDIN EN.CITE &lt;EndNote&gt;&lt;Cite&gt;&lt;Author&gt;Warren&lt;/Author&gt;&lt;Year&gt;1918&lt;/Year&gt;&lt;RecNum&gt;39&lt;/RecNum&gt;&lt;DisplayText&gt;[39]&lt;/DisplayText&gt;&lt;record&gt;&lt;rec-number&gt;39&lt;/rec-number&gt;&lt;foreign-keys&gt;&lt;key app="EN" db-id="5pxsas0xr2fzfhez0eove293zrr9ddwrxw2v"&gt;39&lt;/key&gt;&lt;/foreign-keys&gt;&lt;ref-type name="Journal Article"&gt;17&lt;/ref-type&gt;&lt;contributors&gt;&lt;authors&gt;&lt;author&gt;Warren &lt;/author&gt;&lt;/authors&gt;&lt;/contributors&gt;&lt;titles&gt;&lt;title&gt;Case of anthrax with symptoms of cerebrospinal meningitis&lt;/title&gt;&lt;secondary-title&gt;Journal of the Royal Naval Medical Service&lt;/secondary-title&gt;&lt;/titles&gt;&lt;periodical&gt;&lt;full-title&gt;Journal of the Royal Naval Medical Service&lt;/full-title&gt;&lt;abbr-1&gt;J. R. Nav. Med. Serv.&lt;/abbr-1&gt;&lt;abbr-2&gt;J R Nav Med Serv&lt;/abbr-2&gt;&lt;/periodical&gt;&lt;pages&gt;212-217&lt;/pages&gt;&lt;section&gt;212&lt;/section&gt;&lt;dates&gt;&lt;year&gt;1918&lt;/year&gt;&lt;/dates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39" w:tooltip="Warren, 1918 #39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39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1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Great Britain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19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inges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Y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headache, anorexia, and shivering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hematemesis, SAH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, N/V, HA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MS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0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57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9777FF" w:rsidRPr="00DF23AD">
              <w:rPr>
                <w:rFonts w:ascii="Calibri" w:hAnsi="Calibri"/>
                <w:b w:val="0"/>
                <w:color w:val="000000"/>
              </w:rPr>
              <w:instrText xml:space="preserve"> ADDIN EN.CITE &lt;EndNote&gt;&lt;Cite&gt;&lt;Author&gt;Schwartz&lt;/Author&gt;&lt;Year&gt;1918&lt;/Year&gt;&lt;RecNum&gt;40&lt;/RecNum&gt;&lt;DisplayText&gt;[40]&lt;/DisplayText&gt;&lt;record&gt;&lt;rec-number&gt;40&lt;/rec-number&gt;&lt;foreign-keys&gt;&lt;key app="EN" db-id="5pxsas0xr2fzfhez0eove293zrr9ddwrxw2v"&gt;40&lt;/key&gt;&lt;/foreign-keys&gt;&lt;ref-type name="Journal Article"&gt;17&lt;/ref-type&gt;&lt;contributors&gt;&lt;authors&gt;&lt;author&gt;Schwartz, N&lt;/author&gt;&lt;/authors&gt;&lt;/contributors&gt;&lt;titles&gt;&lt;title&gt;Diagnosis and Treatment of Anthrax&lt;/title&gt;&lt;secondary-title&gt;New York MJ&lt;/secondary-title&gt;&lt;/titles&gt;&lt;periodical&gt;&lt;full-title&gt;New York MJ&lt;/full-title&gt;&lt;abbr-2&gt;New York MJ&lt;/abbr-2&gt;&lt;/periodical&gt;&lt;pages&gt;1171&lt;/pages&gt;&lt;volume&gt;107&lt;/volume&gt;&lt;dates&gt;&lt;year&gt;1918&lt;/year&gt;&lt;/dates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40" w:tooltip="Schwartz, 1918 #40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40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18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SA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30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edema and lesion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3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9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58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922266">
              <w:rPr>
                <w:rFonts w:ascii="Calibri" w:hAnsi="Calibri"/>
                <w:color w:val="000000"/>
              </w:rPr>
              <w:instrText xml:space="preserve"> ADDIN EN.CITE &lt;EndNote&gt;&lt;Cite&gt;&lt;Author&gt;Graham&lt;/Author&gt;&lt;Year&gt;1918&lt;/Year&gt;&lt;RecNum&gt;41&lt;/RecNum&gt;&lt;DisplayText&gt;[41]&lt;/DisplayText&gt;&lt;record&gt;&lt;rec-number&gt;41&lt;/rec-number&gt;&lt;foreign-keys&gt;&lt;key app="EN" db-id="5pxsas0xr2fzfhez0eove293zrr9ddwrxw2v"&gt;41&lt;/key&gt;&lt;/foreign-keys&gt;&lt;ref-type name="Journal Article"&gt;17&lt;/ref-type&gt;&lt;contributors&gt;&lt;authors&gt;&lt;author&gt;Graham, Roscoe R&lt;/author&gt;&lt;author&gt;Detweiler, Herbert K&lt;/author&gt;&lt;/authors&gt;&lt;/contributors&gt;&lt;titles&gt;&lt;title&gt;Anthrax: A Case of B. Anthracis Septicemia with Recovery&lt;/title&gt;&lt;secondary-title&gt;JAMA&lt;/secondary-title&gt;&lt;/titles&gt;&lt;periodical&gt;&lt;full-title&gt;JAMA&lt;/full-title&gt;&lt;abbr-1&gt;JAMA&lt;/abbr-1&gt;&lt;abbr-2&gt;JAMA&lt;/abbr-2&gt;&lt;/periodical&gt;&lt;pages&gt;671-672&lt;/pages&gt;&lt;volume&gt;70&lt;/volume&gt;&lt;number&gt;10&lt;/number&gt;&lt;dates&gt;&lt;year&gt;1918&lt;/year&gt;&lt;/dates&gt;&lt;isbn&gt;0002-9955&lt;/isbn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41" w:tooltip="Graham, 1918 #41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41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1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Canada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36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hides or leathe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sore L neck, swelling L face, neck, chest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S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, HA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2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59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9777FF" w:rsidRPr="00DF23AD">
              <w:rPr>
                <w:rFonts w:ascii="Calibri" w:hAnsi="Calibri"/>
                <w:b w:val="0"/>
                <w:color w:val="000000"/>
              </w:rPr>
              <w:instrText xml:space="preserve"> ADDIN EN.CITE &lt;EndNote&gt;&lt;Cite&gt;&lt;Author&gt;Schwartz&lt;/Author&gt;&lt;Year&gt;1918&lt;/Year&gt;&lt;RecNum&gt;40&lt;/RecNum&gt;&lt;DisplayText&gt;[40]&lt;/DisplayText&gt;&lt;record&gt;&lt;rec-number&gt;40&lt;/rec-number&gt;&lt;foreign-keys&gt;&lt;key app="EN" db-id="5pxsas0xr2fzfhez0eove293zrr9ddwrxw2v"&gt;40&lt;/key&gt;&lt;/foreign-keys&gt;&lt;ref-type name="Journal Article"&gt;17&lt;/ref-type&gt;&lt;contributors&gt;&lt;authors&gt;&lt;author&gt;Schwartz, N&lt;/author&gt;&lt;/authors&gt;&lt;/contributors&gt;&lt;titles&gt;&lt;title&gt;Diagnosis and Treatment of Anthrax&lt;/title&gt;&lt;secondary-title&gt;New York MJ&lt;/secondary-title&gt;&lt;/titles&gt;&lt;periodical&gt;&lt;full-title&gt;New York MJ&lt;/full-title&gt;&lt;abbr-2&gt;New York MJ&lt;/abbr-2&gt;&lt;/periodical&gt;&lt;pages&gt;1171&lt;/pages&gt;&lt;volume&gt;107&lt;/volume&gt;&lt;dates&gt;&lt;year&gt;1918&lt;/year&gt;&lt;/dates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40" w:tooltip="Schwartz, 1918 #40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40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18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SA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50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hides or leather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large pimple on neck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S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elena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/V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4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2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60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9777FF" w:rsidRPr="00DF23AD">
              <w:rPr>
                <w:rFonts w:ascii="Calibri" w:hAnsi="Calibri"/>
                <w:b w:val="0"/>
                <w:color w:val="000000"/>
              </w:rPr>
              <w:instrText xml:space="preserve"> ADDIN EN.CITE &lt;EndNote&gt;&lt;Cite&gt;&lt;Author&gt;Schwartz&lt;/Author&gt;&lt;Year&gt;1918&lt;/Year&gt;&lt;RecNum&gt;40&lt;/RecNum&gt;&lt;DisplayText&gt;[40]&lt;/DisplayText&gt;&lt;record&gt;&lt;rec-number&gt;40&lt;/rec-number&gt;&lt;foreign-keys&gt;&lt;key app="EN" db-id="5pxsas0xr2fzfhez0eove293zrr9ddwrxw2v"&gt;40&lt;/key&gt;&lt;/foreign-keys&gt;&lt;ref-type name="Journal Article"&gt;17&lt;/ref-type&gt;&lt;contributors&gt;&lt;authors&gt;&lt;author&gt;Schwartz, N&lt;/author&gt;&lt;/authors&gt;&lt;/contributors&gt;&lt;titles&gt;&lt;title&gt;Diagnosis and Treatment of Anthrax&lt;/title&gt;&lt;secondary-title&gt;New York MJ&lt;/secondary-title&gt;&lt;/titles&gt;&lt;periodical&gt;&lt;full-title&gt;New York MJ&lt;/full-title&gt;&lt;abbr-2&gt;New York MJ&lt;/abbr-2&gt;&lt;/periodical&gt;&lt;pages&gt;1171&lt;/pages&gt;&lt;volume&gt;107&lt;/volume&gt;&lt;dates&gt;&lt;year&gt;1918&lt;/year&gt;&lt;/dates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40" w:tooltip="Schwartz, 1918 #40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40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1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SA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54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hides or leathe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ever and lesion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S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1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61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9777FF" w:rsidRPr="00DF23AD">
              <w:rPr>
                <w:rFonts w:ascii="Calibri" w:hAnsi="Calibri"/>
                <w:b w:val="0"/>
                <w:color w:val="000000"/>
              </w:rPr>
              <w:instrText xml:space="preserve"> ADDIN EN.CITE &lt;EndNote&gt;&lt;Cite&gt;&lt;Author&gt;Gilmour&lt;/Author&gt;&lt;Year&gt;1918&lt;/Year&gt;&lt;RecNum&gt;42&lt;/RecNum&gt;&lt;DisplayText&gt;[42]&lt;/DisplayText&gt;&lt;record&gt;&lt;rec-number&gt;42&lt;/rec-number&gt;&lt;foreign-keys&gt;&lt;key app="EN" db-id="5pxsas0xr2fzfhez0eove293zrr9ddwrxw2v"&gt;42&lt;/key&gt;&lt;/foreign-keys&gt;&lt;ref-type name="Journal Article"&gt;17&lt;/ref-type&gt;&lt;contributors&gt;&lt;authors&gt;&lt;author&gt;Gilmour, C. H.&lt;/author&gt;&lt;author&gt;Campbell, A. R.&lt;/author&gt;&lt;/authors&gt;&lt;/contributors&gt;&lt;titles&gt;&lt;title&gt;Anthrax in man with a report of two cases&lt;/title&gt;&lt;secondary-title&gt;Can Med Assoc J&lt;/secondary-title&gt;&lt;alt-title&gt;Canadian Medical Association journal&lt;/alt-title&gt;&lt;/titles&gt;&lt;periodical&gt;&lt;full-title&gt;Canadian Medical Association Journal&lt;/full-title&gt;&lt;abbr-1&gt;Can. Med. Assoc. J.&lt;/abbr-1&gt;&lt;abbr-2&gt;Can Med Assoc J&lt;/abbr-2&gt;&lt;/periodical&gt;&lt;alt-periodical&gt;&lt;full-title&gt;Canadian Medical Association Journal&lt;/full-title&gt;&lt;abbr-1&gt;Can. Med. Assoc. J.&lt;/abbr-1&gt;&lt;abbr-2&gt;Can Med Assoc J&lt;/abbr-2&gt;&lt;/alt-periodical&gt;&lt;pages&gt;97-107&lt;/pages&gt;&lt;volume&gt;8&lt;/volume&gt;&lt;number&gt;2&lt;/number&gt;&lt;edition&gt;1918/02/01&lt;/edition&gt;&lt;dates&gt;&lt;year&gt;1918&lt;/year&gt;&lt;pub-dates&gt;&lt;date&gt;Feb&lt;/date&gt;&lt;/pub-dates&gt;&lt;/dates&gt;&lt;isbn&gt;0008-4409 (Print)&amp;#xD;0008-4409 (Linking)&lt;/isbn&gt;&lt;accession-num&gt;20311069&lt;/accession-num&gt;&lt;urls&gt;&lt;/urls&gt;&lt;custom2&gt;PMC1585097&lt;/custom2&gt;&lt;remote-database-provider&gt;NLM&lt;/remote-database-provider&gt;&lt;language&gt;eng&lt;/language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42" w:tooltip="Gilmour, 1918 #42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42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18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Canada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A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shaving brush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Y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elt "seedy," swollen L face, fever, headache, chills, anorexia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petechial rash, hematemesis, SAH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, N/V, HA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MS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0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62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9777FF" w:rsidRPr="00DF23AD">
              <w:rPr>
                <w:rFonts w:ascii="Calibri" w:hAnsi="Calibri"/>
                <w:b w:val="0"/>
                <w:color w:val="000000"/>
              </w:rPr>
              <w:instrText xml:space="preserve"> ADDIN EN.CITE &lt;EndNote&gt;&lt;Cite&gt;&lt;Author&gt;Gilmour&lt;/Author&gt;&lt;Year&gt;1918&lt;/Year&gt;&lt;RecNum&gt;42&lt;/RecNum&gt;&lt;DisplayText&gt;[42]&lt;/DisplayText&gt;&lt;record&gt;&lt;rec-number&gt;42&lt;/rec-number&gt;&lt;foreign-keys&gt;&lt;key app="EN" db-id="5pxsas0xr2fzfhez0eove293zrr9ddwrxw2v"&gt;42&lt;/key&gt;&lt;/foreign-keys&gt;&lt;ref-type name="Journal Article"&gt;17&lt;/ref-type&gt;&lt;contributors&gt;&lt;authors&gt;&lt;author&gt;Gilmour, C. H.&lt;/author&gt;&lt;author&gt;Campbell, A. R.&lt;/author&gt;&lt;/authors&gt;&lt;/contributors&gt;&lt;titles&gt;&lt;title&gt;Anthrax in man with a report of two cases&lt;/title&gt;&lt;secondary-title&gt;Can Med Assoc J&lt;/secondary-title&gt;&lt;alt-title&gt;Canadian Medical Association journal&lt;/alt-title&gt;&lt;/titles&gt;&lt;periodical&gt;&lt;full-title&gt;Canadian Medical Association Journal&lt;/full-title&gt;&lt;abbr-1&gt;Can. Med. Assoc. J.&lt;/abbr-1&gt;&lt;abbr-2&gt;Can Med Assoc J&lt;/abbr-2&gt;&lt;/periodical&gt;&lt;alt-periodical&gt;&lt;full-title&gt;Canadian Medical Association Journal&lt;/full-title&gt;&lt;abbr-1&gt;Can. Med. Assoc. J.&lt;/abbr-1&gt;&lt;abbr-2&gt;Can Med Assoc J&lt;/abbr-2&gt;&lt;/alt-periodical&gt;&lt;pages&gt;97-107&lt;/pages&gt;&lt;volume&gt;8&lt;/volume&gt;&lt;number&gt;2&lt;/number&gt;&lt;edition&gt;1918/02/01&lt;/edition&gt;&lt;dates&gt;&lt;year&gt;1918&lt;/year&gt;&lt;pub-dates&gt;&lt;date&gt;Feb&lt;/date&gt;&lt;/pub-dates&gt;&lt;/dates&gt;&lt;isbn&gt;0008-4409 (Print)&amp;#xD;0008-4409 (Linking)&lt;/isbn&gt;&lt;accession-num&gt;20311069&lt;/accession-num&gt;&lt;urls&gt;&lt;/urls&gt;&lt;custom2&gt;PMC1585097&lt;/custom2&gt;&lt;remote-database-provider&gt;NLM&lt;/remote-database-provider&gt;&lt;language&gt;eng&lt;/language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42" w:tooltip="Gilmour, 1918 #42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42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1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Canada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A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shaving brush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Y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headache, pain in back, numbness of the hands and feet, severe facial swelling, difficulty swallowing, headache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S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SAH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, N/V, HA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3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2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63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192DD9">
              <w:rPr>
                <w:rFonts w:ascii="Calibri" w:hAnsi="Calibri"/>
                <w:color w:val="000000"/>
              </w:rPr>
              <w:instrText xml:space="preserve"> ADDIN EN.CITE &lt;EndNote&gt;&lt;Cite&gt;&lt;Author&gt;Warren&lt;/Author&gt;&lt;Year&gt;1918&lt;/Year&gt;&lt;RecNum&gt;39&lt;/RecNum&gt;&lt;DisplayText&gt;[39]&lt;/DisplayText&gt;&lt;record&gt;&lt;rec-number&gt;39&lt;/rec-number&gt;&lt;foreign-keys&gt;&lt;key app="EN" db-id="5pxsas0xr2fzfhez0eove293zrr9ddwrxw2v"&gt;39&lt;/key&gt;&lt;/foreign-keys&gt;&lt;ref-type name="Journal Article"&gt;17&lt;/ref-type&gt;&lt;contributors&gt;&lt;authors&gt;&lt;author&gt;Warren &lt;/author&gt;&lt;/authors&gt;&lt;/contributors&gt;&lt;titles&gt;&lt;title&gt;Case of anthrax with symptoms of cerebrospinal meningitis&lt;/title&gt;&lt;secondary-title&gt;Journal of the Royal Naval Medical Service&lt;/secondary-title&gt;&lt;/titles&gt;&lt;periodical&gt;&lt;full-title&gt;Journal of the Royal Naval Medical Service&lt;/full-title&gt;&lt;abbr-1&gt;J. R. Nav. Med. Serv.&lt;/abbr-1&gt;&lt;abbr-2&gt;J R Nav Med Serv&lt;/abbr-2&gt;&lt;/periodical&gt;&lt;pages&gt;212-217&lt;/pages&gt;&lt;section&gt;212&lt;/section&gt;&lt;dates&gt;&lt;year&gt;1918&lt;/year&gt;&lt;/dates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39" w:tooltip="Warren, 1918 #39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39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18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Great Britain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A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Y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headache and anemia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SAH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HA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9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64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192DD9">
              <w:rPr>
                <w:rFonts w:ascii="Calibri" w:hAnsi="Calibri"/>
                <w:color w:val="000000"/>
              </w:rPr>
              <w:instrText xml:space="preserve"> ADDIN EN.CITE &lt;EndNote&gt;&lt;Cite&gt;&lt;Author&gt;Regan&lt;/Author&gt;&lt;Year&gt;1919&lt;/Year&gt;&lt;RecNum&gt;43&lt;/RecNum&gt;&lt;DisplayText&gt;[43]&lt;/DisplayText&gt;&lt;record&gt;&lt;rec-number&gt;43&lt;/rec-number&gt;&lt;foreign-keys&gt;&lt;key app="EN" db-id="5pxsas0xr2fzfhez0eove293zrr9ddwrxw2v"&gt;43&lt;/key&gt;&lt;/foreign-keys&gt;&lt;ref-type name="Journal Article"&gt;17&lt;/ref-type&gt;&lt;contributors&gt;&lt;authors&gt;&lt;author&gt;Regan, Joseph C&lt;/author&gt;&lt;/authors&gt;&lt;/contributors&gt;&lt;titles&gt;&lt;title&gt;The Local Use of Antianthrax serum in treatment of anthrax&lt;/title&gt;&lt;secondary-title&gt;JAMA&lt;/secondary-title&gt;&lt;/titles&gt;&lt;periodical&gt;&lt;full-title&gt;JAMA&lt;/full-title&gt;&lt;abbr-1&gt;JAMA&lt;/abbr-1&gt;&lt;abbr-2&gt;JAMA&lt;/abbr-2&gt;&lt;/periodical&gt;&lt;pages&gt;1724-1725&lt;/pages&gt;&lt;volume&gt;72&lt;/volume&gt;&lt;number&gt;24&lt;/number&gt;&lt;dates&gt;&lt;year&gt;1919&lt;/year&gt;&lt;/dates&gt;&lt;isbn&gt;0002-9955&lt;/isbn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43" w:tooltip="Regan, 1919 #43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43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1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SA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19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brush making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ill, irrational, facial swelling around central pustule with eschar, L neck pain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S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MS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3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65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192DD9">
              <w:rPr>
                <w:rFonts w:ascii="Calibri" w:hAnsi="Calibri"/>
                <w:color w:val="000000"/>
              </w:rPr>
              <w:instrText xml:space="preserve"> ADDIN EN.CITE &lt;EndNote&gt;&lt;Cite&gt;&lt;Author&gt;Dennett&lt;/Author&gt;&lt;Year&gt;1919&lt;/Year&gt;&lt;RecNum&gt;44&lt;/RecNum&gt;&lt;DisplayText&gt;[44]&lt;/DisplayText&gt;&lt;record&gt;&lt;rec-number&gt;44&lt;/rec-number&gt;&lt;foreign-keys&gt;&lt;key app="EN" db-id="5pxsas0xr2fzfhez0eove293zrr9ddwrxw2v"&gt;44&lt;/key&gt;&lt;/foreign-keys&gt;&lt;ref-type name="Journal Article"&gt;17&lt;/ref-type&gt;&lt;contributors&gt;&lt;authors&gt;&lt;author&gt;Dennett, Carl G&lt;/author&gt;&lt;/authors&gt;&lt;/contributors&gt;&lt;titles&gt;&lt;title&gt;Anthrax at Camp Dodge, Iowa: Report of Three Cases, With Bacteriologic and Blood Studies&lt;/title&gt;&lt;secondary-title&gt;JAMA&lt;/secondary-title&gt;&lt;/titles&gt;&lt;periodical&gt;&lt;full-title&gt;JAMA&lt;/full-title&gt;&lt;abbr-1&gt;JAMA&lt;/abbr-1&gt;&lt;abbr-2&gt;JAMA&lt;/abbr-2&gt;&lt;/periodical&gt;&lt;pages&gt;270-272&lt;/pages&gt;&lt;volume&gt;72&lt;/volume&gt;&lt;number&gt;4&lt;/number&gt;&lt;dates&gt;&lt;year&gt;1919&lt;/year&gt;&lt;/dates&gt;&lt;isbn&gt;0002-9955&lt;/isbn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44" w:tooltip="Dennett, 1919 #44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44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19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SA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21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shaving brush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lesion with neck and torso swelling, headache, pleuritic chest pain, vomiting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S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, N/V, HA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1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66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192DD9">
              <w:rPr>
                <w:rFonts w:ascii="Calibri" w:hAnsi="Calibri"/>
                <w:color w:val="000000"/>
              </w:rPr>
              <w:instrText xml:space="preserve"> ADDIN EN.CITE &lt;EndNote&gt;&lt;Cite&gt;&lt;Author&gt;Dennett&lt;/Author&gt;&lt;Year&gt;1919&lt;/Year&gt;&lt;RecNum&gt;44&lt;/RecNum&gt;&lt;DisplayText&gt;[44]&lt;/DisplayText&gt;&lt;record&gt;&lt;rec-number&gt;44&lt;/rec-number&gt;&lt;foreign-keys&gt;&lt;key app="EN" db-id="5pxsas0xr2fzfhez0eove293zrr9ddwrxw2v"&gt;44&lt;/key&gt;&lt;/foreign-keys&gt;&lt;ref-type name="Journal Article"&gt;17&lt;/ref-type&gt;&lt;contributors&gt;&lt;authors&gt;&lt;author&gt;Dennett, Carl G&lt;/author&gt;&lt;/authors&gt;&lt;/contributors&gt;&lt;titles&gt;&lt;title&gt;Anthrax at Camp Dodge, Iowa: Report of Three Cases, With Bacteriologic and Blood Studies&lt;/title&gt;&lt;secondary-title&gt;JAMA&lt;/secondary-title&gt;&lt;/titles&gt;&lt;periodical&gt;&lt;full-title&gt;JAMA&lt;/full-title&gt;&lt;abbr-1&gt;JAMA&lt;/abbr-1&gt;&lt;abbr-2&gt;JAMA&lt;/abbr-2&gt;&lt;/periodical&gt;&lt;pages&gt;270-272&lt;/pages&gt;&lt;volume&gt;72&lt;/volume&gt;&lt;number&gt;4&lt;/number&gt;&lt;dates&gt;&lt;year&gt;1919&lt;/year&gt;&lt;/dates&gt;&lt;isbn&gt;0002-9955&lt;/isbn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44" w:tooltip="Dennett, 1919 #44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44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1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SA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29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shaving brush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S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epistaxis, GI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, HA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6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0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67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192DD9">
              <w:rPr>
                <w:rFonts w:ascii="Calibri" w:hAnsi="Calibri"/>
                <w:color w:val="000000"/>
              </w:rPr>
              <w:instrText xml:space="preserve"> ADDIN EN.CITE &lt;EndNote&gt;&lt;Cite&gt;&lt;Author&gt;Dennett&lt;/Author&gt;&lt;Year&gt;1919&lt;/Year&gt;&lt;RecNum&gt;44&lt;/RecNum&gt;&lt;DisplayText&gt;[44]&lt;/DisplayText&gt;&lt;record&gt;&lt;rec-number&gt;44&lt;/rec-number&gt;&lt;foreign-keys&gt;&lt;key app="EN" db-id="5pxsas0xr2fzfhez0eove293zrr9ddwrxw2v"&gt;44&lt;/key&gt;&lt;/foreign-keys&gt;&lt;ref-type name="Journal Article"&gt;17&lt;/ref-type&gt;&lt;contributors&gt;&lt;authors&gt;&lt;author&gt;Dennett, Carl G&lt;/author&gt;&lt;/authors&gt;&lt;/contributors&gt;&lt;titles&gt;&lt;title&gt;Anthrax at Camp Dodge, Iowa: Report of Three Cases, With Bacteriologic and Blood Studies&lt;/title&gt;&lt;secondary-title&gt;JAMA&lt;/secondary-title&gt;&lt;/titles&gt;&lt;periodical&gt;&lt;full-title&gt;JAMA&lt;/full-title&gt;&lt;abbr-1&gt;JAMA&lt;/abbr-1&gt;&lt;abbr-2&gt;JAMA&lt;/abbr-2&gt;&lt;/periodical&gt;&lt;pages&gt;270-272&lt;/pages&gt;&lt;volume&gt;72&lt;/volume&gt;&lt;number&gt;4&lt;/number&gt;&lt;dates&gt;&lt;year&gt;1919&lt;/year&gt;&lt;/dates&gt;&lt;isbn&gt;0002-9955&lt;/isbn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44" w:tooltip="Dennett, 1919 #44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44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19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SA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30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shaving brush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lesion and pain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S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1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68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192DD9">
              <w:rPr>
                <w:rFonts w:ascii="Calibri" w:hAnsi="Calibri"/>
                <w:color w:val="000000"/>
              </w:rPr>
              <w:instrText xml:space="preserve"> ADDIN EN.CITE &lt;EndNote&gt;&lt;Cite&gt;&lt;Author&gt;Harrington&lt;/Author&gt;&lt;Year&gt;1917&lt;/Year&gt;&lt;RecNum&gt;36&lt;/RecNum&gt;&lt;DisplayText&gt;[36]&lt;/DisplayText&gt;&lt;record&gt;&lt;rec-number&gt;36&lt;/rec-number&gt;&lt;foreign-keys&gt;&lt;key app="EN" db-id="5pxsas0xr2fzfhez0eove293zrr9ddwrxw2v"&gt;36&lt;/key&gt;&lt;/foreign-keys&gt;&lt;ref-type name="Journal Article"&gt;17&lt;/ref-type&gt;&lt;contributors&gt;&lt;authors&gt;&lt;author&gt;Harrington, Thomas F&lt;/author&gt;&lt;/authors&gt;&lt;/contributors&gt;&lt;titles&gt;&lt;title&gt;Anthrax as an occupational disease in Massachusetts&lt;/title&gt;&lt;secondary-title&gt;Boston Medical and Surgical Journal&lt;/secondary-title&gt;&lt;/titles&gt;&lt;periodical&gt;&lt;full-title&gt;Boston Medical and Surgical Journal&lt;/full-title&gt;&lt;/periodical&gt;&lt;pages&gt;867-870&lt;/pages&gt;&lt;volume&gt;177&lt;/volume&gt;&lt;number&gt;25&lt;/number&gt;&lt;dates&gt;&lt;year&gt;1917&lt;/year&gt;&lt;/dates&gt;&lt;isbn&gt;0096-6762&lt;/isbn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36" w:tooltip="Harrington, 1917 #36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36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1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SA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31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hides or leathe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6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8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69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192DD9">
              <w:rPr>
                <w:rFonts w:ascii="Calibri" w:hAnsi="Calibri"/>
                <w:color w:val="000000"/>
              </w:rPr>
              <w:instrText xml:space="preserve"> ADDIN EN.CITE &lt;EndNote&gt;&lt;Cite&gt;&lt;Author&gt;Otis&lt;/Author&gt;&lt;Year&gt;1919&lt;/Year&gt;&lt;RecNum&gt;45&lt;/RecNum&gt;&lt;DisplayText&gt;[45]&lt;/DisplayText&gt;&lt;record&gt;&lt;rec-number&gt;45&lt;/rec-number&gt;&lt;foreign-keys&gt;&lt;key app="EN" db-id="5pxsas0xr2fzfhez0eove293zrr9ddwrxw2v"&gt;45&lt;/key&gt;&lt;/foreign-keys&gt;&lt;ref-type name="Journal Article"&gt;17&lt;/ref-type&gt;&lt;contributors&gt;&lt;authors&gt;&lt;author&gt;Otis, T Amory&lt;/author&gt;&lt;author&gt;Rappaport, Benjamin&lt;/author&gt;&lt;/authors&gt;&lt;/contributors&gt;&lt;titles&gt;&lt;title&gt;Anthrax at Embarkation Hospital, Newport News, VA&lt;/title&gt;&lt;secondary-title&gt;JAMA&lt;/secondary-title&gt;&lt;/titles&gt;&lt;periodical&gt;&lt;full-title&gt;JAMA&lt;/full-title&gt;&lt;abbr-1&gt;JAMA&lt;/abbr-1&gt;&lt;abbr-2&gt;JAMA&lt;/abbr-2&gt;&lt;/periodical&gt;&lt;pages&gt;269-270&lt;/pages&gt;&lt;volume&gt;72&lt;/volume&gt;&lt;number&gt;4&lt;/number&gt;&lt;dates&gt;&lt;year&gt;1919&lt;/year&gt;&lt;/dates&gt;&lt;isbn&gt;0002-9955&lt;/isbn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45" w:tooltip="Otis, 1919 #45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45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19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SA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A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shaving brush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general achiness, small lump on R jaw with increasing swelling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S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9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lastRenderedPageBreak/>
              <w:t xml:space="preserve">70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192DD9">
              <w:rPr>
                <w:rFonts w:ascii="Calibri" w:hAnsi="Calibri"/>
                <w:color w:val="000000"/>
              </w:rPr>
              <w:instrText xml:space="preserve"> ADDIN EN.CITE &lt;EndNote&gt;&lt;Cite&gt;&lt;Author&gt;Otis&lt;/Author&gt;&lt;Year&gt;1919&lt;/Year&gt;&lt;RecNum&gt;45&lt;/RecNum&gt;&lt;DisplayText&gt;[45]&lt;/DisplayText&gt;&lt;record&gt;&lt;rec-number&gt;45&lt;/rec-number&gt;&lt;foreign-keys&gt;&lt;key app="EN" db-id="5pxsas0xr2fzfhez0eove293zrr9ddwrxw2v"&gt;45&lt;/key&gt;&lt;/foreign-keys&gt;&lt;ref-type name="Journal Article"&gt;17&lt;/ref-type&gt;&lt;contributors&gt;&lt;authors&gt;&lt;author&gt;Otis, T Amory&lt;/author&gt;&lt;author&gt;Rappaport, Benjamin&lt;/author&gt;&lt;/authors&gt;&lt;/contributors&gt;&lt;titles&gt;&lt;title&gt;Anthrax at Embarkation Hospital, Newport News, VA&lt;/title&gt;&lt;secondary-title&gt;JAMA&lt;/secondary-title&gt;&lt;/titles&gt;&lt;periodical&gt;&lt;full-title&gt;JAMA&lt;/full-title&gt;&lt;abbr-1&gt;JAMA&lt;/abbr-1&gt;&lt;abbr-2&gt;JAMA&lt;/abbr-2&gt;&lt;/periodical&gt;&lt;pages&gt;269-270&lt;/pages&gt;&lt;volume&gt;72&lt;/volume&gt;&lt;number&gt;4&lt;/number&gt;&lt;dates&gt;&lt;year&gt;1919&lt;/year&gt;&lt;/dates&gt;&lt;isbn&gt;0002-9955&lt;/isbn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45" w:tooltip="Otis, 1919 #45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45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1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SA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A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shaving brush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headache and nodule on L cheek with eschar and swelling, throat swelling, difficulty swallowing, chills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, N/V, HA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0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71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9777FF" w:rsidRPr="00DF23AD">
              <w:rPr>
                <w:rFonts w:ascii="Calibri" w:hAnsi="Calibri"/>
                <w:b w:val="0"/>
                <w:color w:val="000000"/>
              </w:rPr>
              <w:instrText xml:space="preserve"> ADDIN EN.CITE &lt;EndNote&gt;&lt;Cite&gt;&lt;Author&gt;House&lt;/Author&gt;&lt;Year&gt;1920&lt;/Year&gt;&lt;RecNum&gt;46&lt;/RecNum&gt;&lt;DisplayText&gt;[46]&lt;/DisplayText&gt;&lt;record&gt;&lt;rec-number&gt;46&lt;/rec-number&gt;&lt;foreign-keys&gt;&lt;key app="EN" db-id="5pxsas0xr2fzfhez0eove293zrr9ddwrxw2v"&gt;46&lt;/key&gt;&lt;/foreign-keys&gt;&lt;ref-type name="Journal Article"&gt;17&lt;/ref-type&gt;&lt;contributors&gt;&lt;authors&gt;&lt;author&gt;House, S John&lt;/author&gt;&lt;/authors&gt;&lt;/contributors&gt;&lt;titles&gt;&lt;title&gt;Hemorrhagic Meningoencephalitis in Anthrax A Report of Three Cases&lt;/title&gt;&lt;secondary-title&gt;Journal of Infectious Diseases&lt;/secondary-title&gt;&lt;/titles&gt;&lt;periodical&gt;&lt;full-title&gt;Journal of Infectious Diseases&lt;/full-title&gt;&lt;abbr-1&gt;J. Infect. Dis.&lt;/abbr-1&gt;&lt;abbr-2&gt;J Infect Dis&lt;/abbr-2&gt;&lt;/periodical&gt;&lt;pages&gt;513-526&lt;/pages&gt;&lt;volume&gt;27&lt;/volume&gt;&lt;number&gt;6&lt;/number&gt;&lt;dates&gt;&lt;year&gt;1920&lt;/year&gt;&lt;/dates&gt;&lt;isbn&gt;0022-1899&lt;/isbn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46" w:tooltip="House, 1920 #46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46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20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SA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15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Y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8A3440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8A3440">
              <w:rPr>
                <w:rFonts w:ascii="Calibri" w:hAnsi="Calibri"/>
                <w:color w:val="000000"/>
              </w:rPr>
              <w:t>coma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, HA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MS, LOC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4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9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72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9777FF" w:rsidRPr="00DF23AD">
              <w:rPr>
                <w:rFonts w:ascii="Calibri" w:hAnsi="Calibri"/>
                <w:b w:val="0"/>
                <w:color w:val="000000"/>
              </w:rPr>
              <w:instrText xml:space="preserve"> ADDIN EN.CITE &lt;EndNote&gt;&lt;Cite&gt;&lt;Author&gt;Hubbard&lt;/Author&gt;&lt;Year&gt;1920&lt;/Year&gt;&lt;RecNum&gt;47&lt;/RecNum&gt;&lt;DisplayText&gt;[47]&lt;/DisplayText&gt;&lt;record&gt;&lt;rec-number&gt;47&lt;/rec-number&gt;&lt;foreign-keys&gt;&lt;key app="EN" db-id="5pxsas0xr2fzfhez0eove293zrr9ddwrxw2v"&gt;47&lt;/key&gt;&lt;/foreign-keys&gt;&lt;ref-type name="Journal Article"&gt;17&lt;/ref-type&gt;&lt;contributors&gt;&lt;authors&gt;&lt;author&gt;Hubbard, TD&lt;/author&gt;&lt;author&gt;Jacobson, W&lt;/author&gt;&lt;/authors&gt;&lt;/contributors&gt;&lt;titles&gt;&lt;title&gt;Investigation of Thirty-Four Cases of Human Anthrax Occurring in New York City During 1919 and 1920&lt;/title&gt;&lt;secondary-title&gt;Monthly Bull New York Health Dept&lt;/secondary-title&gt;&lt;/titles&gt;&lt;periodical&gt;&lt;full-title&gt;Monthly Bull New York Health Dept&lt;/full-title&gt;&lt;abbr-2&gt;Monthly Bull New York Health Dept&lt;/abbr-2&gt;&lt;/periodical&gt;&lt;pages&gt;249&lt;/pages&gt;&lt;volume&gt;10&lt;/volume&gt;&lt;dates&gt;&lt;year&gt;1920&lt;/year&gt;&lt;/dates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47" w:tooltip="Hubbard, 1920 #47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47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2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SA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18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hides or leathe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8A3440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8A3440">
              <w:rPr>
                <w:rFonts w:ascii="Calibri" w:hAnsi="Calibri"/>
                <w:color w:val="000000"/>
              </w:rPr>
              <w:t>swelling of face, redness, and fever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S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2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73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9777FF" w:rsidRPr="00DF23AD">
              <w:rPr>
                <w:rFonts w:ascii="Calibri" w:hAnsi="Calibri"/>
                <w:b w:val="0"/>
                <w:color w:val="000000"/>
              </w:rPr>
              <w:instrText xml:space="preserve"> ADDIN EN.CITE &lt;EndNote&gt;&lt;Cite&gt;&lt;Author&gt;Hubbard&lt;/Author&gt;&lt;Year&gt;1920&lt;/Year&gt;&lt;RecNum&gt;47&lt;/RecNum&gt;&lt;DisplayText&gt;[47]&lt;/DisplayText&gt;&lt;record&gt;&lt;rec-number&gt;47&lt;/rec-number&gt;&lt;foreign-keys&gt;&lt;key app="EN" db-id="5pxsas0xr2fzfhez0eove293zrr9ddwrxw2v"&gt;47&lt;/key&gt;&lt;/foreign-keys&gt;&lt;ref-type name="Journal Article"&gt;17&lt;/ref-type&gt;&lt;contributors&gt;&lt;authors&gt;&lt;author&gt;Hubbard, TD&lt;/author&gt;&lt;author&gt;Jacobson, W&lt;/author&gt;&lt;/authors&gt;&lt;/contributors&gt;&lt;titles&gt;&lt;title&gt;Investigation of Thirty-Four Cases of Human Anthrax Occurring in New York City During 1919 and 1920&lt;/title&gt;&lt;secondary-title&gt;Monthly Bull New York Health Dept&lt;/secondary-title&gt;&lt;/titles&gt;&lt;periodical&gt;&lt;full-title&gt;Monthly Bull New York Health Dept&lt;/full-title&gt;&lt;abbr-2&gt;Monthly Bull New York Health Dept&lt;/abbr-2&gt;&lt;/periodical&gt;&lt;pages&gt;249&lt;/pages&gt;&lt;volume&gt;10&lt;/volume&gt;&lt;dates&gt;&lt;year&gt;1920&lt;/year&gt;&lt;/dates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47" w:tooltip="Hubbard, 1920 #47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47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20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SA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20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shaving brush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8A3440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8A3440">
              <w:rPr>
                <w:rFonts w:ascii="Calibri" w:hAnsi="Calibri"/>
                <w:color w:val="000000"/>
              </w:rPr>
              <w:t xml:space="preserve">marked edema of chin 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S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8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0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74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9777FF" w:rsidRPr="00DF23AD">
              <w:rPr>
                <w:rFonts w:ascii="Calibri" w:hAnsi="Calibri"/>
                <w:b w:val="0"/>
                <w:color w:val="000000"/>
              </w:rPr>
              <w:instrText xml:space="preserve"> ADDIN EN.CITE &lt;EndNote&gt;&lt;Cite&gt;&lt;Author&gt;Hubbard&lt;/Author&gt;&lt;Year&gt;1920&lt;/Year&gt;&lt;RecNum&gt;47&lt;/RecNum&gt;&lt;DisplayText&gt;[47]&lt;/DisplayText&gt;&lt;record&gt;&lt;rec-number&gt;47&lt;/rec-number&gt;&lt;foreign-keys&gt;&lt;key app="EN" db-id="5pxsas0xr2fzfhez0eove293zrr9ddwrxw2v"&gt;47&lt;/key&gt;&lt;/foreign-keys&gt;&lt;ref-type name="Journal Article"&gt;17&lt;/ref-type&gt;&lt;contributors&gt;&lt;authors&gt;&lt;author&gt;Hubbard, TD&lt;/author&gt;&lt;author&gt;Jacobson, W&lt;/author&gt;&lt;/authors&gt;&lt;/contributors&gt;&lt;titles&gt;&lt;title&gt;Investigation of Thirty-Four Cases of Human Anthrax Occurring in New York City During 1919 and 1920&lt;/title&gt;&lt;secondary-title&gt;Monthly Bull New York Health Dept&lt;/secondary-title&gt;&lt;/titles&gt;&lt;periodical&gt;&lt;full-title&gt;Monthly Bull New York Health Dept&lt;/full-title&gt;&lt;abbr-2&gt;Monthly Bull New York Health Dept&lt;/abbr-2&gt;&lt;/periodical&gt;&lt;pages&gt;249&lt;/pages&gt;&lt;volume&gt;10&lt;/volume&gt;&lt;dates&gt;&lt;year&gt;1920&lt;/year&gt;&lt;/dates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47" w:tooltip="Hubbard, 1920 #47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47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2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SA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25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hides or leathe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stiff neck, swelling and pimple in center, chills, </w:t>
            </w:r>
            <w:proofErr w:type="spellStart"/>
            <w:r>
              <w:rPr>
                <w:rFonts w:ascii="Calibri" w:hAnsi="Calibri"/>
                <w:color w:val="000000"/>
              </w:rPr>
              <w:t>myalgias</w:t>
            </w:r>
            <w:proofErr w:type="spellEnd"/>
            <w:r>
              <w:rPr>
                <w:rFonts w:ascii="Calibri" w:hAnsi="Calibri"/>
                <w:color w:val="000000"/>
              </w:rPr>
              <w:t>, fever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S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3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75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9777FF" w:rsidRPr="00DF23AD">
              <w:rPr>
                <w:rFonts w:ascii="Calibri" w:hAnsi="Calibri"/>
                <w:b w:val="0"/>
                <w:color w:val="000000"/>
              </w:rPr>
              <w:instrText xml:space="preserve"> ADDIN EN.CITE &lt;EndNote&gt;&lt;Cite&gt;&lt;Author&gt;Hubbard&lt;/Author&gt;&lt;Year&gt;1920&lt;/Year&gt;&lt;RecNum&gt;47&lt;/RecNum&gt;&lt;DisplayText&gt;[47]&lt;/DisplayText&gt;&lt;record&gt;&lt;rec-number&gt;47&lt;/rec-number&gt;&lt;foreign-keys&gt;&lt;key app="EN" db-id="5pxsas0xr2fzfhez0eove293zrr9ddwrxw2v"&gt;47&lt;/key&gt;&lt;/foreign-keys&gt;&lt;ref-type name="Journal Article"&gt;17&lt;/ref-type&gt;&lt;contributors&gt;&lt;authors&gt;&lt;author&gt;Hubbard, TD&lt;/author&gt;&lt;author&gt;Jacobson, W&lt;/author&gt;&lt;/authors&gt;&lt;/contributors&gt;&lt;titles&gt;&lt;title&gt;Investigation of Thirty-Four Cases of Human Anthrax Occurring in New York City During 1919 and 1920&lt;/title&gt;&lt;secondary-title&gt;Monthly Bull New York Health Dept&lt;/secondary-title&gt;&lt;/titles&gt;&lt;periodical&gt;&lt;full-title&gt;Monthly Bull New York Health Dept&lt;/full-title&gt;&lt;abbr-2&gt;Monthly Bull New York Health Dept&lt;/abbr-2&gt;&lt;/periodical&gt;&lt;pages&gt;249&lt;/pages&gt;&lt;volume&gt;10&lt;/volume&gt;&lt;dates&gt;&lt;year&gt;1920&lt;/year&gt;&lt;/dates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47" w:tooltip="Hubbard, 1920 #47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47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20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SA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29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hides or leather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pain in neck, anorexia, weakness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S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1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76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9777FF" w:rsidRPr="00DF23AD">
              <w:rPr>
                <w:rFonts w:ascii="Calibri" w:hAnsi="Calibri"/>
                <w:b w:val="0"/>
                <w:color w:val="000000"/>
              </w:rPr>
              <w:instrText xml:space="preserve"> ADDIN EN.CITE &lt;EndNote&gt;&lt;Cite&gt;&lt;Author&gt;Hubbard&lt;/Author&gt;&lt;Year&gt;1920&lt;/Year&gt;&lt;RecNum&gt;47&lt;/RecNum&gt;&lt;DisplayText&gt;[47]&lt;/DisplayText&gt;&lt;record&gt;&lt;rec-number&gt;47&lt;/rec-number&gt;&lt;foreign-keys&gt;&lt;key app="EN" db-id="5pxsas0xr2fzfhez0eove293zrr9ddwrxw2v"&gt;47&lt;/key&gt;&lt;/foreign-keys&gt;&lt;ref-type name="Journal Article"&gt;17&lt;/ref-type&gt;&lt;contributors&gt;&lt;authors&gt;&lt;author&gt;Hubbard, TD&lt;/author&gt;&lt;author&gt;Jacobson, W&lt;/author&gt;&lt;/authors&gt;&lt;/contributors&gt;&lt;titles&gt;&lt;title&gt;Investigation of Thirty-Four Cases of Human Anthrax Occurring in New York City During 1919 and 1920&lt;/title&gt;&lt;secondary-title&gt;Monthly Bull New York Health Dept&lt;/secondary-title&gt;&lt;/titles&gt;&lt;periodical&gt;&lt;full-title&gt;Monthly Bull New York Health Dept&lt;/full-title&gt;&lt;abbr-2&gt;Monthly Bull New York Health Dept&lt;/abbr-2&gt;&lt;/periodical&gt;&lt;pages&gt;249&lt;/pages&gt;&lt;volume&gt;10&lt;/volume&gt;&lt;dates&gt;&lt;year&gt;1920&lt;/year&gt;&lt;/dates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47" w:tooltip="Hubbard, 1920 #47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47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2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SA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31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shaving brush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swollen face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S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0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77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192DD9">
              <w:rPr>
                <w:rFonts w:ascii="Calibri" w:hAnsi="Calibri"/>
                <w:color w:val="000000"/>
              </w:rPr>
              <w:instrText xml:space="preserve"> ADDIN EN.CITE &lt;EndNote&gt;&lt;Cite&gt;&lt;Author&gt;Harrington&lt;/Author&gt;&lt;Year&gt;1917&lt;/Year&gt;&lt;RecNum&gt;36&lt;/RecNum&gt;&lt;DisplayText&gt;[36]&lt;/DisplayText&gt;&lt;record&gt;&lt;rec-number&gt;36&lt;/rec-number&gt;&lt;foreign-keys&gt;&lt;key app="EN" db-id="5pxsas0xr2fzfhez0eove293zrr9ddwrxw2v"&gt;36&lt;/key&gt;&lt;/foreign-keys&gt;&lt;ref-type name="Journal Article"&gt;17&lt;/ref-type&gt;&lt;contributors&gt;&lt;authors&gt;&lt;author&gt;Harrington, Thomas F&lt;/author&gt;&lt;/authors&gt;&lt;/contributors&gt;&lt;titles&gt;&lt;title&gt;Anthrax as an occupational disease in Massachusetts&lt;/title&gt;&lt;secondary-title&gt;Boston Medical and Surgical Journal&lt;/secondary-title&gt;&lt;/titles&gt;&lt;periodical&gt;&lt;full-title&gt;Boston Medical and Surgical Journal&lt;/full-title&gt;&lt;/periodical&gt;&lt;pages&gt;867-870&lt;/pages&gt;&lt;volume&gt;177&lt;/volume&gt;&lt;number&gt;25&lt;/number&gt;&lt;dates&gt;&lt;year&gt;1917&lt;/year&gt;&lt;/dates&gt;&lt;isbn&gt;0096-6762&lt;/isbn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36" w:tooltip="Harrington, 1917 #36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36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20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SA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33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hides or leather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B060E2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B060E2">
              <w:rPr>
                <w:rFonts w:ascii="Calibri" w:hAnsi="Calibri"/>
                <w:color w:val="000000"/>
              </w:rPr>
              <w:t>swelling around point of infection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8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78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9777FF" w:rsidRPr="00DF23AD">
              <w:rPr>
                <w:rFonts w:ascii="Calibri" w:hAnsi="Calibri"/>
                <w:b w:val="0"/>
                <w:color w:val="000000"/>
              </w:rPr>
              <w:instrText xml:space="preserve"> ADDIN EN.CITE &lt;EndNote&gt;&lt;Cite&gt;&lt;Author&gt;Hubbard&lt;/Author&gt;&lt;Year&gt;1920&lt;/Year&gt;&lt;RecNum&gt;47&lt;/RecNum&gt;&lt;DisplayText&gt;[47]&lt;/DisplayText&gt;&lt;record&gt;&lt;rec-number&gt;47&lt;/rec-number&gt;&lt;foreign-keys&gt;&lt;key app="EN" db-id="5pxsas0xr2fzfhez0eove293zrr9ddwrxw2v"&gt;47&lt;/key&gt;&lt;/foreign-keys&gt;&lt;ref-type name="Journal Article"&gt;17&lt;/ref-type&gt;&lt;contributors&gt;&lt;authors&gt;&lt;author&gt;Hubbard, TD&lt;/author&gt;&lt;author&gt;Jacobson, W&lt;/author&gt;&lt;/authors&gt;&lt;/contributors&gt;&lt;titles&gt;&lt;title&gt;Investigation of Thirty-Four Cases of Human Anthrax Occurring in New York City During 1919 and 1920&lt;/title&gt;&lt;secondary-title&gt;Monthly Bull New York Health Dept&lt;/secondary-title&gt;&lt;/titles&gt;&lt;periodical&gt;&lt;full-title&gt;Monthly Bull New York Health Dept&lt;/full-title&gt;&lt;abbr-2&gt;Monthly Bull New York Health Dept&lt;/abbr-2&gt;&lt;/periodical&gt;&lt;pages&gt;249&lt;/pages&gt;&lt;volume&gt;10&lt;/volume&gt;&lt;dates&gt;&lt;year&gt;1920&lt;/year&gt;&lt;/dates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47" w:tooltip="Hubbard, 1920 #47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47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2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SA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34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proofErr w:type="gramStart"/>
            <w:r w:rsidRPr="00735577">
              <w:rPr>
                <w:rFonts w:ascii="Calibri" w:hAnsi="Calibri"/>
                <w:color w:val="000000"/>
              </w:rPr>
              <w:t>shaving</w:t>
            </w:r>
            <w:proofErr w:type="gramEnd"/>
            <w:r w:rsidRPr="00735577">
              <w:rPr>
                <w:rFonts w:ascii="Calibri" w:hAnsi="Calibri"/>
                <w:color w:val="000000"/>
              </w:rPr>
              <w:t xml:space="preserve"> brush?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B060E2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8A3440">
              <w:rPr>
                <w:rFonts w:ascii="Calibri" w:hAnsi="Calibri"/>
                <w:color w:val="000000"/>
              </w:rPr>
              <w:t>head “pressure,”</w:t>
            </w:r>
            <w:r w:rsidRPr="00B060E2">
              <w:rPr>
                <w:rFonts w:ascii="Calibri" w:hAnsi="Calibri"/>
                <w:color w:val="000000"/>
              </w:rPr>
              <w:t xml:space="preserve"> chills diaphoresis, dizzy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S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, HA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5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0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79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192DD9">
              <w:rPr>
                <w:rFonts w:ascii="Calibri" w:hAnsi="Calibri"/>
                <w:color w:val="000000"/>
              </w:rPr>
              <w:instrText xml:space="preserve"> ADDIN EN.CITE &lt;EndNote&gt;&lt;Cite&gt;&lt;Author&gt;Carey&lt;/Author&gt;&lt;Year&gt;1920&lt;/Year&gt;&lt;RecNum&gt;48&lt;/RecNum&gt;&lt;DisplayText&gt;[48]&lt;/DisplayText&gt;&lt;record&gt;&lt;rec-number&gt;48&lt;/rec-number&gt;&lt;foreign-keys&gt;&lt;key app="EN" db-id="5pxsas0xr2fzfhez0eove293zrr9ddwrxw2v"&gt;48&lt;/key&gt;&lt;/foreign-keys&gt;&lt;ref-type name="Journal Article"&gt;17&lt;/ref-type&gt;&lt;contributors&gt;&lt;authors&gt;&lt;author&gt;Carey, HW&lt;/author&gt;&lt;/authors&gt;&lt;/contributors&gt;&lt;titles&gt;&lt;title&gt;Anthrax From the Shaving-Brush and Primary Anthrax Meningitis&lt;/title&gt;&lt;secondary-title&gt;American Journal of the Medical Sciences&lt;/secondary-title&gt;&lt;/titles&gt;&lt;periodical&gt;&lt;full-title&gt;American Journal of the Medical Sciences&lt;/full-title&gt;&lt;abbr-1&gt;Am. J. Med. Sci.&lt;/abbr-1&gt;&lt;abbr-2&gt;Am J Med Sci&lt;/abbr-2&gt;&lt;/periodical&gt;&lt;pages&gt;742-746&lt;/pages&gt;&lt;volume&gt;159&lt;/volume&gt;&lt;number&gt;5&lt;/number&gt;&lt;dates&gt;&lt;year&gt;1920&lt;/year&gt;&lt;/dates&gt;&lt;isbn&gt;0002-9629&lt;/isbn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48" w:tooltip="Carey, 1920 #48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48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20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SA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34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shaving brush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sore on R side of neck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1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80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192DD9">
              <w:rPr>
                <w:rFonts w:ascii="Calibri" w:hAnsi="Calibri"/>
                <w:color w:val="000000"/>
              </w:rPr>
              <w:instrText xml:space="preserve"> ADDIN EN.CITE &lt;EndNote&gt;&lt;Cite&gt;&lt;Author&gt;McCurrich&lt;/Author&gt;&lt;Year&gt;1920&lt;/Year&gt;&lt;RecNum&gt;49&lt;/RecNum&gt;&lt;DisplayText&gt;[49]&lt;/DisplayText&gt;&lt;record&gt;&lt;rec-number&gt;49&lt;/rec-number&gt;&lt;foreign-keys&gt;&lt;key app="EN" db-id="5pxsas0xr2fzfhez0eove293zrr9ddwrxw2v"&gt;49&lt;/key&gt;&lt;/foreign-keys&gt;&lt;ref-type name="Journal Article"&gt;17&lt;/ref-type&gt;&lt;contributors&gt;&lt;authors&gt;&lt;author&gt;McCurrich, HJ&lt;/author&gt;&lt;/authors&gt;&lt;/contributors&gt;&lt;titles&gt;&lt;title&gt;A Case Of Malignant Pustule In Which The Incubation Period Was Known&lt;/title&gt;&lt;secondary-title&gt;British Medical Journal&lt;/secondary-title&gt;&lt;/titles&gt;&lt;periodical&gt;&lt;full-title&gt;British Medical Journal&lt;/full-title&gt;&lt;abbr-1&gt;Br. Med. J.&lt;/abbr-1&gt;&lt;abbr-2&gt;Br Med J&lt;/abbr-2&gt;&lt;/periodical&gt;&lt;pages&gt;828-828&lt;/pages&gt;&lt;dates&gt;&lt;year&gt;1920&lt;/year&gt;&lt;/dates&gt;&lt;isbn&gt;0007-1447&lt;/isbn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49" w:tooltip="McCurrich, 1920 #49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49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2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Great Britain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36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shaving brush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pustule on the L side of his face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S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1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81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9777FF" w:rsidRPr="00DF23AD">
              <w:rPr>
                <w:rFonts w:ascii="Calibri" w:hAnsi="Calibri"/>
                <w:b w:val="0"/>
                <w:color w:val="000000"/>
              </w:rPr>
              <w:instrText xml:space="preserve"> ADDIN EN.CITE &lt;EndNote&gt;&lt;Cite&gt;&lt;Author&gt;House&lt;/Author&gt;&lt;Year&gt;1920&lt;/Year&gt;&lt;RecNum&gt;46&lt;/RecNum&gt;&lt;DisplayText&gt;[46]&lt;/DisplayText&gt;&lt;record&gt;&lt;rec-number&gt;46&lt;/rec-number&gt;&lt;foreign-keys&gt;&lt;key app="EN" db-id="5pxsas0xr2fzfhez0eove293zrr9ddwrxw2v"&gt;46&lt;/key&gt;&lt;/foreign-keys&gt;&lt;ref-type name="Journal Article"&gt;17&lt;/ref-type&gt;&lt;contributors&gt;&lt;authors&gt;&lt;author&gt;House, S John&lt;/author&gt;&lt;/authors&gt;&lt;/contributors&gt;&lt;titles&gt;&lt;title&gt;Hemorrhagic Meningoencephalitis in Anthrax A Report of Three Cases&lt;/title&gt;&lt;secondary-title&gt;Journal of Infectious Diseases&lt;/secondary-title&gt;&lt;/titles&gt;&lt;periodical&gt;&lt;full-title&gt;Journal of Infectious Diseases&lt;/full-title&gt;&lt;abbr-1&gt;J. Infect. Dis.&lt;/abbr-1&gt;&lt;abbr-2&gt;J Infect Dis&lt;/abbr-2&gt;&lt;/periodical&gt;&lt;pages&gt;513-526&lt;/pages&gt;&lt;volume&gt;27&lt;/volume&gt;&lt;number&gt;6&lt;/number&gt;&lt;dates&gt;&lt;year&gt;1920&lt;/year&gt;&lt;/dates&gt;&lt;isbn&gt;0022-1899&lt;/isbn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46" w:tooltip="House, 1920 #46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46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20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SA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36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unknown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animal hair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pain in L neck and L shoulder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GI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7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9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82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9777FF" w:rsidRPr="00DF23AD">
              <w:rPr>
                <w:rFonts w:ascii="Calibri" w:hAnsi="Calibri"/>
                <w:b w:val="0"/>
                <w:color w:val="000000"/>
              </w:rPr>
              <w:instrText xml:space="preserve"> ADDIN EN.CITE &lt;EndNote&gt;&lt;Cite&gt;&lt;Author&gt;Brooksher&lt;/Author&gt;&lt;Year&gt;1920&lt;/Year&gt;&lt;RecNum&gt;50&lt;/RecNum&gt;&lt;DisplayText&gt;[50]&lt;/DisplayText&gt;&lt;record&gt;&lt;rec-number&gt;50&lt;/rec-number&gt;&lt;foreign-keys&gt;&lt;key app="EN" db-id="5pxsas0xr2fzfhez0eove293zrr9ddwrxw2v"&gt;50&lt;/key&gt;&lt;/foreign-keys&gt;&lt;ref-type name="Journal Article"&gt;17&lt;/ref-type&gt;&lt;contributors&gt;&lt;authors&gt;&lt;author&gt;Brooksher, WR&lt;/author&gt;&lt;author&gt;Briggs, JA&lt;/author&gt;&lt;/authors&gt;&lt;/contributors&gt;&lt;titles&gt;&lt;title&gt;Pulmonary anthrax: report of a case&lt;/title&gt;&lt;secondary-title&gt;Journal of the American Medical Association&lt;/secondary-title&gt;&lt;/titles&gt;&lt;periodical&gt;&lt;full-title&gt;Journal of the American Medical Association&lt;/full-title&gt;&lt;abbr-1&gt;J. Am. Med. Assoc.&lt;/abbr-1&gt;&lt;abbr-2&gt;J Am Med Assoc&lt;/abbr-2&gt;&lt;/periodical&gt;&lt;pages&gt;323-324&lt;/pages&gt;&lt;volume&gt;74&lt;/volume&gt;&lt;number&gt;5&lt;/number&gt;&lt;dates&gt;&lt;year&gt;1920&lt;/year&gt;&lt;/dates&gt;&lt;isbn&gt;0002-9955&lt;/isbn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50" w:tooltip="Brooksher, 1920 #50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50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2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SA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36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proofErr w:type="spellStart"/>
            <w:r w:rsidRPr="00735577">
              <w:rPr>
                <w:rFonts w:ascii="Calibri" w:hAnsi="Calibri"/>
                <w:color w:val="000000"/>
              </w:rPr>
              <w:t>inhal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hides or leathe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sore throat and pain in chest for 1 week, dyspnea, fever, abnormal findings on lung examination, diaphoresis, pharyngeal congestion, odynophagia, chest pain, cough, dyspnea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S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hemoptysis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1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2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83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9777FF" w:rsidRPr="00DF23AD">
              <w:rPr>
                <w:rFonts w:ascii="Calibri" w:hAnsi="Calibri"/>
                <w:b w:val="0"/>
                <w:color w:val="000000"/>
              </w:rPr>
              <w:instrText xml:space="preserve"> ADDIN EN.CITE &lt;EndNote&gt;&lt;Cite&gt;&lt;Author&gt;Hubbard&lt;/Author&gt;&lt;Year&gt;1920&lt;/Year&gt;&lt;RecNum&gt;47&lt;/RecNum&gt;&lt;DisplayText&gt;[47]&lt;/DisplayText&gt;&lt;record&gt;&lt;rec-number&gt;47&lt;/rec-number&gt;&lt;foreign-keys&gt;&lt;key app="EN" db-id="5pxsas0xr2fzfhez0eove293zrr9ddwrxw2v"&gt;47&lt;/key&gt;&lt;/foreign-keys&gt;&lt;ref-type name="Journal Article"&gt;17&lt;/ref-type&gt;&lt;contributors&gt;&lt;authors&gt;&lt;author&gt;Hubbard, TD&lt;/author&gt;&lt;author&gt;Jacobson, W&lt;/author&gt;&lt;/authors&gt;&lt;/contributors&gt;&lt;titles&gt;&lt;title&gt;Investigation of Thirty-Four Cases of Human Anthrax Occurring in New York City During 1919 and 1920&lt;/title&gt;&lt;secondary-title&gt;Monthly Bull New York Health Dept&lt;/secondary-title&gt;&lt;/titles&gt;&lt;periodical&gt;&lt;full-title&gt;Monthly Bull New York Health Dept&lt;/full-title&gt;&lt;abbr-2&gt;Monthly Bull New York Health Dept&lt;/abbr-2&gt;&lt;/periodical&gt;&lt;pages&gt;249&lt;/pages&gt;&lt;volume&gt;10&lt;/volume&gt;&lt;dates&gt;&lt;year&gt;1920&lt;/year&gt;&lt;/dates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47" w:tooltip="Hubbard, 1920 #47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47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20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SA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37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shaving brush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dark crusty wound and swelling of L face with edema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S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1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84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9777FF" w:rsidRPr="00DF23AD">
              <w:rPr>
                <w:rFonts w:ascii="Calibri" w:hAnsi="Calibri"/>
                <w:b w:val="0"/>
                <w:color w:val="000000"/>
              </w:rPr>
              <w:instrText xml:space="preserve"> ADDIN EN.CITE &lt;EndNote&gt;&lt;Cite&gt;&lt;Author&gt;Hubbard&lt;/Author&gt;&lt;Year&gt;1920&lt;/Year&gt;&lt;RecNum&gt;47&lt;/RecNum&gt;&lt;DisplayText&gt;[47]&lt;/DisplayText&gt;&lt;record&gt;&lt;rec-number&gt;47&lt;/rec-number&gt;&lt;foreign-keys&gt;&lt;key app="EN" db-id="5pxsas0xr2fzfhez0eove293zrr9ddwrxw2v"&gt;47&lt;/key&gt;&lt;/foreign-keys&gt;&lt;ref-type name="Journal Article"&gt;17&lt;/ref-type&gt;&lt;contributors&gt;&lt;authors&gt;&lt;author&gt;Hubbard, TD&lt;/author&gt;&lt;author&gt;Jacobson, W&lt;/author&gt;&lt;/authors&gt;&lt;/contributors&gt;&lt;titles&gt;&lt;title&gt;Investigation of Thirty-Four Cases of Human Anthrax Occurring in New York City During 1919 and 1920&lt;/title&gt;&lt;secondary-title&gt;Monthly Bull New York Health Dept&lt;/secondary-title&gt;&lt;/titles&gt;&lt;periodical&gt;&lt;full-title&gt;Monthly Bull New York Health Dept&lt;/full-title&gt;&lt;abbr-2&gt;Monthly Bull New York Health Dept&lt;/abbr-2&gt;&lt;/periodical&gt;&lt;pages&gt;249&lt;/pages&gt;&lt;volume&gt;10&lt;/volume&gt;&lt;dates&gt;&lt;year&gt;1920&lt;/year&gt;&lt;/dates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47" w:tooltip="Hubbard, 1920 #47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47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2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SA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43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shaving brush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coma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S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MS, LOC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0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lastRenderedPageBreak/>
              <w:t xml:space="preserve">85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9777FF" w:rsidRPr="00DF23AD">
              <w:rPr>
                <w:rFonts w:ascii="Calibri" w:hAnsi="Calibri"/>
                <w:b w:val="0"/>
                <w:color w:val="000000"/>
              </w:rPr>
              <w:instrText xml:space="preserve"> ADDIN EN.CITE &lt;EndNote&gt;&lt;Cite&gt;&lt;Author&gt;Hubbard&lt;/Author&gt;&lt;Year&gt;1920&lt;/Year&gt;&lt;RecNum&gt;47&lt;/RecNum&gt;&lt;DisplayText&gt;[47]&lt;/DisplayText&gt;&lt;record&gt;&lt;rec-number&gt;47&lt;/rec-number&gt;&lt;foreign-keys&gt;&lt;key app="EN" db-id="5pxsas0xr2fzfhez0eove293zrr9ddwrxw2v"&gt;47&lt;/key&gt;&lt;/foreign-keys&gt;&lt;ref-type name="Journal Article"&gt;17&lt;/ref-type&gt;&lt;contributors&gt;&lt;authors&gt;&lt;author&gt;Hubbard, TD&lt;/author&gt;&lt;author&gt;Jacobson, W&lt;/author&gt;&lt;/authors&gt;&lt;/contributors&gt;&lt;titles&gt;&lt;title&gt;Investigation of Thirty-Four Cases of Human Anthrax Occurring in New York City During 1919 and 1920&lt;/title&gt;&lt;secondary-title&gt;Monthly Bull New York Health Dept&lt;/secondary-title&gt;&lt;/titles&gt;&lt;periodical&gt;&lt;full-title&gt;Monthly Bull New York Health Dept&lt;/full-title&gt;&lt;abbr-2&gt;Monthly Bull New York Health Dept&lt;/abbr-2&gt;&lt;/periodical&gt;&lt;pages&gt;249&lt;/pages&gt;&lt;volume&gt;10&lt;/volume&gt;&lt;dates&gt;&lt;year&gt;1920&lt;/year&gt;&lt;/dates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47" w:tooltip="Hubbard, 1920 #47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47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20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SA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44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proofErr w:type="gramStart"/>
            <w:r w:rsidRPr="00735577">
              <w:rPr>
                <w:rFonts w:ascii="Calibri" w:hAnsi="Calibri"/>
                <w:color w:val="000000"/>
              </w:rPr>
              <w:t>wool</w:t>
            </w:r>
            <w:proofErr w:type="gramEnd"/>
            <w:r w:rsidRPr="00735577">
              <w:rPr>
                <w:rFonts w:ascii="Calibri" w:hAnsi="Calibri"/>
                <w:color w:val="000000"/>
              </w:rPr>
              <w:t>, processed?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lesion on dorsum of L hand with edema of forearm and hand and non-tender axillary adenopathy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S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0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86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9777FF" w:rsidRPr="00DF23AD">
              <w:rPr>
                <w:rFonts w:ascii="Calibri" w:hAnsi="Calibri"/>
                <w:b w:val="0"/>
                <w:color w:val="000000"/>
              </w:rPr>
              <w:instrText xml:space="preserve"> ADDIN EN.CITE &lt;EndNote&gt;&lt;Cite&gt;&lt;Author&gt;Hubbard&lt;/Author&gt;&lt;Year&gt;1920&lt;/Year&gt;&lt;RecNum&gt;47&lt;/RecNum&gt;&lt;DisplayText&gt;[47]&lt;/DisplayText&gt;&lt;record&gt;&lt;rec-number&gt;47&lt;/rec-number&gt;&lt;foreign-keys&gt;&lt;key app="EN" db-id="5pxsas0xr2fzfhez0eove293zrr9ddwrxw2v"&gt;47&lt;/key&gt;&lt;/foreign-keys&gt;&lt;ref-type name="Journal Article"&gt;17&lt;/ref-type&gt;&lt;contributors&gt;&lt;authors&gt;&lt;author&gt;Hubbard, TD&lt;/author&gt;&lt;author&gt;Jacobson, W&lt;/author&gt;&lt;/authors&gt;&lt;/contributors&gt;&lt;titles&gt;&lt;title&gt;Investigation of Thirty-Four Cases of Human Anthrax Occurring in New York City During 1919 and 1920&lt;/title&gt;&lt;secondary-title&gt;Monthly Bull New York Health Dept&lt;/secondary-title&gt;&lt;/titles&gt;&lt;periodical&gt;&lt;full-title&gt;Monthly Bull New York Health Dept&lt;/full-title&gt;&lt;abbr-2&gt;Monthly Bull New York Health Dept&lt;/abbr-2&gt;&lt;/periodical&gt;&lt;pages&gt;249&lt;/pages&gt;&lt;volume&gt;10&lt;/volume&gt;&lt;dates&gt;&lt;year&gt;1920&lt;/year&gt;&lt;/dates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47" w:tooltip="Hubbard, 1920 #47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47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2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SA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45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hides or leathe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shortness of breath; cough; eschar on jaw; swelling of face, neck, and chest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S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0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87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9777FF" w:rsidRPr="00DF23AD">
              <w:rPr>
                <w:rFonts w:ascii="Calibri" w:hAnsi="Calibri"/>
                <w:b w:val="0"/>
                <w:color w:val="000000"/>
              </w:rPr>
              <w:instrText xml:space="preserve"> ADDIN EN.CITE &lt;EndNote&gt;&lt;Cite&gt;&lt;Author&gt;Hubbard&lt;/Author&gt;&lt;Year&gt;1920&lt;/Year&gt;&lt;RecNum&gt;47&lt;/RecNum&gt;&lt;DisplayText&gt;[47]&lt;/DisplayText&gt;&lt;record&gt;&lt;rec-number&gt;47&lt;/rec-number&gt;&lt;foreign-keys&gt;&lt;key app="EN" db-id="5pxsas0xr2fzfhez0eove293zrr9ddwrxw2v"&gt;47&lt;/key&gt;&lt;/foreign-keys&gt;&lt;ref-type name="Journal Article"&gt;17&lt;/ref-type&gt;&lt;contributors&gt;&lt;authors&gt;&lt;author&gt;Hubbard, TD&lt;/author&gt;&lt;author&gt;Jacobson, W&lt;/author&gt;&lt;/authors&gt;&lt;/contributors&gt;&lt;titles&gt;&lt;title&gt;Investigation of Thirty-Four Cases of Human Anthrax Occurring in New York City During 1919 and 1920&lt;/title&gt;&lt;secondary-title&gt;Monthly Bull New York Health Dept&lt;/secondary-title&gt;&lt;/titles&gt;&lt;periodical&gt;&lt;full-title&gt;Monthly Bull New York Health Dept&lt;/full-title&gt;&lt;abbr-2&gt;Monthly Bull New York Health Dept&lt;/abbr-2&gt;&lt;/periodical&gt;&lt;pages&gt;249&lt;/pages&gt;&lt;volume&gt;10&lt;/volume&gt;&lt;dates&gt;&lt;year&gt;1920&lt;/year&gt;&lt;/dates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47" w:tooltip="Hubbard, 1920 #47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47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20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SA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45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shaving brush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Y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B060E2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B060E2">
              <w:rPr>
                <w:rFonts w:ascii="Calibri" w:hAnsi="Calibri"/>
                <w:color w:val="000000"/>
              </w:rPr>
              <w:t>severe headache, pain in neck, nausea, vomiting, fever, sweats, chin swelling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, N/V, HA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3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9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88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9777FF" w:rsidRPr="00DF23AD">
              <w:rPr>
                <w:rFonts w:ascii="Calibri" w:hAnsi="Calibri"/>
                <w:b w:val="0"/>
                <w:color w:val="000000"/>
              </w:rPr>
              <w:instrText xml:space="preserve"> ADDIN EN.CITE &lt;EndNote&gt;&lt;Cite&gt;&lt;Author&gt;Hubbard&lt;/Author&gt;&lt;Year&gt;1920&lt;/Year&gt;&lt;RecNum&gt;47&lt;/RecNum&gt;&lt;DisplayText&gt;[47]&lt;/DisplayText&gt;&lt;record&gt;&lt;rec-number&gt;47&lt;/rec-number&gt;&lt;foreign-keys&gt;&lt;key app="EN" db-id="5pxsas0xr2fzfhez0eove293zrr9ddwrxw2v"&gt;47&lt;/key&gt;&lt;/foreign-keys&gt;&lt;ref-type name="Journal Article"&gt;17&lt;/ref-type&gt;&lt;contributors&gt;&lt;authors&gt;&lt;author&gt;Hubbard, TD&lt;/author&gt;&lt;author&gt;Jacobson, W&lt;/author&gt;&lt;/authors&gt;&lt;/contributors&gt;&lt;titles&gt;&lt;title&gt;Investigation of Thirty-Four Cases of Human Anthrax Occurring in New York City During 1919 and 1920&lt;/title&gt;&lt;secondary-title&gt;Monthly Bull New York Health Dept&lt;/secondary-title&gt;&lt;/titles&gt;&lt;periodical&gt;&lt;full-title&gt;Monthly Bull New York Health Dept&lt;/full-title&gt;&lt;abbr-2&gt;Monthly Bull New York Health Dept&lt;/abbr-2&gt;&lt;/periodical&gt;&lt;pages&gt;249&lt;/pages&gt;&lt;volume&gt;10&lt;/volume&gt;&lt;dates&gt;&lt;year&gt;1920&lt;/year&gt;&lt;/dates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47" w:tooltip="Hubbard, 1920 #47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47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2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SA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46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shaving brush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8A3440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8A3440"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3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9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89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9777FF" w:rsidRPr="00DF23AD">
              <w:rPr>
                <w:rFonts w:ascii="Calibri" w:hAnsi="Calibri"/>
                <w:b w:val="0"/>
                <w:color w:val="000000"/>
              </w:rPr>
              <w:instrText xml:space="preserve"> ADDIN EN.CITE &lt;EndNote&gt;&lt;Cite&gt;&lt;Author&gt;Hubbard&lt;/Author&gt;&lt;Year&gt;1920&lt;/Year&gt;&lt;RecNum&gt;47&lt;/RecNum&gt;&lt;DisplayText&gt;[47]&lt;/DisplayText&gt;&lt;record&gt;&lt;rec-number&gt;47&lt;/rec-number&gt;&lt;foreign-keys&gt;&lt;key app="EN" db-id="5pxsas0xr2fzfhez0eove293zrr9ddwrxw2v"&gt;47&lt;/key&gt;&lt;/foreign-keys&gt;&lt;ref-type name="Journal Article"&gt;17&lt;/ref-type&gt;&lt;contributors&gt;&lt;authors&gt;&lt;author&gt;Hubbard, TD&lt;/author&gt;&lt;author&gt;Jacobson, W&lt;/author&gt;&lt;/authors&gt;&lt;/contributors&gt;&lt;titles&gt;&lt;title&gt;Investigation of Thirty-Four Cases of Human Anthrax Occurring in New York City During 1919 and 1920&lt;/title&gt;&lt;secondary-title&gt;Monthly Bull New York Health Dept&lt;/secondary-title&gt;&lt;/titles&gt;&lt;periodical&gt;&lt;full-title&gt;Monthly Bull New York Health Dept&lt;/full-title&gt;&lt;abbr-2&gt;Monthly Bull New York Health Dept&lt;/abbr-2&gt;&lt;/periodical&gt;&lt;pages&gt;249&lt;/pages&gt;&lt;volume&gt;10&lt;/volume&gt;&lt;dates&gt;&lt;year&gt;1920&lt;/year&gt;&lt;/dates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47" w:tooltip="Hubbard, 1920 #47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47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20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SA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47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shaving brush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8A3440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8A3440"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S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, HA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3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90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9777FF" w:rsidRPr="00DF23AD">
              <w:rPr>
                <w:rFonts w:ascii="Calibri" w:hAnsi="Calibri"/>
                <w:b w:val="0"/>
                <w:color w:val="000000"/>
              </w:rPr>
              <w:instrText xml:space="preserve"> ADDIN EN.CITE &lt;EndNote&gt;&lt;Cite&gt;&lt;Author&gt;Hubbard&lt;/Author&gt;&lt;Year&gt;1920&lt;/Year&gt;&lt;RecNum&gt;47&lt;/RecNum&gt;&lt;DisplayText&gt;[47]&lt;/DisplayText&gt;&lt;record&gt;&lt;rec-number&gt;47&lt;/rec-number&gt;&lt;foreign-keys&gt;&lt;key app="EN" db-id="5pxsas0xr2fzfhez0eove293zrr9ddwrxw2v"&gt;47&lt;/key&gt;&lt;/foreign-keys&gt;&lt;ref-type name="Journal Article"&gt;17&lt;/ref-type&gt;&lt;contributors&gt;&lt;authors&gt;&lt;author&gt;Hubbard, TD&lt;/author&gt;&lt;author&gt;Jacobson, W&lt;/author&gt;&lt;/authors&gt;&lt;/contributors&gt;&lt;titles&gt;&lt;title&gt;Investigation of Thirty-Four Cases of Human Anthrax Occurring in New York City During 1919 and 1920&lt;/title&gt;&lt;secondary-title&gt;Monthly Bull New York Health Dept&lt;/secondary-title&gt;&lt;/titles&gt;&lt;periodical&gt;&lt;full-title&gt;Monthly Bull New York Health Dept&lt;/full-title&gt;&lt;abbr-2&gt;Monthly Bull New York Health Dept&lt;/abbr-2&gt;&lt;/periodical&gt;&lt;pages&gt;249&lt;/pages&gt;&lt;volume&gt;10&lt;/volume&gt;&lt;dates&gt;&lt;year&gt;1920&lt;/year&gt;&lt;/dates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47" w:tooltip="Hubbard, 1920 #47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47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2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SA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48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shaving brush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swelling of face, neck, and thorax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S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1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91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9777FF" w:rsidRPr="00DF23AD">
              <w:rPr>
                <w:rFonts w:ascii="Calibri" w:hAnsi="Calibri"/>
                <w:b w:val="0"/>
                <w:color w:val="000000"/>
              </w:rPr>
              <w:instrText xml:space="preserve"> ADDIN EN.CITE &lt;EndNote&gt;&lt;Cite&gt;&lt;Author&gt;Hubbard&lt;/Author&gt;&lt;Year&gt;1920&lt;/Year&gt;&lt;RecNum&gt;47&lt;/RecNum&gt;&lt;DisplayText&gt;[47]&lt;/DisplayText&gt;&lt;record&gt;&lt;rec-number&gt;47&lt;/rec-number&gt;&lt;foreign-keys&gt;&lt;key app="EN" db-id="5pxsas0xr2fzfhez0eove293zrr9ddwrxw2v"&gt;47&lt;/key&gt;&lt;/foreign-keys&gt;&lt;ref-type name="Journal Article"&gt;17&lt;/ref-type&gt;&lt;contributors&gt;&lt;authors&gt;&lt;author&gt;Hubbard, TD&lt;/author&gt;&lt;author&gt;Jacobson, W&lt;/author&gt;&lt;/authors&gt;&lt;/contributors&gt;&lt;titles&gt;&lt;title&gt;Investigation of Thirty-Four Cases of Human Anthrax Occurring in New York City During 1919 and 1920&lt;/title&gt;&lt;secondary-title&gt;Monthly Bull New York Health Dept&lt;/secondary-title&gt;&lt;/titles&gt;&lt;periodical&gt;&lt;full-title&gt;Monthly Bull New York Health Dept&lt;/full-title&gt;&lt;abbr-2&gt;Monthly Bull New York Health Dept&lt;/abbr-2&gt;&lt;/periodical&gt;&lt;pages&gt;249&lt;/pages&gt;&lt;volume&gt;10&lt;/volume&gt;&lt;dates&gt;&lt;year&gt;1920&lt;/year&gt;&lt;/dates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47" w:tooltip="Hubbard, 1920 #47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47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20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SA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48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shaving brush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headache, chills, swelling of R side of neck, difficulty swallowing, chills, sweats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S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, HA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1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92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9777FF" w:rsidRPr="00DF23AD">
              <w:rPr>
                <w:rFonts w:ascii="Calibri" w:hAnsi="Calibri"/>
                <w:b w:val="0"/>
                <w:color w:val="000000"/>
              </w:rPr>
              <w:instrText xml:space="preserve"> ADDIN EN.CITE &lt;EndNote&gt;&lt;Cite&gt;&lt;Author&gt;Hubbard&lt;/Author&gt;&lt;Year&gt;1920&lt;/Year&gt;&lt;RecNum&gt;47&lt;/RecNum&gt;&lt;DisplayText&gt;[47]&lt;/DisplayText&gt;&lt;record&gt;&lt;rec-number&gt;47&lt;/rec-number&gt;&lt;foreign-keys&gt;&lt;key app="EN" db-id="5pxsas0xr2fzfhez0eove293zrr9ddwrxw2v"&gt;47&lt;/key&gt;&lt;/foreign-keys&gt;&lt;ref-type name="Journal Article"&gt;17&lt;/ref-type&gt;&lt;contributors&gt;&lt;authors&gt;&lt;author&gt;Hubbard, TD&lt;/author&gt;&lt;author&gt;Jacobson, W&lt;/author&gt;&lt;/authors&gt;&lt;/contributors&gt;&lt;titles&gt;&lt;title&gt;Investigation of Thirty-Four Cases of Human Anthrax Occurring in New York City During 1919 and 1920&lt;/title&gt;&lt;secondary-title&gt;Monthly Bull New York Health Dept&lt;/secondary-title&gt;&lt;/titles&gt;&lt;periodical&gt;&lt;full-title&gt;Monthly Bull New York Health Dept&lt;/full-title&gt;&lt;abbr-2&gt;Monthly Bull New York Health Dept&lt;/abbr-2&gt;&lt;/periodical&gt;&lt;pages&gt;249&lt;/pages&gt;&lt;volume&gt;10&lt;/volume&gt;&lt;dates&gt;&lt;year&gt;1920&lt;/year&gt;&lt;/dates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47" w:tooltip="Hubbard, 1920 #47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47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2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SA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57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brush making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sore neck and intense ongoing swelling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S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5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1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93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9777FF" w:rsidRPr="00DF23AD">
              <w:rPr>
                <w:rFonts w:ascii="Calibri" w:hAnsi="Calibri"/>
                <w:b w:val="0"/>
                <w:color w:val="000000"/>
              </w:rPr>
              <w:instrText xml:space="preserve"> ADDIN EN.CITE &lt;EndNote&gt;&lt;Cite&gt;&lt;Author&gt;Hubbard&lt;/Author&gt;&lt;Year&gt;1920&lt;/Year&gt;&lt;RecNum&gt;47&lt;/RecNum&gt;&lt;DisplayText&gt;[47]&lt;/DisplayText&gt;&lt;record&gt;&lt;rec-number&gt;47&lt;/rec-number&gt;&lt;foreign-keys&gt;&lt;key app="EN" db-id="5pxsas0xr2fzfhez0eove293zrr9ddwrxw2v"&gt;47&lt;/key&gt;&lt;/foreign-keys&gt;&lt;ref-type name="Journal Article"&gt;17&lt;/ref-type&gt;&lt;contributors&gt;&lt;authors&gt;&lt;author&gt;Hubbard, TD&lt;/author&gt;&lt;author&gt;Jacobson, W&lt;/author&gt;&lt;/authors&gt;&lt;/contributors&gt;&lt;titles&gt;&lt;title&gt;Investigation of Thirty-Four Cases of Human Anthrax Occurring in New York City During 1919 and 1920&lt;/title&gt;&lt;secondary-title&gt;Monthly Bull New York Health Dept&lt;/secondary-title&gt;&lt;/titles&gt;&lt;periodical&gt;&lt;full-title&gt;Monthly Bull New York Health Dept&lt;/full-title&gt;&lt;abbr-2&gt;Monthly Bull New York Health Dept&lt;/abbr-2&gt;&lt;/periodical&gt;&lt;pages&gt;249&lt;/pages&gt;&lt;volume&gt;10&lt;/volume&gt;&lt;dates&gt;&lt;year&gt;1920&lt;/year&gt;&lt;/dates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47" w:tooltip="Hubbard, 1920 #47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47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20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SA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59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shaving brush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dyspnea, malignant pustule under R jaw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S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3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2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94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9777FF" w:rsidRPr="00DF23AD">
              <w:rPr>
                <w:rFonts w:ascii="Calibri" w:hAnsi="Calibri"/>
                <w:b w:val="0"/>
                <w:color w:val="000000"/>
              </w:rPr>
              <w:instrText xml:space="preserve"> ADDIN EN.CITE &lt;EndNote&gt;&lt;Cite&gt;&lt;Author&gt;House&lt;/Author&gt;&lt;Year&gt;1920&lt;/Year&gt;&lt;RecNum&gt;46&lt;/RecNum&gt;&lt;DisplayText&gt;[46]&lt;/DisplayText&gt;&lt;record&gt;&lt;rec-number&gt;46&lt;/rec-number&gt;&lt;foreign-keys&gt;&lt;key app="EN" db-id="5pxsas0xr2fzfhez0eove293zrr9ddwrxw2v"&gt;46&lt;/key&gt;&lt;/foreign-keys&gt;&lt;ref-type name="Journal Article"&gt;17&lt;/ref-type&gt;&lt;contributors&gt;&lt;authors&gt;&lt;author&gt;House, S John&lt;/author&gt;&lt;/authors&gt;&lt;/contributors&gt;&lt;titles&gt;&lt;title&gt;Hemorrhagic Meningoencephalitis in Anthrax A Report of Three Cases&lt;/title&gt;&lt;secondary-title&gt;Journal of Infectious Diseases&lt;/secondary-title&gt;&lt;/titles&gt;&lt;periodical&gt;&lt;full-title&gt;Journal of Infectious Diseases&lt;/full-title&gt;&lt;abbr-1&gt;J. Infect. Dis.&lt;/abbr-1&gt;&lt;abbr-2&gt;J Infect Dis&lt;/abbr-2&gt;&lt;/periodical&gt;&lt;pages&gt;513-526&lt;/pages&gt;&lt;volume&gt;27&lt;/volume&gt;&lt;number&gt;6&lt;/number&gt;&lt;dates&gt;&lt;year&gt;1920&lt;/year&gt;&lt;/dates&gt;&lt;isbn&gt;0022-1899&lt;/isbn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46" w:tooltip="House, 1920 #46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46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2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SA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62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wool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coma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MS, LOC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4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0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95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9777FF" w:rsidRPr="00DF23AD">
              <w:rPr>
                <w:rFonts w:ascii="Calibri" w:hAnsi="Calibri"/>
                <w:b w:val="0"/>
                <w:color w:val="000000"/>
              </w:rPr>
              <w:instrText xml:space="preserve"> ADDIN EN.CITE &lt;EndNote&gt;&lt;Cite&gt;&lt;Author&gt;Hubbard&lt;/Author&gt;&lt;Year&gt;1920&lt;/Year&gt;&lt;RecNum&gt;47&lt;/RecNum&gt;&lt;DisplayText&gt;[47]&lt;/DisplayText&gt;&lt;record&gt;&lt;rec-number&gt;47&lt;/rec-number&gt;&lt;foreign-keys&gt;&lt;key app="EN" db-id="5pxsas0xr2fzfhez0eove293zrr9ddwrxw2v"&gt;47&lt;/key&gt;&lt;/foreign-keys&gt;&lt;ref-type name="Journal Article"&gt;17&lt;/ref-type&gt;&lt;contributors&gt;&lt;authors&gt;&lt;author&gt;Hubbard, TD&lt;/author&gt;&lt;author&gt;Jacobson, W&lt;/author&gt;&lt;/authors&gt;&lt;/contributors&gt;&lt;titles&gt;&lt;title&gt;Investigation of Thirty-Four Cases of Human Anthrax Occurring in New York City During 1919 and 1920&lt;/title&gt;&lt;secondary-title&gt;Monthly Bull New York Health Dept&lt;/secondary-title&gt;&lt;/titles&gt;&lt;periodical&gt;&lt;full-title&gt;Monthly Bull New York Health Dept&lt;/full-title&gt;&lt;abbr-2&gt;Monthly Bull New York Health Dept&lt;/abbr-2&gt;&lt;/periodical&gt;&lt;pages&gt;249&lt;/pages&gt;&lt;volume&gt;10&lt;/volume&gt;&lt;dates&gt;&lt;year&gt;1920&lt;/year&gt;&lt;/dates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47" w:tooltip="Hubbard, 1920 #47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47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20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SA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63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brush making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eck lesion and chills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8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96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9777FF" w:rsidRPr="00DF23AD">
              <w:rPr>
                <w:rFonts w:ascii="Calibri" w:hAnsi="Calibri"/>
                <w:b w:val="0"/>
                <w:color w:val="000000"/>
              </w:rPr>
              <w:instrText xml:space="preserve"> ADDIN EN.CITE &lt;EndNote&gt;&lt;Cite&gt;&lt;Author&gt;Hubbard&lt;/Author&gt;&lt;Year&gt;1920&lt;/Year&gt;&lt;RecNum&gt;47&lt;/RecNum&gt;&lt;DisplayText&gt;[47]&lt;/DisplayText&gt;&lt;record&gt;&lt;rec-number&gt;47&lt;/rec-number&gt;&lt;foreign-keys&gt;&lt;key app="EN" db-id="5pxsas0xr2fzfhez0eove293zrr9ddwrxw2v"&gt;47&lt;/key&gt;&lt;/foreign-keys&gt;&lt;ref-type name="Journal Article"&gt;17&lt;/ref-type&gt;&lt;contributors&gt;&lt;authors&gt;&lt;author&gt;Hubbard, TD&lt;/author&gt;&lt;author&gt;Jacobson, W&lt;/author&gt;&lt;/authors&gt;&lt;/contributors&gt;&lt;titles&gt;&lt;title&gt;Investigation of Thirty-Four Cases of Human Anthrax Occurring in New York City During 1919 and 1920&lt;/title&gt;&lt;secondary-title&gt;Monthly Bull New York Health Dept&lt;/secondary-title&gt;&lt;/titles&gt;&lt;periodical&gt;&lt;full-title&gt;Monthly Bull New York Health Dept&lt;/full-title&gt;&lt;abbr-2&gt;Monthly Bull New York Health Dept&lt;/abbr-2&gt;&lt;/periodical&gt;&lt;pages&gt;249&lt;/pages&gt;&lt;volume&gt;10&lt;/volume&gt;&lt;dates&gt;&lt;year&gt;1920&lt;/year&gt;&lt;/dates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47" w:tooltip="Hubbard, 1920 #47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47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2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SA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79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shaving brush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B060E2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B060E2"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B060E2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8A3440">
              <w:rPr>
                <w:rFonts w:ascii="Calibri" w:hAnsi="Calibri"/>
                <w:color w:val="000000"/>
              </w:rPr>
              <w:t xml:space="preserve">pimple 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6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97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9777FF" w:rsidRPr="00DF23AD">
              <w:rPr>
                <w:rFonts w:ascii="Calibri" w:hAnsi="Calibri"/>
                <w:b w:val="0"/>
                <w:color w:val="000000"/>
              </w:rPr>
              <w:instrText xml:space="preserve"> ADDIN EN.CITE &lt;EndNote&gt;&lt;Cite&gt;&lt;Author&gt;Hubbard&lt;/Author&gt;&lt;Year&gt;1920&lt;/Year&gt;&lt;RecNum&gt;47&lt;/RecNum&gt;&lt;DisplayText&gt;[47, 51]&lt;/DisplayText&gt;&lt;record&gt;&lt;rec-number&gt;47&lt;/rec-number&gt;&lt;foreign-keys&gt;&lt;key app="EN" db-id="5pxsas0xr2fzfhez0eove293zrr9ddwrxw2v"&gt;47&lt;/key&gt;&lt;/foreign-keys&gt;&lt;ref-type name="Journal Article"&gt;17&lt;/ref-type&gt;&lt;contributors&gt;&lt;authors&gt;&lt;author&gt;Hubbard, TD&lt;/author&gt;&lt;author&gt;Jacobson, W&lt;/author&gt;&lt;/authors&gt;&lt;/contributors&gt;&lt;titles&gt;&lt;title&gt;Investigation of Thirty-Four Cases of Human Anthrax Occurring in New York City During 1919 and 1920&lt;/title&gt;&lt;secondary-title&gt;Monthly Bull New York Health Dept&lt;/secondary-title&gt;&lt;/titles&gt;&lt;periodical&gt;&lt;full-title&gt;Monthly Bull New York Health Dept&lt;/full-title&gt;&lt;abbr-2&gt;Monthly Bull New York Health Dept&lt;/abbr-2&gt;&lt;/periodical&gt;&lt;pages&gt;249&lt;/pages&gt;&lt;volume&gt;10&lt;/volume&gt;&lt;dates&gt;&lt;year&gt;1920&lt;/year&gt;&lt;/dates&gt;&lt;urls&gt;&lt;/urls&gt;&lt;/record&gt;&lt;/Cite&gt;&lt;Cite&gt;&lt;Author&gt;Santee&lt;/Author&gt;&lt;Year&gt;1923&lt;/Year&gt;&lt;RecNum&gt;51&lt;/RecNum&gt;&lt;record&gt;&lt;rec-number&gt;51&lt;/rec-number&gt;&lt;foreign-keys&gt;&lt;key app="EN" db-id="5pxsas0xr2fzfhez0eove293zrr9ddwrxw2v"&gt;51&lt;/key&gt;&lt;/foreign-keys&gt;&lt;ref-type name="Journal Article"&gt;17&lt;/ref-type&gt;&lt;contributors&gt;&lt;authors&gt;&lt;author&gt;Santee, Harold E&lt;/author&gt;&lt;/authors&gt;&lt;/contributors&gt;&lt;titles&gt;&lt;title&gt;Anthrax and its treatment&lt;/title&gt;&lt;secondary-title&gt;Annals of surgery&lt;/secondary-title&gt;&lt;/titles&gt;&lt;periodical&gt;&lt;full-title&gt;Annals of Surgery&lt;/full-title&gt;&lt;abbr-1&gt;Ann. Surg.&lt;/abbr-1&gt;&lt;abbr-2&gt;Ann Surg&lt;/abbr-2&gt;&lt;/periodical&gt;&lt;pages&gt;326&lt;/pages&gt;&lt;volume&gt;78&lt;/volume&gt;&lt;number&gt;3&lt;/number&gt;&lt;dates&gt;&lt;year&gt;1923&lt;/year&gt;&lt;/dates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47" w:tooltip="Hubbard, 1920 #47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47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 xml:space="preserve">, </w:t>
            </w:r>
            <w:hyperlink w:anchor="_ENREF_51" w:tooltip="Santee, 1923 #51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51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20, 1923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SA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14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ulcer with ring of fused vesicles L cheek, edema of face and neck, </w:t>
            </w:r>
            <w:proofErr w:type="spellStart"/>
            <w:r>
              <w:rPr>
                <w:rFonts w:ascii="Calibri" w:hAnsi="Calibri"/>
                <w:color w:val="000000"/>
              </w:rPr>
              <w:t>nontender</w:t>
            </w:r>
            <w:proofErr w:type="spellEnd"/>
            <w:r>
              <w:rPr>
                <w:rFonts w:ascii="Calibri" w:hAnsi="Calibri"/>
                <w:color w:val="000000"/>
              </w:rPr>
              <w:t xml:space="preserve"> </w:t>
            </w:r>
            <w:proofErr w:type="spellStart"/>
            <w:r>
              <w:rPr>
                <w:rFonts w:ascii="Calibri" w:hAnsi="Calibri"/>
                <w:color w:val="000000"/>
              </w:rPr>
              <w:t>lymphadenaopthy</w:t>
            </w:r>
            <w:proofErr w:type="spellEnd"/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S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9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98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9777FF" w:rsidRPr="00DF23AD">
              <w:rPr>
                <w:rFonts w:ascii="Calibri" w:hAnsi="Calibri"/>
                <w:b w:val="0"/>
                <w:color w:val="000000"/>
              </w:rPr>
              <w:instrText xml:space="preserve"> ADDIN EN.CITE &lt;EndNote&gt;&lt;Cite&gt;&lt;Author&gt;Hubbard&lt;/Author&gt;&lt;Year&gt;1920&lt;/Year&gt;&lt;RecNum&gt;47&lt;/RecNum&gt;&lt;DisplayText&gt;[47, 51]&lt;/DisplayText&gt;&lt;record&gt;&lt;rec-number&gt;47&lt;/rec-number&gt;&lt;foreign-keys&gt;&lt;key app="EN" db-id="5pxsas0xr2fzfhez0eove293zrr9ddwrxw2v"&gt;47&lt;/key&gt;&lt;/foreign-keys&gt;&lt;ref-type name="Journal Article"&gt;17&lt;/ref-type&gt;&lt;contributors&gt;&lt;authors&gt;&lt;author&gt;Hubbard, TD&lt;/author&gt;&lt;author&gt;Jacobson, W&lt;/author&gt;&lt;/authors&gt;&lt;/contributors&gt;&lt;titles&gt;&lt;title&gt;Investigation of Thirty-Four Cases of Human Anthrax Occurring in New York City During 1919 and 1920&lt;/title&gt;&lt;secondary-title&gt;Monthly Bull New York Health Dept&lt;/secondary-title&gt;&lt;/titles&gt;&lt;periodical&gt;&lt;full-title&gt;Monthly Bull New York Health Dept&lt;/full-title&gt;&lt;abbr-2&gt;Monthly Bull New York Health Dept&lt;/abbr-2&gt;&lt;/periodical&gt;&lt;pages&gt;249&lt;/pages&gt;&lt;volume&gt;10&lt;/volume&gt;&lt;dates&gt;&lt;year&gt;1920&lt;/year&gt;&lt;/dates&gt;&lt;urls&gt;&lt;/urls&gt;&lt;/record&gt;&lt;/Cite&gt;&lt;Cite&gt;&lt;Author&gt;Santee&lt;/Author&gt;&lt;Year&gt;1923&lt;/Year&gt;&lt;RecNum&gt;51&lt;/RecNum&gt;&lt;record&gt;&lt;rec-number&gt;51&lt;/rec-number&gt;&lt;foreign-keys&gt;&lt;key app="EN" db-id="5pxsas0xr2fzfhez0eove293zrr9ddwrxw2v"&gt;51&lt;/key&gt;&lt;/foreign-keys&gt;&lt;ref-type name="Journal Article"&gt;17&lt;/ref-type&gt;&lt;contributors&gt;&lt;authors&gt;&lt;author&gt;Santee, Harold E&lt;/author&gt;&lt;/authors&gt;&lt;/contributors&gt;&lt;titles&gt;&lt;title&gt;Anthrax and its treatment&lt;/title&gt;&lt;secondary-title&gt;Annals of surgery&lt;/secondary-title&gt;&lt;/titles&gt;&lt;periodical&gt;&lt;full-title&gt;Annals of Surgery&lt;/full-title&gt;&lt;abbr-1&gt;Ann. Surg.&lt;/abbr-1&gt;&lt;abbr-2&gt;Ann Surg&lt;/abbr-2&gt;&lt;/periodical&gt;&lt;pages&gt;326&lt;/pages&gt;&lt;volume&gt;78&lt;/volume&gt;&lt;number&gt;3&lt;/number&gt;&lt;dates&gt;&lt;year&gt;1923&lt;/year&gt;&lt;/dates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47" w:tooltip="Hubbard, 1920 #47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47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 xml:space="preserve">, </w:t>
            </w:r>
            <w:hyperlink w:anchor="_ENREF_51" w:tooltip="Santee, 1923 #51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51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20, 192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SA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16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shaving brush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lesion of R cheek, edema, adenopathy, fever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S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9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99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9777FF" w:rsidRPr="00DF23AD">
              <w:rPr>
                <w:rFonts w:ascii="Calibri" w:hAnsi="Calibri"/>
                <w:b w:val="0"/>
                <w:color w:val="000000"/>
              </w:rPr>
              <w:instrText xml:space="preserve"> ADDIN EN.CITE &lt;EndNote&gt;&lt;Cite&gt;&lt;Author&gt;Hubbard&lt;/Author&gt;&lt;Year&gt;1920&lt;/Year&gt;&lt;RecNum&gt;47&lt;/RecNum&gt;&lt;DisplayText&gt;[47, 51]&lt;/DisplayText&gt;&lt;record&gt;&lt;rec-number&gt;47&lt;/rec-number&gt;&lt;foreign-keys&gt;&lt;key app="EN" db-id="5pxsas0xr2fzfhez0eove293zrr9ddwrxw2v"&gt;47&lt;/key&gt;&lt;/foreign-keys&gt;&lt;ref-type name="Journal Article"&gt;17&lt;/ref-type&gt;&lt;contributors&gt;&lt;authors&gt;&lt;author&gt;Hubbard, TD&lt;/author&gt;&lt;author&gt;Jacobson, W&lt;/author&gt;&lt;/authors&gt;&lt;/contributors&gt;&lt;titles&gt;&lt;title&gt;Investigation of Thirty-Four Cases of Human Anthrax Occurring in New York City During 1919 and 1920&lt;/title&gt;&lt;secondary-title&gt;Monthly Bull New York Health Dept&lt;/secondary-title&gt;&lt;/titles&gt;&lt;periodical&gt;&lt;full-title&gt;Monthly Bull New York Health Dept&lt;/full-title&gt;&lt;abbr-2&gt;Monthly Bull New York Health Dept&lt;/abbr-2&gt;&lt;/periodical&gt;&lt;pages&gt;249&lt;/pages&gt;&lt;volume&gt;10&lt;/volume&gt;&lt;dates&gt;&lt;year&gt;1920&lt;/year&gt;&lt;/dates&gt;&lt;urls&gt;&lt;/urls&gt;&lt;/record&gt;&lt;/Cite&gt;&lt;Cite&gt;&lt;Author&gt;Santee&lt;/Author&gt;&lt;Year&gt;1923&lt;/Year&gt;&lt;RecNum&gt;51&lt;/RecNum&gt;&lt;record&gt;&lt;rec-number&gt;51&lt;/rec-number&gt;&lt;foreign-keys&gt;&lt;key app="EN" db-id="5pxsas0xr2fzfhez0eove293zrr9ddwrxw2v"&gt;51&lt;/key&gt;&lt;/foreign-keys&gt;&lt;ref-type name="Journal Article"&gt;17&lt;/ref-type&gt;&lt;contributors&gt;&lt;authors&gt;&lt;author&gt;Santee, Harold E&lt;/author&gt;&lt;/authors&gt;&lt;/contributors&gt;&lt;titles&gt;&lt;title&gt;Anthrax and its treatment&lt;/title&gt;&lt;secondary-title&gt;Annals of surgery&lt;/secondary-title&gt;&lt;/titles&gt;&lt;periodical&gt;&lt;full-title&gt;Annals of Surgery&lt;/full-title&gt;&lt;abbr-1&gt;Ann. Surg.&lt;/abbr-1&gt;&lt;abbr-2&gt;Ann Surg&lt;/abbr-2&gt;&lt;/periodical&gt;&lt;pages&gt;326&lt;/pages&gt;&lt;volume&gt;78&lt;/volume&gt;&lt;number&gt;3&lt;/number&gt;&lt;dates&gt;&lt;year&gt;1923&lt;/year&gt;&lt;/dates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47" w:tooltip="Hubbard, 1920 #47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47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 xml:space="preserve">, </w:t>
            </w:r>
            <w:hyperlink w:anchor="_ENREF_51" w:tooltip="Santee, 1923 #51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51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20, 1923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SA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32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hides or leather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swelling of face and entire neck, dyspnea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S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9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lastRenderedPageBreak/>
              <w:t xml:space="preserve">100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192DD9">
              <w:rPr>
                <w:rFonts w:ascii="Calibri" w:hAnsi="Calibri"/>
                <w:color w:val="000000"/>
              </w:rPr>
              <w:instrText xml:space="preserve"> ADDIN EN.CITE &lt;EndNote&gt;&lt;Cite&gt;&lt;Author&gt;Pasha&lt;/Author&gt;&lt;Year&gt;1921&lt;/Year&gt;&lt;RecNum&gt;52&lt;/RecNum&gt;&lt;DisplayText&gt;[52]&lt;/DisplayText&gt;&lt;record&gt;&lt;rec-number&gt;52&lt;/rec-number&gt;&lt;foreign-keys&gt;&lt;key app="EN" db-id="5pxsas0xr2fzfhez0eove293zrr9ddwrxw2v"&gt;52&lt;/key&gt;&lt;/foreign-keys&gt;&lt;ref-type name="Journal Article"&gt;17&lt;/ref-type&gt;&lt;contributors&gt;&lt;authors&gt;&lt;author&gt;Pasha, Zia Noury&lt;/author&gt;&lt;/authors&gt;&lt;/contributors&gt;&lt;titles&gt;&lt;title&gt;Anthrax in the nasal cavity&lt;/title&gt;&lt;secondary-title&gt;British Medical Journal&lt;/secondary-title&gt;&lt;/titles&gt;&lt;periodical&gt;&lt;full-title&gt;British Medical Journal&lt;/full-title&gt;&lt;abbr-1&gt;Br. Med. J.&lt;/abbr-1&gt;&lt;abbr-2&gt;Br Med J&lt;/abbr-2&gt;&lt;/periodical&gt;&lt;pages&gt;446-446&lt;/pages&gt;&lt;dates&gt;&lt;year&gt;1921&lt;/year&gt;&lt;/dates&gt;&lt;isbn&gt;0007-1447&lt;/isbn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52" w:tooltip="Pasha, 1921 #52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52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2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Turkey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35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NP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swelling and nasal obstruction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MS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7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9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101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9777FF" w:rsidRPr="00DF23AD">
              <w:rPr>
                <w:rFonts w:ascii="Calibri" w:hAnsi="Calibri"/>
                <w:b w:val="0"/>
                <w:color w:val="000000"/>
              </w:rPr>
              <w:instrText xml:space="preserve"> ADDIN EN.CITE &lt;EndNote&gt;&lt;Cite&gt;&lt;Author&gt;Symmers&lt;/Author&gt;&lt;Year&gt;1922&lt;/Year&gt;&lt;RecNum&gt;53&lt;/RecNum&gt;&lt;DisplayText&gt;[53]&lt;/DisplayText&gt;&lt;record&gt;&lt;rec-number&gt;53&lt;/rec-number&gt;&lt;foreign-keys&gt;&lt;key app="EN" db-id="5pxsas0xr2fzfhez0eove293zrr9ddwrxw2v"&gt;53&lt;/key&gt;&lt;/foreign-keys&gt;&lt;ref-type name="Journal Article"&gt;17&lt;/ref-type&gt;&lt;contributors&gt;&lt;authors&gt;&lt;author&gt;Symmers, Douglas&lt;/author&gt;&lt;/authors&gt;&lt;/contributors&gt;&lt;titles&gt;&lt;title&gt;The serum treatment of anthrax septicaemia&lt;/title&gt;&lt;secondary-title&gt;Annals of surgery&lt;/secondary-title&gt;&lt;/titles&gt;&lt;periodical&gt;&lt;full-title&gt;Annals of Surgery&lt;/full-title&gt;&lt;abbr-1&gt;Ann. Surg.&lt;/abbr-1&gt;&lt;abbr-2&gt;Ann Surg&lt;/abbr-2&gt;&lt;/periodical&gt;&lt;pages&gt;663&lt;/pages&gt;&lt;volume&gt;75&lt;/volume&gt;&lt;number&gt;6&lt;/number&gt;&lt;dates&gt;&lt;year&gt;1922&lt;/year&gt;&lt;/dates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53" w:tooltip="Symmers, 1922 #53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53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22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SA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35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shaving brush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nthrax pustule L side of neck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S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1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102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9777FF" w:rsidRPr="00DF23AD">
              <w:rPr>
                <w:rFonts w:ascii="Calibri" w:hAnsi="Calibri"/>
                <w:b w:val="0"/>
                <w:color w:val="000000"/>
              </w:rPr>
              <w:instrText xml:space="preserve"> ADDIN EN.CITE &lt;EndNote&gt;&lt;Cite&gt;&lt;Author&gt;Santee&lt;/Author&gt;&lt;Year&gt;1923&lt;/Year&gt;&lt;RecNum&gt;51&lt;/RecNum&gt;&lt;DisplayText&gt;[51]&lt;/DisplayText&gt;&lt;record&gt;&lt;rec-number&gt;51&lt;/rec-number&gt;&lt;foreign-keys&gt;&lt;key app="EN" db-id="5pxsas0xr2fzfhez0eove293zrr9ddwrxw2v"&gt;51&lt;/key&gt;&lt;/foreign-keys&gt;&lt;ref-type name="Journal Article"&gt;17&lt;/ref-type&gt;&lt;contributors&gt;&lt;authors&gt;&lt;author&gt;Santee, Harold E&lt;/author&gt;&lt;/authors&gt;&lt;/contributors&gt;&lt;titles&gt;&lt;title&gt;Anthrax and its treatment&lt;/title&gt;&lt;secondary-title&gt;Annals of surgery&lt;/secondary-title&gt;&lt;/titles&gt;&lt;periodical&gt;&lt;full-title&gt;Annals of Surgery&lt;/full-title&gt;&lt;abbr-1&gt;Ann. Surg.&lt;/abbr-1&gt;&lt;abbr-2&gt;Ann Surg&lt;/abbr-2&gt;&lt;/periodical&gt;&lt;pages&gt;326&lt;/pages&gt;&lt;volume&gt;78&lt;/volume&gt;&lt;number&gt;3&lt;/number&gt;&lt;dates&gt;&lt;year&gt;1923&lt;/year&gt;&lt;/dates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51" w:tooltip="Santee, 1923 #51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51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2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SA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17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S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8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103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9777FF" w:rsidRPr="00DF23AD">
              <w:rPr>
                <w:rFonts w:ascii="Calibri" w:hAnsi="Calibri"/>
                <w:b w:val="0"/>
                <w:color w:val="000000"/>
              </w:rPr>
              <w:instrText xml:space="preserve"> ADDIN EN.CITE &lt;EndNote&gt;&lt;Cite&gt;&lt;Author&gt;Santee&lt;/Author&gt;&lt;Year&gt;1923&lt;/Year&gt;&lt;RecNum&gt;51&lt;/RecNum&gt;&lt;DisplayText&gt;[51]&lt;/DisplayText&gt;&lt;record&gt;&lt;rec-number&gt;51&lt;/rec-number&gt;&lt;foreign-keys&gt;&lt;key app="EN" db-id="5pxsas0xr2fzfhez0eove293zrr9ddwrxw2v"&gt;51&lt;/key&gt;&lt;/foreign-keys&gt;&lt;ref-type name="Journal Article"&gt;17&lt;/ref-type&gt;&lt;contributors&gt;&lt;authors&gt;&lt;author&gt;Santee, Harold E&lt;/author&gt;&lt;/authors&gt;&lt;/contributors&gt;&lt;titles&gt;&lt;title&gt;Anthrax and its treatment&lt;/title&gt;&lt;secondary-title&gt;Annals of surgery&lt;/secondary-title&gt;&lt;/titles&gt;&lt;periodical&gt;&lt;full-title&gt;Annals of Surgery&lt;/full-title&gt;&lt;abbr-1&gt;Ann. Surg.&lt;/abbr-1&gt;&lt;abbr-2&gt;Ann Surg&lt;/abbr-2&gt;&lt;/periodical&gt;&lt;pages&gt;326&lt;/pages&gt;&lt;volume&gt;78&lt;/volume&gt;&lt;number&gt;3&lt;/number&gt;&lt;dates&gt;&lt;year&gt;1923&lt;/year&gt;&lt;/dates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51" w:tooltip="Santee, 1923 #51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51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23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SA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28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6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104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9777FF" w:rsidRPr="00DF23AD">
              <w:rPr>
                <w:rFonts w:ascii="Calibri" w:hAnsi="Calibri"/>
                <w:b w:val="0"/>
                <w:color w:val="000000"/>
              </w:rPr>
              <w:instrText xml:space="preserve"> ADDIN EN.CITE &lt;EndNote&gt;&lt;Cite&gt;&lt;Author&gt;Santee&lt;/Author&gt;&lt;Year&gt;1923&lt;/Year&gt;&lt;RecNum&gt;51&lt;/RecNum&gt;&lt;DisplayText&gt;[51]&lt;/DisplayText&gt;&lt;record&gt;&lt;rec-number&gt;51&lt;/rec-number&gt;&lt;foreign-keys&gt;&lt;key app="EN" db-id="5pxsas0xr2fzfhez0eove293zrr9ddwrxw2v"&gt;51&lt;/key&gt;&lt;/foreign-keys&gt;&lt;ref-type name="Journal Article"&gt;17&lt;/ref-type&gt;&lt;contributors&gt;&lt;authors&gt;&lt;author&gt;Santee, Harold E&lt;/author&gt;&lt;/authors&gt;&lt;/contributors&gt;&lt;titles&gt;&lt;title&gt;Anthrax and its treatment&lt;/title&gt;&lt;secondary-title&gt;Annals of surgery&lt;/secondary-title&gt;&lt;/titles&gt;&lt;periodical&gt;&lt;full-title&gt;Annals of Surgery&lt;/full-title&gt;&lt;abbr-1&gt;Ann. Surg.&lt;/abbr-1&gt;&lt;abbr-2&gt;Ann Surg&lt;/abbr-2&gt;&lt;/periodical&gt;&lt;pages&gt;326&lt;/pages&gt;&lt;volume&gt;78&lt;/volume&gt;&lt;number&gt;3&lt;/number&gt;&lt;dates&gt;&lt;year&gt;1923&lt;/year&gt;&lt;/dates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51" w:tooltip="Santee, 1923 #51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51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2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SA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28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shaving brush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S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8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105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9777FF" w:rsidRPr="00DF23AD">
              <w:rPr>
                <w:rFonts w:ascii="Calibri" w:hAnsi="Calibri"/>
                <w:b w:val="0"/>
                <w:color w:val="000000"/>
              </w:rPr>
              <w:instrText xml:space="preserve"> ADDIN EN.CITE &lt;EndNote&gt;&lt;Cite&gt;&lt;Author&gt;Santee&lt;/Author&gt;&lt;Year&gt;1923&lt;/Year&gt;&lt;RecNum&gt;51&lt;/RecNum&gt;&lt;DisplayText&gt;[51]&lt;/DisplayText&gt;&lt;record&gt;&lt;rec-number&gt;51&lt;/rec-number&gt;&lt;foreign-keys&gt;&lt;key app="EN" db-id="5pxsas0xr2fzfhez0eove293zrr9ddwrxw2v"&gt;51&lt;/key&gt;&lt;/foreign-keys&gt;&lt;ref-type name="Journal Article"&gt;17&lt;/ref-type&gt;&lt;contributors&gt;&lt;authors&gt;&lt;author&gt;Santee, Harold E&lt;/author&gt;&lt;/authors&gt;&lt;/contributors&gt;&lt;titles&gt;&lt;title&gt;Anthrax and its treatment&lt;/title&gt;&lt;secondary-title&gt;Annals of surgery&lt;/secondary-title&gt;&lt;/titles&gt;&lt;periodical&gt;&lt;full-title&gt;Annals of Surgery&lt;/full-title&gt;&lt;abbr-1&gt;Ann. Surg.&lt;/abbr-1&gt;&lt;abbr-2&gt;Ann Surg&lt;/abbr-2&gt;&lt;/periodical&gt;&lt;pages&gt;326&lt;/pages&gt;&lt;volume&gt;78&lt;/volume&gt;&lt;number&gt;3&lt;/number&gt;&lt;dates&gt;&lt;year&gt;1923&lt;/year&gt;&lt;/dates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51" w:tooltip="Santee, 1923 #51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51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23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SA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30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S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9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106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9777FF" w:rsidRPr="00DF23AD">
              <w:rPr>
                <w:rFonts w:ascii="Calibri" w:hAnsi="Calibri"/>
                <w:b w:val="0"/>
                <w:color w:val="000000"/>
              </w:rPr>
              <w:instrText xml:space="preserve"> ADDIN EN.CITE &lt;EndNote&gt;&lt;Cite&gt;&lt;Author&gt;Santee&lt;/Author&gt;&lt;Year&gt;1923&lt;/Year&gt;&lt;RecNum&gt;51&lt;/RecNum&gt;&lt;DisplayText&gt;[51]&lt;/DisplayText&gt;&lt;record&gt;&lt;rec-number&gt;51&lt;/rec-number&gt;&lt;foreign-keys&gt;&lt;key app="EN" db-id="5pxsas0xr2fzfhez0eove293zrr9ddwrxw2v"&gt;51&lt;/key&gt;&lt;/foreign-keys&gt;&lt;ref-type name="Journal Article"&gt;17&lt;/ref-type&gt;&lt;contributors&gt;&lt;authors&gt;&lt;author&gt;Santee, Harold E&lt;/author&gt;&lt;/authors&gt;&lt;/contributors&gt;&lt;titles&gt;&lt;title&gt;Anthrax and its treatment&lt;/title&gt;&lt;secondary-title&gt;Annals of surgery&lt;/secondary-title&gt;&lt;/titles&gt;&lt;periodical&gt;&lt;full-title&gt;Annals of Surgery&lt;/full-title&gt;&lt;abbr-1&gt;Ann. Surg.&lt;/abbr-1&gt;&lt;abbr-2&gt;Ann Surg&lt;/abbr-2&gt;&lt;/periodical&gt;&lt;pages&gt;326&lt;/pages&gt;&lt;volume&gt;78&lt;/volume&gt;&lt;number&gt;3&lt;/number&gt;&lt;dates&gt;&lt;year&gt;1923&lt;/year&gt;&lt;/dates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51" w:tooltip="Santee, 1923 #51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51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2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SA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30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shaving brush &amp; hides or leathe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S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9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107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9777FF" w:rsidRPr="00DF23AD">
              <w:rPr>
                <w:rFonts w:ascii="Calibri" w:hAnsi="Calibri"/>
                <w:b w:val="0"/>
                <w:color w:val="000000"/>
              </w:rPr>
              <w:instrText xml:space="preserve"> ADDIN EN.CITE &lt;EndNote&gt;&lt;Cite&gt;&lt;Author&gt;Monserrat&lt;/Author&gt;&lt;Year&gt;1923&lt;/Year&gt;&lt;RecNum&gt;54&lt;/RecNum&gt;&lt;DisplayText&gt;[54]&lt;/DisplayText&gt;&lt;record&gt;&lt;rec-number&gt;54&lt;/rec-number&gt;&lt;foreign-keys&gt;&lt;key app="EN" db-id="5pxsas0xr2fzfhez0eove293zrr9ddwrxw2v"&gt;54&lt;/key&gt;&lt;/foreign-keys&gt;&lt;ref-type name="Journal Article"&gt;17&lt;/ref-type&gt;&lt;contributors&gt;&lt;authors&gt;&lt;author&gt;Monserrat, Carlos&lt;/author&gt;&lt;/authors&gt;&lt;/contributors&gt;&lt;titles&gt;&lt;title&gt;Bacteriological and Pathological Study of a Case of Anthrax Septicemia with Gastrointestinal Lesions&lt;/title&gt;&lt;secondary-title&gt;Journal of the Philippine Islands Medical Association&lt;/secondary-title&gt;&lt;/titles&gt;&lt;periodical&gt;&lt;full-title&gt;Journal of the Philippine Islands Medical Association&lt;/full-title&gt;&lt;abbr-2&gt;Journal of the Philippine Islands Medical Association&lt;/abbr-2&gt;&lt;/periodical&gt;&lt;pages&gt;193-198&lt;/pages&gt;&lt;volume&gt;3&lt;/volume&gt;&lt;number&gt;4&lt;/number&gt;&lt;dates&gt;&lt;year&gt;1923&lt;/year&gt;&lt;/dates&gt;&lt;accession-num&gt;19242901005&lt;/accession-num&gt;&lt;work-type&gt;Journal article&lt;/work-type&gt;&lt;urls&gt;&lt;related-urls&gt;&lt;url&gt;http://ovidsp.ovid.com/ovidweb.cgi?T=JS&amp;amp;CSC=Y&amp;amp;NEWS=N&amp;amp;PAGE=fulltext&amp;amp;D=cagh0&amp;amp;AN=19242901005&lt;/url&gt;&lt;url&gt;http://sfxhosted.exlibrisgroup.com/cdc?sid=OVID:caghdb&amp;amp;id=pmid:&amp;amp;id=&amp;amp;issn=0368-3605&amp;amp;isbn=&amp;amp;volume=3&amp;amp;issue=4&amp;amp;spage=193&amp;amp;pages=193-198+%28En%29%3B+220-224+%28Es%29&amp;amp;date=1923&amp;amp;title=Journal+of+the+Philippine+Islands+Medical+Association&amp;amp;atitle=Bacteriological+and+Pathological+Study+of+a+Case+of+Anthrax+Septicemia+with+Gastrointestinal+Lesions.&amp;amp;aulast=MONSERRAT&amp;amp;pid=%3Cauthor%3EMONSERRAT%2C+Carlos%3C%2Fauthor%3E&amp;amp;%3CAN%3E19242901005%3C%2FAN%3E&amp;amp;%3CDT%3EJournal+article%3C%2FDT%3E&lt;/url&gt;&lt;/related-urls&gt;&lt;/urls&gt;&lt;remote-database-name&gt;Global Health&lt;/remote-database-name&gt;&lt;remote-database-provider&gt;Ovid Technologies&lt;/remote-database-provider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54" w:tooltip="Monserrat, 1923 #54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54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23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Philippines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34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NP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alaise, fever, severe headache, and slight nasal discharge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GI, pulmonary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, HA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MS, LOC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6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9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108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9777FF" w:rsidRPr="00DF23AD">
              <w:rPr>
                <w:rFonts w:ascii="Calibri" w:hAnsi="Calibri"/>
                <w:b w:val="0"/>
                <w:color w:val="000000"/>
              </w:rPr>
              <w:instrText xml:space="preserve"> ADDIN EN.CITE &lt;EndNote&gt;&lt;Cite&gt;&lt;Author&gt;McGlannan&lt;/Author&gt;&lt;Year&gt;1923&lt;/Year&gt;&lt;RecNum&gt;55&lt;/RecNum&gt;&lt;DisplayText&gt;[55]&lt;/DisplayText&gt;&lt;record&gt;&lt;rec-number&gt;55&lt;/rec-number&gt;&lt;foreign-keys&gt;&lt;key app="EN" db-id="5pxsas0xr2fzfhez0eove293zrr9ddwrxw2v"&gt;55&lt;/key&gt;&lt;/foreign-keys&gt;&lt;ref-type name="Journal Article"&gt;17&lt;/ref-type&gt;&lt;contributors&gt;&lt;authors&gt;&lt;author&gt;McGlannan, Alexius&lt;/author&gt;&lt;/authors&gt;&lt;/contributors&gt;&lt;titles&gt;&lt;title&gt;The treatment of anthrax infections&lt;/title&gt;&lt;secondary-title&gt;Annals of surgery&lt;/secondary-title&gt;&lt;/titles&gt;&lt;periodical&gt;&lt;full-title&gt;Annals of Surgery&lt;/full-title&gt;&lt;abbr-1&gt;Ann. Surg.&lt;/abbr-1&gt;&lt;abbr-2&gt;Ann Surg&lt;/abbr-2&gt;&lt;/periodical&gt;&lt;pages&gt;263&lt;/pages&gt;&lt;volume&gt;77&lt;/volume&gt;&lt;number&gt;3&lt;/number&gt;&lt;dates&gt;&lt;year&gt;1923&lt;/year&gt;&lt;/dates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55" w:tooltip="McGlannan, 1923 #55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55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2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SA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35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animal hai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alignant pustule on nose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S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1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109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9777FF" w:rsidRPr="00DF23AD">
              <w:rPr>
                <w:rFonts w:ascii="Calibri" w:hAnsi="Calibri"/>
                <w:b w:val="0"/>
                <w:color w:val="000000"/>
              </w:rPr>
              <w:instrText xml:space="preserve"> ADDIN EN.CITE &lt;EndNote&gt;&lt;Cite&gt;&lt;Author&gt;Santee&lt;/Author&gt;&lt;Year&gt;1923&lt;/Year&gt;&lt;RecNum&gt;51&lt;/RecNum&gt;&lt;DisplayText&gt;[51]&lt;/DisplayText&gt;&lt;record&gt;&lt;rec-number&gt;51&lt;/rec-number&gt;&lt;foreign-keys&gt;&lt;key app="EN" db-id="5pxsas0xr2fzfhez0eove293zrr9ddwrxw2v"&gt;51&lt;/key&gt;&lt;/foreign-keys&gt;&lt;ref-type name="Journal Article"&gt;17&lt;/ref-type&gt;&lt;contributors&gt;&lt;authors&gt;&lt;author&gt;Santee, Harold E&lt;/author&gt;&lt;/authors&gt;&lt;/contributors&gt;&lt;titles&gt;&lt;title&gt;Anthrax and its treatment&lt;/title&gt;&lt;secondary-title&gt;Annals of surgery&lt;/secondary-title&gt;&lt;/titles&gt;&lt;periodical&gt;&lt;full-title&gt;Annals of Surgery&lt;/full-title&gt;&lt;abbr-1&gt;Ann. Surg.&lt;/abbr-1&gt;&lt;abbr-2&gt;Ann Surg&lt;/abbr-2&gt;&lt;/periodical&gt;&lt;pages&gt;326&lt;/pages&gt;&lt;volume&gt;78&lt;/volume&gt;&lt;number&gt;3&lt;/number&gt;&lt;dates&gt;&lt;year&gt;1923&lt;/year&gt;&lt;/dates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51" w:tooltip="Santee, 1923 #51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51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23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SA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40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S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8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110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9777FF" w:rsidRPr="00DF23AD">
              <w:rPr>
                <w:rFonts w:ascii="Calibri" w:hAnsi="Calibri"/>
                <w:b w:val="0"/>
                <w:color w:val="000000"/>
              </w:rPr>
              <w:instrText xml:space="preserve"> ADDIN EN.CITE &lt;EndNote&gt;&lt;Cite&gt;&lt;Author&gt;Santee&lt;/Author&gt;&lt;Year&gt;1923&lt;/Year&gt;&lt;RecNum&gt;51&lt;/RecNum&gt;&lt;DisplayText&gt;[51]&lt;/DisplayText&gt;&lt;record&gt;&lt;rec-number&gt;51&lt;/rec-number&gt;&lt;foreign-keys&gt;&lt;key app="EN" db-id="5pxsas0xr2fzfhez0eove293zrr9ddwrxw2v"&gt;51&lt;/key&gt;&lt;/foreign-keys&gt;&lt;ref-type name="Journal Article"&gt;17&lt;/ref-type&gt;&lt;contributors&gt;&lt;authors&gt;&lt;author&gt;Santee, Harold E&lt;/author&gt;&lt;/authors&gt;&lt;/contributors&gt;&lt;titles&gt;&lt;title&gt;Anthrax and its treatment&lt;/title&gt;&lt;secondary-title&gt;Annals of surgery&lt;/secondary-title&gt;&lt;/titles&gt;&lt;periodical&gt;&lt;full-title&gt;Annals of Surgery&lt;/full-title&gt;&lt;abbr-1&gt;Ann. Surg.&lt;/abbr-1&gt;&lt;abbr-2&gt;Ann Surg&lt;/abbr-2&gt;&lt;/periodical&gt;&lt;pages&gt;326&lt;/pages&gt;&lt;volume&gt;78&lt;/volume&gt;&lt;number&gt;3&lt;/number&gt;&lt;dates&gt;&lt;year&gt;1923&lt;/year&gt;&lt;/dates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51" w:tooltip="Santee, 1923 #51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51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2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SA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41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S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9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111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9777FF" w:rsidRPr="00DF23AD">
              <w:rPr>
                <w:rFonts w:ascii="Calibri" w:hAnsi="Calibri"/>
                <w:b w:val="0"/>
                <w:color w:val="000000"/>
              </w:rPr>
              <w:instrText xml:space="preserve"> ADDIN EN.CITE &lt;EndNote&gt;&lt;Cite&gt;&lt;Author&gt;Santee&lt;/Author&gt;&lt;Year&gt;1923&lt;/Year&gt;&lt;RecNum&gt;51&lt;/RecNum&gt;&lt;DisplayText&gt;[51]&lt;/DisplayText&gt;&lt;record&gt;&lt;rec-number&gt;51&lt;/rec-number&gt;&lt;foreign-keys&gt;&lt;key app="EN" db-id="5pxsas0xr2fzfhez0eove293zrr9ddwrxw2v"&gt;51&lt;/key&gt;&lt;/foreign-keys&gt;&lt;ref-type name="Journal Article"&gt;17&lt;/ref-type&gt;&lt;contributors&gt;&lt;authors&gt;&lt;author&gt;Santee, Harold E&lt;/author&gt;&lt;/authors&gt;&lt;/contributors&gt;&lt;titles&gt;&lt;title&gt;Anthrax and its treatment&lt;/title&gt;&lt;secondary-title&gt;Annals of surgery&lt;/secondary-title&gt;&lt;/titles&gt;&lt;periodical&gt;&lt;full-title&gt;Annals of Surgery&lt;/full-title&gt;&lt;abbr-1&gt;Ann. Surg.&lt;/abbr-1&gt;&lt;abbr-2&gt;Ann Surg&lt;/abbr-2&gt;&lt;/periodical&gt;&lt;pages&gt;326&lt;/pages&gt;&lt;volume&gt;78&lt;/volume&gt;&lt;number&gt;3&lt;/number&gt;&lt;dates&gt;&lt;year&gt;1923&lt;/year&gt;&lt;/dates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51" w:tooltip="Santee, 1923 #51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51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23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SA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45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hides or leather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S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8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112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9777FF" w:rsidRPr="00DF23AD">
              <w:rPr>
                <w:rFonts w:ascii="Calibri" w:hAnsi="Calibri"/>
                <w:b w:val="0"/>
                <w:color w:val="000000"/>
              </w:rPr>
              <w:instrText xml:space="preserve"> ADDIN EN.CITE &lt;EndNote&gt;&lt;Cite&gt;&lt;Author&gt;Santee&lt;/Author&gt;&lt;Year&gt;1923&lt;/Year&gt;&lt;RecNum&gt;51&lt;/RecNum&gt;&lt;DisplayText&gt;[51]&lt;/DisplayText&gt;&lt;record&gt;&lt;rec-number&gt;51&lt;/rec-number&gt;&lt;foreign-keys&gt;&lt;key app="EN" db-id="5pxsas0xr2fzfhez0eove293zrr9ddwrxw2v"&gt;51&lt;/key&gt;&lt;/foreign-keys&gt;&lt;ref-type name="Journal Article"&gt;17&lt;/ref-type&gt;&lt;contributors&gt;&lt;authors&gt;&lt;author&gt;Santee, Harold E&lt;/author&gt;&lt;/authors&gt;&lt;/contributors&gt;&lt;titles&gt;&lt;title&gt;Anthrax and its treatment&lt;/title&gt;&lt;secondary-title&gt;Annals of surgery&lt;/secondary-title&gt;&lt;/titles&gt;&lt;periodical&gt;&lt;full-title&gt;Annals of Surgery&lt;/full-title&gt;&lt;abbr-1&gt;Ann. Surg.&lt;/abbr-1&gt;&lt;abbr-2&gt;Ann Surg&lt;/abbr-2&gt;&lt;/periodical&gt;&lt;pages&gt;326&lt;/pages&gt;&lt;volume&gt;78&lt;/volume&gt;&lt;number&gt;3&lt;/number&gt;&lt;dates&gt;&lt;year&gt;1923&lt;/year&gt;&lt;/dates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51" w:tooltip="Santee, 1923 #51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51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2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SA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46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shaving brush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6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113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9777FF" w:rsidRPr="00DF23AD">
              <w:rPr>
                <w:rFonts w:ascii="Calibri" w:hAnsi="Calibri"/>
                <w:b w:val="0"/>
                <w:color w:val="000000"/>
              </w:rPr>
              <w:instrText xml:space="preserve"> ADDIN EN.CITE &lt;EndNote&gt;&lt;Cite&gt;&lt;Author&gt;Santee&lt;/Author&gt;&lt;Year&gt;1923&lt;/Year&gt;&lt;RecNum&gt;51&lt;/RecNum&gt;&lt;DisplayText&gt;[51]&lt;/DisplayText&gt;&lt;record&gt;&lt;rec-number&gt;51&lt;/rec-number&gt;&lt;foreign-keys&gt;&lt;key app="EN" db-id="5pxsas0xr2fzfhez0eove293zrr9ddwrxw2v"&gt;51&lt;/key&gt;&lt;/foreign-keys&gt;&lt;ref-type name="Journal Article"&gt;17&lt;/ref-type&gt;&lt;contributors&gt;&lt;authors&gt;&lt;author&gt;Santee, Harold E&lt;/author&gt;&lt;/authors&gt;&lt;/contributors&gt;&lt;titles&gt;&lt;title&gt;Anthrax and its treatment&lt;/title&gt;&lt;secondary-title&gt;Annals of surgery&lt;/secondary-title&gt;&lt;/titles&gt;&lt;periodical&gt;&lt;full-title&gt;Annals of Surgery&lt;/full-title&gt;&lt;abbr-1&gt;Ann. Surg.&lt;/abbr-1&gt;&lt;abbr-2&gt;Ann Surg&lt;/abbr-2&gt;&lt;/periodical&gt;&lt;pages&gt;326&lt;/pages&gt;&lt;volume&gt;78&lt;/volume&gt;&lt;number&gt;3&lt;/number&gt;&lt;dates&gt;&lt;year&gt;1923&lt;/year&gt;&lt;/dates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51" w:tooltip="Santee, 1923 #51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51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23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SA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49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shaving brush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S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7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114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192DD9">
              <w:rPr>
                <w:rFonts w:ascii="Calibri" w:hAnsi="Calibri"/>
                <w:color w:val="000000"/>
              </w:rPr>
              <w:instrText xml:space="preserve"> ADDIN EN.CITE &lt;EndNote&gt;&lt;Cite&gt;&lt;Author&gt;Harrington&lt;/Author&gt;&lt;Year&gt;1917&lt;/Year&gt;&lt;RecNum&gt;36&lt;/RecNum&gt;&lt;DisplayText&gt;[36]&lt;/DisplayText&gt;&lt;record&gt;&lt;rec-number&gt;36&lt;/rec-number&gt;&lt;foreign-keys&gt;&lt;key app="EN" db-id="5pxsas0xr2fzfhez0eove293zrr9ddwrxw2v"&gt;36&lt;/key&gt;&lt;/foreign-keys&gt;&lt;ref-type name="Journal Article"&gt;17&lt;/ref-type&gt;&lt;contributors&gt;&lt;authors&gt;&lt;author&gt;Harrington, Thomas F&lt;/author&gt;&lt;/authors&gt;&lt;/contributors&gt;&lt;titles&gt;&lt;title&gt;Anthrax as an occupational disease in Massachusetts&lt;/title&gt;&lt;secondary-title&gt;Boston Medical and Surgical Journal&lt;/secondary-title&gt;&lt;/titles&gt;&lt;periodical&gt;&lt;full-title&gt;Boston Medical and Surgical Journal&lt;/full-title&gt;&lt;/periodical&gt;&lt;pages&gt;867-870&lt;/pages&gt;&lt;volume&gt;177&lt;/volume&gt;&lt;number&gt;25&lt;/number&gt;&lt;dates&gt;&lt;year&gt;1917&lt;/year&gt;&lt;/dates&gt;&lt;isbn&gt;0096-6762&lt;/isbn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36" w:tooltip="Harrington, 1917 #36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36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2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SA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52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hides or leathe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pimple on L jaw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3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9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115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9777FF" w:rsidRPr="00DF23AD">
              <w:rPr>
                <w:rFonts w:ascii="Calibri" w:hAnsi="Calibri"/>
                <w:b w:val="0"/>
                <w:color w:val="000000"/>
              </w:rPr>
              <w:instrText xml:space="preserve"> ADDIN EN.CITE &lt;EndNote&gt;&lt;Cite&gt;&lt;Author&gt;Santee&lt;/Author&gt;&lt;Year&gt;1923&lt;/Year&gt;&lt;RecNum&gt;51&lt;/RecNum&gt;&lt;DisplayText&gt;[51]&lt;/DisplayText&gt;&lt;record&gt;&lt;rec-number&gt;51&lt;/rec-number&gt;&lt;foreign-keys&gt;&lt;key app="EN" db-id="5pxsas0xr2fzfhez0eove293zrr9ddwrxw2v"&gt;51&lt;/key&gt;&lt;/foreign-keys&gt;&lt;ref-type name="Journal Article"&gt;17&lt;/ref-type&gt;&lt;contributors&gt;&lt;authors&gt;&lt;author&gt;Santee, Harold E&lt;/author&gt;&lt;/authors&gt;&lt;/contributors&gt;&lt;titles&gt;&lt;title&gt;Anthrax and its treatment&lt;/title&gt;&lt;secondary-title&gt;Annals of surgery&lt;/secondary-title&gt;&lt;/titles&gt;&lt;periodical&gt;&lt;full-title&gt;Annals of Surgery&lt;/full-title&gt;&lt;abbr-1&gt;Ann. Surg.&lt;/abbr-1&gt;&lt;abbr-2&gt;Ann Surg&lt;/abbr-2&gt;&lt;/periodical&gt;&lt;pages&gt;326&lt;/pages&gt;&lt;volume&gt;78&lt;/volume&gt;&lt;number&gt;3&lt;/number&gt;&lt;dates&gt;&lt;year&gt;1923&lt;/year&gt;&lt;/dates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51" w:tooltip="Santee, 1923 #51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51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23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SA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52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hides or leather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7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116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9777FF" w:rsidRPr="00DF23AD">
              <w:rPr>
                <w:rFonts w:ascii="Calibri" w:hAnsi="Calibri"/>
                <w:b w:val="0"/>
                <w:color w:val="000000"/>
              </w:rPr>
              <w:instrText xml:space="preserve"> ADDIN EN.CITE &lt;EndNote&gt;&lt;Cite&gt;&lt;Author&gt;Santee&lt;/Author&gt;&lt;Year&gt;1923&lt;/Year&gt;&lt;RecNum&gt;51&lt;/RecNum&gt;&lt;DisplayText&gt;[51]&lt;/DisplayText&gt;&lt;record&gt;&lt;rec-number&gt;51&lt;/rec-number&gt;&lt;foreign-keys&gt;&lt;key app="EN" db-id="5pxsas0xr2fzfhez0eove293zrr9ddwrxw2v"&gt;51&lt;/key&gt;&lt;/foreign-keys&gt;&lt;ref-type name="Journal Article"&gt;17&lt;/ref-type&gt;&lt;contributors&gt;&lt;authors&gt;&lt;author&gt;Santee, Harold E&lt;/author&gt;&lt;/authors&gt;&lt;/contributors&gt;&lt;titles&gt;&lt;title&gt;Anthrax and its treatment&lt;/title&gt;&lt;secondary-title&gt;Annals of surgery&lt;/secondary-title&gt;&lt;/titles&gt;&lt;periodical&gt;&lt;full-title&gt;Annals of Surgery&lt;/full-title&gt;&lt;abbr-1&gt;Ann. Surg.&lt;/abbr-1&gt;&lt;abbr-2&gt;Ann Surg&lt;/abbr-2&gt;&lt;/periodical&gt;&lt;pages&gt;326&lt;/pages&gt;&lt;volume&gt;78&lt;/volume&gt;&lt;number&gt;3&lt;/number&gt;&lt;dates&gt;&lt;year&gt;1923&lt;/year&gt;&lt;/dates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51" w:tooltip="Santee, 1923 #51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51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2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SA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56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S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8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117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9777FF" w:rsidRPr="00DF23AD">
              <w:rPr>
                <w:rFonts w:ascii="Calibri" w:hAnsi="Calibri"/>
                <w:b w:val="0"/>
                <w:color w:val="000000"/>
              </w:rPr>
              <w:instrText xml:space="preserve"> ADDIN EN.CITE &lt;EndNote&gt;&lt;Cite&gt;&lt;Author&gt;Santee&lt;/Author&gt;&lt;Year&gt;1923&lt;/Year&gt;&lt;RecNum&gt;51&lt;/RecNum&gt;&lt;DisplayText&gt;[51]&lt;/DisplayText&gt;&lt;record&gt;&lt;rec-number&gt;51&lt;/rec-number&gt;&lt;foreign-keys&gt;&lt;key app="EN" db-id="5pxsas0xr2fzfhez0eove293zrr9ddwrxw2v"&gt;51&lt;/key&gt;&lt;/foreign-keys&gt;&lt;ref-type name="Journal Article"&gt;17&lt;/ref-type&gt;&lt;contributors&gt;&lt;authors&gt;&lt;author&gt;Santee, Harold E&lt;/author&gt;&lt;/authors&gt;&lt;/contributors&gt;&lt;titles&gt;&lt;title&gt;Anthrax and its treatment&lt;/title&gt;&lt;secondary-title&gt;Annals of surgery&lt;/secondary-title&gt;&lt;/titles&gt;&lt;periodical&gt;&lt;full-title&gt;Annals of Surgery&lt;/full-title&gt;&lt;abbr-1&gt;Ann. Surg.&lt;/abbr-1&gt;&lt;abbr-2&gt;Ann Surg&lt;/abbr-2&gt;&lt;/periodical&gt;&lt;pages&gt;326&lt;/pages&gt;&lt;volume&gt;78&lt;/volume&gt;&lt;number&gt;3&lt;/number&gt;&lt;dates&gt;&lt;year&gt;1923&lt;/year&gt;&lt;/dates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51" w:tooltip="Santee, 1923 #51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51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23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SA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59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shaving brush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S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9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118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9777FF" w:rsidRPr="00DF23AD">
              <w:rPr>
                <w:rFonts w:ascii="Calibri" w:hAnsi="Calibri"/>
                <w:b w:val="0"/>
                <w:color w:val="000000"/>
              </w:rPr>
              <w:instrText xml:space="preserve"> ADDIN EN.CITE &lt;EndNote&gt;&lt;Cite&gt;&lt;Author&gt;Santee&lt;/Author&gt;&lt;Year&gt;1923&lt;/Year&gt;&lt;RecNum&gt;51&lt;/RecNum&gt;&lt;DisplayText&gt;[51]&lt;/DisplayText&gt;&lt;record&gt;&lt;rec-number&gt;51&lt;/rec-number&gt;&lt;foreign-keys&gt;&lt;key app="EN" db-id="5pxsas0xr2fzfhez0eove293zrr9ddwrxw2v"&gt;51&lt;/key&gt;&lt;/foreign-keys&gt;&lt;ref-type name="Journal Article"&gt;17&lt;/ref-type&gt;&lt;contributors&gt;&lt;authors&gt;&lt;author&gt;Santee, Harold E&lt;/author&gt;&lt;/authors&gt;&lt;/contributors&gt;&lt;titles&gt;&lt;title&gt;Anthrax and its treatment&lt;/title&gt;&lt;secondary-title&gt;Annals of surgery&lt;/secondary-title&gt;&lt;/titles&gt;&lt;periodical&gt;&lt;full-title&gt;Annals of Surgery&lt;/full-title&gt;&lt;abbr-1&gt;Ann. Surg.&lt;/abbr-1&gt;&lt;abbr-2&gt;Ann Surg&lt;/abbr-2&gt;&lt;/periodical&gt;&lt;pages&gt;326&lt;/pages&gt;&lt;volume&gt;78&lt;/volume&gt;&lt;number&gt;3&lt;/number&gt;&lt;dates&gt;&lt;year&gt;1923&lt;/year&gt;&lt;/dates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51" w:tooltip="Santee, 1923 #51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51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2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SA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72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S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8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lastRenderedPageBreak/>
              <w:t xml:space="preserve">119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9777FF" w:rsidRPr="00DF23AD">
              <w:rPr>
                <w:rFonts w:ascii="Calibri" w:hAnsi="Calibri"/>
                <w:b w:val="0"/>
                <w:color w:val="000000"/>
              </w:rPr>
              <w:instrText xml:space="preserve"> ADDIN EN.CITE &lt;EndNote&gt;&lt;Cite&gt;&lt;Author&gt;Bell&lt;/Author&gt;&lt;Year&gt;1924&lt;/Year&gt;&lt;RecNum&gt;56&lt;/RecNum&gt;&lt;DisplayText&gt;[56]&lt;/DisplayText&gt;&lt;record&gt;&lt;rec-number&gt;56&lt;/rec-number&gt;&lt;foreign-keys&gt;&lt;key app="EN" db-id="5pxsas0xr2fzfhez0eove293zrr9ddwrxw2v"&gt;56&lt;/key&gt;&lt;/foreign-keys&gt;&lt;ref-type name="Journal Article"&gt;17&lt;/ref-type&gt;&lt;contributors&gt;&lt;authors&gt;&lt;author&gt;Bell, Howard H&lt;/author&gt;&lt;/authors&gt;&lt;/contributors&gt;&lt;titles&gt;&lt;title&gt;Pulmonary anthrax, with report of case&lt;/title&gt;&lt;secondary-title&gt;Journal of the Missouri State Medical Association&lt;/secondary-title&gt;&lt;/titles&gt;&lt;periodical&gt;&lt;full-title&gt;Journal of the Missouri State Medical Association&lt;/full-title&gt;&lt;abbr-2&gt;Journal of the Missouri State Medical Association&lt;/abbr-2&gt;&lt;/periodical&gt;&lt;pages&gt;407-9&lt;/pages&gt;&lt;volume&gt;21&lt;/volume&gt;&lt;dates&gt;&lt;year&gt;1924&lt;/year&gt;&lt;/dates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56" w:tooltip="Bell, 1924 #56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56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24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SA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45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F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proofErr w:type="spellStart"/>
            <w:r w:rsidRPr="00735577">
              <w:rPr>
                <w:rFonts w:ascii="Calibri" w:hAnsi="Calibri"/>
                <w:color w:val="000000"/>
              </w:rPr>
              <w:t>inhal</w:t>
            </w:r>
            <w:proofErr w:type="spellEnd"/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proofErr w:type="gramStart"/>
            <w:r w:rsidRPr="00735577">
              <w:rPr>
                <w:rFonts w:ascii="Calibri" w:hAnsi="Calibri"/>
                <w:color w:val="000000"/>
              </w:rPr>
              <w:t>secondary</w:t>
            </w:r>
            <w:proofErr w:type="gramEnd"/>
            <w:r w:rsidRPr="00735577">
              <w:rPr>
                <w:rFonts w:ascii="Calibri" w:hAnsi="Calibri"/>
                <w:color w:val="000000"/>
              </w:rPr>
              <w:t>?/nosocomial?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ever, tachycardia, tachypnea, dyspnea, nervousness, cough, indigestion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57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1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120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9777FF" w:rsidRPr="00DF23AD">
              <w:rPr>
                <w:rFonts w:ascii="Calibri" w:hAnsi="Calibri"/>
                <w:b w:val="0"/>
                <w:color w:val="000000"/>
              </w:rPr>
              <w:instrText xml:space="preserve"> ADDIN EN.CITE &lt;EndNote&gt;&lt;Cite&gt;&lt;Author&gt;Pirie&lt;/Author&gt;&lt;Year&gt;1924&lt;/Year&gt;&lt;RecNum&gt;57&lt;/RecNum&gt;&lt;DisplayText&gt;[57]&lt;/DisplayText&gt;&lt;record&gt;&lt;rec-number&gt;57&lt;/rec-number&gt;&lt;foreign-keys&gt;&lt;key app="EN" db-id="5pxsas0xr2fzfhez0eove293zrr9ddwrxw2v"&gt;57&lt;/key&gt;&lt;/foreign-keys&gt;&lt;ref-type name="Journal Article"&gt;17&lt;/ref-type&gt;&lt;contributors&gt;&lt;authors&gt;&lt;author&gt;Pirie, J&lt;/author&gt;&lt;/authors&gt;&lt;/contributors&gt;&lt;titles&gt;&lt;title&gt;A case of anthrax meningitis&lt;/title&gt;&lt;secondary-title&gt;The Medical Journal of South Africa&lt;/secondary-title&gt;&lt;/titles&gt;&lt;periodical&gt;&lt;full-title&gt;The Medical Journal of South Africa&lt;/full-title&gt;&lt;abbr-2&gt;The Medical Journal of South Africa&lt;/abbr-2&gt;&lt;/periodical&gt;&lt;pages&gt;348-350&lt;/pages&gt;&lt;volume&gt;19&lt;/volume&gt;&lt;section&gt;348&lt;/section&gt;&lt;dates&gt;&lt;year&gt;1924&lt;/year&gt;&lt;/dates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57" w:tooltip="Pirie, 1924 #57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57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2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South Africa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47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shaving brush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Y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lu-like illness, small sore on chin, unconscious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SAH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MS, LOC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4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1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121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9777FF" w:rsidRPr="00DF23AD">
              <w:rPr>
                <w:rFonts w:ascii="Calibri" w:hAnsi="Calibri"/>
                <w:b w:val="0"/>
                <w:color w:val="000000"/>
              </w:rPr>
              <w:instrText xml:space="preserve"> ADDIN EN.CITE &lt;EndNote&gt;&lt;Cite&gt;&lt;Author&gt;Fraenkel&lt;/Author&gt;&lt;Year&gt;1925&lt;/Year&gt;&lt;RecNum&gt;58&lt;/RecNum&gt;&lt;DisplayText&gt;[58]&lt;/DisplayText&gt;&lt;record&gt;&lt;rec-number&gt;58&lt;/rec-number&gt;&lt;foreign-keys&gt;&lt;key app="EN" db-id="5pxsas0xr2fzfhez0eove293zrr9ddwrxw2v"&gt;58&lt;/key&gt;&lt;/foreign-keys&gt;&lt;ref-type name="Journal Article"&gt;17&lt;/ref-type&gt;&lt;contributors&gt;&lt;authors&gt;&lt;author&gt;Fraenkel, E&lt;/author&gt;&lt;/authors&gt;&lt;/contributors&gt;&lt;titles&gt;&lt;title&gt;Ueber inhalationsmilzbrand&lt;/title&gt;&lt;secondary-title&gt;Virchows Archiv&lt;/secondary-title&gt;&lt;/titles&gt;&lt;periodical&gt;&lt;full-title&gt;Virchows Archiv&lt;/full-title&gt;&lt;abbr-1&gt;Virchows Arch.&lt;/abbr-1&gt;&lt;abbr-2&gt;Virchows Arch&lt;/abbr-2&gt;&lt;/periodical&gt;&lt;pages&gt;363-378&lt;/pages&gt;&lt;volume&gt;254&lt;/volume&gt;&lt;number&gt;2&lt;/number&gt;&lt;dates&gt;&lt;year&gt;1925&lt;/year&gt;&lt;/dates&gt;&lt;isbn&gt;0945-6317&lt;/isbn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58" w:tooltip="Fraenkel, 1925 #58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58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25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Germany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34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proofErr w:type="spellStart"/>
            <w:r w:rsidRPr="00735577">
              <w:rPr>
                <w:rFonts w:ascii="Calibri" w:hAnsi="Calibri"/>
                <w:color w:val="000000"/>
              </w:rPr>
              <w:t>inhal</w:t>
            </w:r>
            <w:proofErr w:type="spellEnd"/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hides or leather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“not feeling well,” delirium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PE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MS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4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8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122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9777FF" w:rsidRPr="00DF23AD">
              <w:rPr>
                <w:rFonts w:ascii="Calibri" w:hAnsi="Calibri"/>
                <w:b w:val="0"/>
                <w:color w:val="000000"/>
              </w:rPr>
              <w:instrText xml:space="preserve"> ADDIN EN.CITE &lt;EndNote&gt;&lt;Cite&gt;&lt;Author&gt;Fraenkel&lt;/Author&gt;&lt;Year&gt;1925&lt;/Year&gt;&lt;RecNum&gt;58&lt;/RecNum&gt;&lt;DisplayText&gt;[58]&lt;/DisplayText&gt;&lt;record&gt;&lt;rec-number&gt;58&lt;/rec-number&gt;&lt;foreign-keys&gt;&lt;key app="EN" db-id="5pxsas0xr2fzfhez0eove293zrr9ddwrxw2v"&gt;58&lt;/key&gt;&lt;/foreign-keys&gt;&lt;ref-type name="Journal Article"&gt;17&lt;/ref-type&gt;&lt;contributors&gt;&lt;authors&gt;&lt;author&gt;Fraenkel, E&lt;/author&gt;&lt;/authors&gt;&lt;/contributors&gt;&lt;titles&gt;&lt;title&gt;Ueber inhalationsmilzbrand&lt;/title&gt;&lt;secondary-title&gt;Virchows Archiv&lt;/secondary-title&gt;&lt;/titles&gt;&lt;periodical&gt;&lt;full-title&gt;Virchows Archiv&lt;/full-title&gt;&lt;abbr-1&gt;Virchows Arch.&lt;/abbr-1&gt;&lt;abbr-2&gt;Virchows Arch&lt;/abbr-2&gt;&lt;/periodical&gt;&lt;pages&gt;363-378&lt;/pages&gt;&lt;volume&gt;254&lt;/volume&gt;&lt;number&gt;2&lt;/number&gt;&lt;dates&gt;&lt;year&gt;1925&lt;/year&gt;&lt;/dates&gt;&lt;isbn&gt;0945-6317&lt;/isbn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58" w:tooltip="Fraenkel, 1925 #58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58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2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Germany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35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proofErr w:type="spellStart"/>
            <w:r w:rsidRPr="00735577">
              <w:rPr>
                <w:rFonts w:ascii="Calibri" w:hAnsi="Calibri"/>
                <w:color w:val="000000"/>
              </w:rPr>
              <w:t>inhal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Y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cyanosis, tachycardia, afebrile, abnormal findings on lung examination, cough, dyspnea, malaise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PE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4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8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123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9777FF" w:rsidRPr="00DF23AD">
              <w:rPr>
                <w:rFonts w:ascii="Calibri" w:hAnsi="Calibri"/>
                <w:b w:val="0"/>
                <w:color w:val="000000"/>
              </w:rPr>
              <w:instrText xml:space="preserve"> ADDIN EN.CITE &lt;EndNote&gt;&lt;Cite&gt;&lt;Author&gt;Fraenkel&lt;/Author&gt;&lt;Year&gt;1925&lt;/Year&gt;&lt;RecNum&gt;58&lt;/RecNum&gt;&lt;DisplayText&gt;[58]&lt;/DisplayText&gt;&lt;record&gt;&lt;rec-number&gt;58&lt;/rec-number&gt;&lt;foreign-keys&gt;&lt;key app="EN" db-id="5pxsas0xr2fzfhez0eove293zrr9ddwrxw2v"&gt;58&lt;/key&gt;&lt;/foreign-keys&gt;&lt;ref-type name="Journal Article"&gt;17&lt;/ref-type&gt;&lt;contributors&gt;&lt;authors&gt;&lt;author&gt;Fraenkel, E&lt;/author&gt;&lt;/authors&gt;&lt;/contributors&gt;&lt;titles&gt;&lt;title&gt;Ueber inhalationsmilzbrand&lt;/title&gt;&lt;secondary-title&gt;Virchows Archiv&lt;/secondary-title&gt;&lt;/titles&gt;&lt;periodical&gt;&lt;full-title&gt;Virchows Archiv&lt;/full-title&gt;&lt;abbr-1&gt;Virchows Arch.&lt;/abbr-1&gt;&lt;abbr-2&gt;Virchows Arch&lt;/abbr-2&gt;&lt;/periodical&gt;&lt;pages&gt;363-378&lt;/pages&gt;&lt;volume&gt;254&lt;/volume&gt;&lt;number&gt;2&lt;/number&gt;&lt;dates&gt;&lt;year&gt;1925&lt;/year&gt;&lt;/dates&gt;&lt;isbn&gt;0945-6317&lt;/isbn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58" w:tooltip="Fraenkel, 1925 #58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58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25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Germany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59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proofErr w:type="spellStart"/>
            <w:r w:rsidRPr="00735577">
              <w:rPr>
                <w:rFonts w:ascii="Calibri" w:hAnsi="Calibri"/>
                <w:color w:val="000000"/>
              </w:rPr>
              <w:t>inhal</w:t>
            </w:r>
            <w:proofErr w:type="spellEnd"/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Y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comatose, fever, tachycardia, headache, nausea, fatigue, malaise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PE, pericardial effusion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, N/V, HA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MS, LOC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8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124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192DD9">
              <w:rPr>
                <w:rFonts w:ascii="Calibri" w:hAnsi="Calibri"/>
                <w:color w:val="000000"/>
              </w:rPr>
              <w:instrText xml:space="preserve"> ADDIN EN.CITE &lt;EndNote&gt;&lt;Cite&gt;&lt;Author&gt;Harrington&lt;/Author&gt;&lt;Year&gt;1917&lt;/Year&gt;&lt;RecNum&gt;36&lt;/RecNum&gt;&lt;DisplayText&gt;[36]&lt;/DisplayText&gt;&lt;record&gt;&lt;rec-number&gt;36&lt;/rec-number&gt;&lt;foreign-keys&gt;&lt;key app="EN" db-id="5pxsas0xr2fzfhez0eove293zrr9ddwrxw2v"&gt;36&lt;/key&gt;&lt;/foreign-keys&gt;&lt;ref-type name="Journal Article"&gt;17&lt;/ref-type&gt;&lt;contributors&gt;&lt;authors&gt;&lt;author&gt;Harrington, Thomas F&lt;/author&gt;&lt;/authors&gt;&lt;/contributors&gt;&lt;titles&gt;&lt;title&gt;Anthrax as an occupational disease in Massachusetts&lt;/title&gt;&lt;secondary-title&gt;Boston Medical and Surgical Journal&lt;/secondary-title&gt;&lt;/titles&gt;&lt;periodical&gt;&lt;full-title&gt;Boston Medical and Surgical Journal&lt;/full-title&gt;&lt;/periodical&gt;&lt;pages&gt;867-870&lt;/pages&gt;&lt;volume&gt;177&lt;/volume&gt;&lt;number&gt;25&lt;/number&gt;&lt;dates&gt;&lt;year&gt;1917&lt;/year&gt;&lt;/dates&gt;&lt;isbn&gt;0096-6762&lt;/isbn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36" w:tooltip="Harrington, 1917 #36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36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2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SA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64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brush making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sore neck and swelling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MS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9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125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9777FF" w:rsidRPr="00DF23AD">
              <w:rPr>
                <w:rFonts w:ascii="Calibri" w:hAnsi="Calibri"/>
                <w:b w:val="0"/>
                <w:color w:val="000000"/>
              </w:rPr>
              <w:instrText xml:space="preserve"> ADDIN EN.CITE &lt;EndNote&gt;&lt;Cite&gt;&lt;Author&gt;Krauss&lt;/Author&gt;&lt;Year&gt;1926&lt;/Year&gt;&lt;RecNum&gt;59&lt;/RecNum&gt;&lt;DisplayText&gt;[59]&lt;/DisplayText&gt;&lt;record&gt;&lt;rec-number&gt;59&lt;/rec-number&gt;&lt;foreign-keys&gt;&lt;key app="EN" db-id="5pxsas0xr2fzfhez0eove293zrr9ddwrxw2v"&gt;59&lt;/key&gt;&lt;/foreign-keys&gt;&lt;ref-type name="Journal Article"&gt;17&lt;/ref-type&gt;&lt;contributors&gt;&lt;authors&gt;&lt;author&gt;Krauss, Frederick&lt;/author&gt;&lt;author&gt;Spikes, NO&lt;/author&gt;&lt;/authors&gt;&lt;/contributors&gt;&lt;titles&gt;&lt;title&gt;Edematous anthrax of the face resulting in meningitis&lt;/title&gt;&lt;secondary-title&gt;American Journal of Ophthalmology&lt;/secondary-title&gt;&lt;/titles&gt;&lt;periodical&gt;&lt;full-title&gt;American Journal of Ophthalmology&lt;/full-title&gt;&lt;abbr-1&gt;Am. J. Ophthalmol.&lt;/abbr-1&gt;&lt;abbr-2&gt;Am J Ophthalmol&lt;/abbr-2&gt;&lt;/periodical&gt;&lt;pages&gt;337-339&lt;/pages&gt;&lt;volume&gt;9&lt;/volume&gt;&lt;number&gt;5&lt;/number&gt;&lt;dates&gt;&lt;year&gt;1926&lt;/year&gt;&lt;/dates&gt;&lt;isbn&gt;0002-9394&lt;/isbn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59" w:tooltip="Krauss, 1926 #59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59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26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SA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35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wool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Y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swelling of both lids of the R eye extending to the parotid region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SAH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7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1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126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192DD9">
              <w:rPr>
                <w:rFonts w:ascii="Calibri" w:hAnsi="Calibri"/>
                <w:color w:val="000000"/>
              </w:rPr>
              <w:instrText xml:space="preserve"> ADDIN EN.CITE &lt;EndNote&gt;&lt;Cite&gt;&lt;Author&gt;Harrington&lt;/Author&gt;&lt;Year&gt;1917&lt;/Year&gt;&lt;RecNum&gt;36&lt;/RecNum&gt;&lt;DisplayText&gt;[36]&lt;/DisplayText&gt;&lt;record&gt;&lt;rec-number&gt;36&lt;/rec-number&gt;&lt;foreign-keys&gt;&lt;key app="EN" db-id="5pxsas0xr2fzfhez0eove293zrr9ddwrxw2v"&gt;36&lt;/key&gt;&lt;/foreign-keys&gt;&lt;ref-type name="Journal Article"&gt;17&lt;/ref-type&gt;&lt;contributors&gt;&lt;authors&gt;&lt;author&gt;Harrington, Thomas F&lt;/author&gt;&lt;/authors&gt;&lt;/contributors&gt;&lt;titles&gt;&lt;title&gt;Anthrax as an occupational disease in Massachusetts&lt;/title&gt;&lt;secondary-title&gt;Boston Medical and Surgical Journal&lt;/secondary-title&gt;&lt;/titles&gt;&lt;periodical&gt;&lt;full-title&gt;Boston Medical and Surgical Journal&lt;/full-title&gt;&lt;/periodical&gt;&lt;pages&gt;867-870&lt;/pages&gt;&lt;volume&gt;177&lt;/volume&gt;&lt;number&gt;25&lt;/number&gt;&lt;dates&gt;&lt;year&gt;1917&lt;/year&gt;&lt;/dates&gt;&lt;isbn&gt;0096-6762&lt;/isbn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36" w:tooltip="Harrington, 1917 #36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36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27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SA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52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wool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skin eruption and swelling of L neck extending toward sternum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proofErr w:type="spellStart"/>
            <w:r>
              <w:rPr>
                <w:rFonts w:ascii="Calibri" w:hAnsi="Calibri"/>
                <w:color w:val="000000"/>
              </w:rPr>
              <w:t>melanotic</w:t>
            </w:r>
            <w:proofErr w:type="spellEnd"/>
            <w:r>
              <w:rPr>
                <w:rFonts w:ascii="Calibri" w:hAnsi="Calibri"/>
                <w:color w:val="000000"/>
              </w:rPr>
              <w:t xml:space="preserve"> stools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9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127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9777FF" w:rsidRPr="00DF23AD">
              <w:rPr>
                <w:rFonts w:ascii="Calibri" w:hAnsi="Calibri"/>
                <w:b w:val="0"/>
                <w:color w:val="000000"/>
              </w:rPr>
              <w:instrText xml:space="preserve"> ADDIN EN.CITE &lt;EndNote&gt;&lt;Cite&gt;&lt;Author&gt;Coues&lt;/Author&gt;&lt;Year&gt;1928&lt;/Year&gt;&lt;RecNum&gt;60&lt;/RecNum&gt;&lt;DisplayText&gt;[60]&lt;/DisplayText&gt;&lt;record&gt;&lt;rec-number&gt;60&lt;/rec-number&gt;&lt;foreign-keys&gt;&lt;key app="EN" db-id="5pxsas0xr2fzfhez0eove293zrr9ddwrxw2v"&gt;60&lt;/key&gt;&lt;/foreign-keys&gt;&lt;ref-type name="Journal Article"&gt;17&lt;/ref-type&gt;&lt;contributors&gt;&lt;authors&gt;&lt;author&gt;Coues&lt;/author&gt;&lt;/authors&gt;&lt;/contributors&gt;&lt;titles&gt;&lt;title&gt;Case 14032 — An Acute Infection with Bloody Fluid in the Right Pleural Sac&lt;/title&gt;&lt;secondary-title&gt;New England Journal of Medicine&lt;/secondary-title&gt;&lt;/titles&gt;&lt;periodical&gt;&lt;full-title&gt;New England Journal of Medicine&lt;/full-title&gt;&lt;abbr-1&gt;N. Engl. J. Med.&lt;/abbr-1&gt;&lt;abbr-2&gt;N Engl J Med&lt;/abbr-2&gt;&lt;/periodical&gt;&lt;pages&gt;148-150&lt;/pages&gt;&lt;volume&gt;198&lt;/volume&gt;&lt;number&gt;3&lt;/number&gt;&lt;dates&gt;&lt;year&gt;1928&lt;/year&gt;&lt;/dates&gt;&lt;urls&gt;&lt;related-urls&gt;&lt;url&gt;http://www.nejm.org/doi/full/10.1056/NEJM192803081980312&lt;/url&gt;&lt;/related-urls&gt;&lt;/urls&gt;&lt;electronic-resource-num&gt;doi:10.1056/NEJM192803081980312&lt;/electronic-resource-num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60" w:tooltip="Coues, 1928 #60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60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28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SA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28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proofErr w:type="spellStart"/>
            <w:r w:rsidRPr="00735577">
              <w:rPr>
                <w:rFonts w:ascii="Calibri" w:hAnsi="Calibri"/>
                <w:color w:val="000000"/>
              </w:rPr>
              <w:t>inhal</w:t>
            </w:r>
            <w:proofErr w:type="spellEnd"/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animal hair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alaise, myalgia, headache, emesis, fever, cough, dyspnea, abdominal pain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vomitus guaiac positive, PE, pericardial effusion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, N/V, HA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9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3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128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192DD9">
              <w:rPr>
                <w:rFonts w:ascii="Calibri" w:hAnsi="Calibri"/>
                <w:color w:val="000000"/>
              </w:rPr>
              <w:instrText xml:space="preserve"> ADDIN EN.CITE &lt;EndNote&gt;&lt;Cite&gt;&lt;Author&gt;Canright&lt;/Author&gt;&lt;Year&gt;1928&lt;/Year&gt;&lt;RecNum&gt;61&lt;/RecNum&gt;&lt;DisplayText&gt;[61]&lt;/DisplayText&gt;&lt;record&gt;&lt;rec-number&gt;61&lt;/rec-number&gt;&lt;foreign-keys&gt;&lt;key app="EN" db-id="5pxsas0xr2fzfhez0eove293zrr9ddwrxw2v"&gt;61&lt;/key&gt;&lt;/foreign-keys&gt;&lt;ref-type name="Journal Article"&gt;17&lt;/ref-type&gt;&lt;contributors&gt;&lt;authors&gt;&lt;author&gt;Canright, C. M.&lt;/author&gt;&lt;/authors&gt;&lt;/contributors&gt;&lt;titles&gt;&lt;title&gt;Human Anthrax and its Treatment. A Report of Three Cases&lt;/title&gt;&lt;secondary-title&gt;China Medical Journal&lt;/secondary-title&gt;&lt;/titles&gt;&lt;periodical&gt;&lt;full-title&gt;China Medical Journal&lt;/full-title&gt;&lt;abbr-2&gt;Chin Med J&lt;/abbr-2&gt;&lt;/periodical&gt;&lt;pages&gt;479-96&lt;/pages&gt;&lt;volume&gt;42&lt;/volume&gt;&lt;dates&gt;&lt;year&gt;1928&lt;/year&gt;&lt;/dates&gt;&lt;accession-num&gt;19292700506&lt;/accession-num&gt;&lt;work-type&gt;Journal article&lt;/work-type&gt;&lt;urls&gt;&lt;related-urls&gt;&lt;url&gt;http://ovidsp.ovid.com/ovidweb.cgi?T=JS&amp;amp;CSC=Y&amp;amp;NEWS=N&amp;amp;PAGE=fulltext&amp;amp;D=cagh0&amp;amp;AN=19292700506&lt;/url&gt;&lt;url&gt;http://sfxhosted.exlibrisgroup.com/cdc?sid=OVID:caghdb&amp;amp;id=pmid:&amp;amp;id=&amp;amp;issn=0366-6212&amp;amp;isbn=&amp;amp;volume=42&amp;amp;issue=&amp;amp;spage=479&amp;amp;pages=479-96&amp;amp;date=1928&amp;amp;title=China+Medical+Journal&amp;amp;atitle=Human+Anthrax+and+its+Treatment.+A+Report+of+Three+Cases.&amp;amp;aulast=CANRIGHT&amp;amp;pid=%3Cauthor%3ECANRIGHT%2C+C.+M.%3C%2Fauthor%3E&amp;amp;%3CAN%3E19292700506%3C%2FAN%3E&amp;amp;%3CDT%3EJournal+article%3C%2FDT%3E&lt;/url&gt;&lt;/related-urls&gt;&lt;/urls&gt;&lt;remote-database-name&gt;Global Health&lt;/remote-database-name&gt;&lt;remote-database-provider&gt;Ovid Technologies&lt;/remote-database-provider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61" w:tooltip="Canright, 1928 #61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61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2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China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46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3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7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129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9777FF" w:rsidRPr="00DF23AD">
              <w:rPr>
                <w:rFonts w:ascii="Calibri" w:hAnsi="Calibri"/>
                <w:b w:val="0"/>
                <w:color w:val="000000"/>
              </w:rPr>
              <w:instrText xml:space="preserve"> ADDIN EN.CITE &lt;EndNote&gt;&lt;Cite&gt;&lt;Author&gt;Ellis&lt;/Author&gt;&lt;Year&gt;1928&lt;/Year&gt;&lt;RecNum&gt;62&lt;/RecNum&gt;&lt;DisplayText&gt;[62]&lt;/DisplayText&gt;&lt;record&gt;&lt;rec-number&gt;62&lt;/rec-number&gt;&lt;foreign-keys&gt;&lt;key app="EN" db-id="5pxsas0xr2fzfhez0eove293zrr9ddwrxw2v"&gt;62&lt;/key&gt;&lt;/foreign-keys&gt;&lt;ref-type name="Journal Article"&gt;17&lt;/ref-type&gt;&lt;contributors&gt;&lt;authors&gt;&lt;author&gt;Ellis, D&lt;/author&gt;&lt;/authors&gt;&lt;/contributors&gt;&lt;titles&gt;&lt;title&gt;A case of anthrax with malignant pustule and fatal hemorrhagic meningitis&lt;/title&gt;&lt;secondary-title&gt;Guy&amp;apos;s Hospital Reports&lt;/secondary-title&gt;&lt;/titles&gt;&lt;periodical&gt;&lt;full-title&gt;Guy&amp;apos;s Hospital Reports&lt;/full-title&gt;&lt;abbr-1&gt;Guys Hosp. Rep.&lt;/abbr-1&gt;&lt;abbr-2&gt;Guys Hosp Rep&lt;/abbr-2&gt;&lt;/periodical&gt;&lt;pages&gt;464-465&lt;/pages&gt;&lt;volume&gt;78&lt;/volume&gt;&lt;section&gt;464&lt;/section&gt;&lt;dates&gt;&lt;year&gt;1928&lt;/year&gt;&lt;/dates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62" w:tooltip="Ellis, 1928 #62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62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28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Great Britain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46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hides or leather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Y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pustule and edema of L neck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S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SAH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3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3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130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9777FF" w:rsidRPr="00DF23AD">
              <w:rPr>
                <w:rFonts w:ascii="Calibri" w:hAnsi="Calibri"/>
                <w:b w:val="0"/>
                <w:color w:val="000000"/>
              </w:rPr>
              <w:instrText xml:space="preserve"> ADDIN EN.CITE &lt;EndNote&gt;&lt;Cite&gt;&lt;Author&gt;Cabot&lt;/Author&gt;&lt;Year&gt;1928&lt;/Year&gt;&lt;RecNum&gt;63&lt;/RecNum&gt;&lt;DisplayText&gt;[63]&lt;/DisplayText&gt;&lt;record&gt;&lt;rec-number&gt;63&lt;/rec-number&gt;&lt;foreign-keys&gt;&lt;key app="EN" db-id="5pxsas0xr2fzfhez0eove293zrr9ddwrxw2v"&gt;63&lt;/key&gt;&lt;/foreign-keys&gt;&lt;ref-type name="Journal Article"&gt;17&lt;/ref-type&gt;&lt;contributors&gt;&lt;authors&gt;&lt;author&gt;Cabot, Richard C&lt;/author&gt;&lt;author&gt;Painter, FM&lt;/author&gt;&lt;/authors&gt;&lt;/contributors&gt;&lt;titles&gt;&lt;title&gt;Case 14033: An Inflammatory Localized Lesion on the Face with Marked Edema&lt;/title&gt;&lt;secondary-title&gt;New England Journal of Medicine&lt;/secondary-title&gt;&lt;/titles&gt;&lt;periodical&gt;&lt;full-title&gt;New England Journal of Medicine&lt;/full-title&gt;&lt;abbr-1&gt;N. Engl. J. Med.&lt;/abbr-1&gt;&lt;abbr-2&gt;N Engl J Med&lt;/abbr-2&gt;&lt;/periodical&gt;&lt;pages&gt;150-153&lt;/pages&gt;&lt;volume&gt;198&lt;/volume&gt;&lt;number&gt;3&lt;/number&gt;&lt;dates&gt;&lt;year&gt;1928&lt;/year&gt;&lt;/dates&gt;&lt;isbn&gt;0028-4793&lt;/isbn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63" w:tooltip="Cabot, 1928 #63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63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2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SA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50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animal hai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lesion and swelling of R cheek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/V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0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131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192DD9">
              <w:rPr>
                <w:rFonts w:ascii="Calibri" w:hAnsi="Calibri"/>
                <w:color w:val="000000"/>
              </w:rPr>
              <w:instrText xml:space="preserve"> ADDIN EN.CITE &lt;EndNote&gt;&lt;Cite&gt;&lt;Author&gt;Canright&lt;/Author&gt;&lt;Year&gt;1928&lt;/Year&gt;&lt;RecNum&gt;61&lt;/RecNum&gt;&lt;DisplayText&gt;[61]&lt;/DisplayText&gt;&lt;record&gt;&lt;rec-number&gt;61&lt;/rec-number&gt;&lt;foreign-keys&gt;&lt;key app="EN" db-id="5pxsas0xr2fzfhez0eove293zrr9ddwrxw2v"&gt;61&lt;/key&gt;&lt;/foreign-keys&gt;&lt;ref-type name="Journal Article"&gt;17&lt;/ref-type&gt;&lt;contributors&gt;&lt;authors&gt;&lt;author&gt;Canright, C. M.&lt;/author&gt;&lt;/authors&gt;&lt;/contributors&gt;&lt;titles&gt;&lt;title&gt;Human Anthrax and its Treatment. A Report of Three Cases&lt;/title&gt;&lt;secondary-title&gt;China Medical Journal&lt;/secondary-title&gt;&lt;/titles&gt;&lt;periodical&gt;&lt;full-title&gt;China Medical Journal&lt;/full-title&gt;&lt;abbr-2&gt;Chin Med J&lt;/abbr-2&gt;&lt;/periodical&gt;&lt;pages&gt;479-96&lt;/pages&gt;&lt;volume&gt;42&lt;/volume&gt;&lt;dates&gt;&lt;year&gt;1928&lt;/year&gt;&lt;/dates&gt;&lt;accession-num&gt;19292700506&lt;/accession-num&gt;&lt;work-type&gt;Journal article&lt;/work-type&gt;&lt;urls&gt;&lt;related-urls&gt;&lt;url&gt;http://ovidsp.ovid.com/ovidweb.cgi?T=JS&amp;amp;CSC=Y&amp;amp;NEWS=N&amp;amp;PAGE=fulltext&amp;amp;D=cagh0&amp;amp;AN=19292700506&lt;/url&gt;&lt;url&gt;http://sfxhosted.exlibrisgroup.com/cdc?sid=OVID:caghdb&amp;amp;id=pmid:&amp;amp;id=&amp;amp;issn=0366-6212&amp;amp;isbn=&amp;amp;volume=42&amp;amp;issue=&amp;amp;spage=479&amp;amp;pages=479-96&amp;amp;date=1928&amp;amp;title=China+Medical+Journal&amp;amp;atitle=Human+Anthrax+and+its+Treatment.+A+Report+of+Three+Cases.&amp;amp;aulast=CANRIGHT&amp;amp;pid=%3Cauthor%3ECANRIGHT%2C+C.+M.%3C%2Fauthor%3E&amp;amp;%3CAN%3E19292700506%3C%2FAN%3E&amp;amp;%3CDT%3EJournal+article%3C%2FDT%3E&lt;/url&gt;&lt;/related-urls&gt;&lt;/urls&gt;&lt;remote-database-name&gt;Global Health&lt;/remote-database-name&gt;&lt;remote-database-provider&gt;Ovid Technologies&lt;/remote-database-provider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61" w:tooltip="Canright, 1928 #61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61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28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China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55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F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symptoms of anorexia, weakness, and depression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S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8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132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9777FF" w:rsidRPr="00DF23AD">
              <w:rPr>
                <w:rFonts w:ascii="Calibri" w:hAnsi="Calibri"/>
                <w:b w:val="0"/>
                <w:color w:val="000000"/>
              </w:rPr>
              <w:instrText xml:space="preserve"> ADDIN EN.CITE &lt;EndNote&gt;&lt;Cite&gt;&lt;Author&gt;Hodgson&lt;/Author&gt;&lt;Year&gt;1929&lt;/Year&gt;&lt;RecNum&gt;64&lt;/RecNum&gt;&lt;DisplayText&gt;[64]&lt;/DisplayText&gt;&lt;record&gt;&lt;rec-number&gt;64&lt;/rec-number&gt;&lt;foreign-keys&gt;&lt;key app="EN" db-id="5pxsas0xr2fzfhez0eove293zrr9ddwrxw2v"&gt;64&lt;/key&gt;&lt;/foreign-keys&gt;&lt;ref-type name="Journal Article"&gt;17&lt;/ref-type&gt;&lt;contributors&gt;&lt;authors&gt;&lt;author&gt;Hodgson, A. E.&lt;/author&gt;&lt;/authors&gt;&lt;/contributors&gt;&lt;titles&gt;&lt;title&gt;Anthrax in a 15 Months Old Baby&lt;/title&gt;&lt;secondary-title&gt;British Medical Journal&lt;/secondary-title&gt;&lt;/titles&gt;&lt;periodical&gt;&lt;full-title&gt;British Medical Journal&lt;/full-title&gt;&lt;abbr-1&gt;Br. Med. J.&lt;/abbr-1&gt;&lt;abbr-2&gt;Br Med J&lt;/abbr-2&gt;&lt;/periodical&gt;&lt;volume&gt;12&lt;/volume&gt;&lt;number&gt;667&lt;/number&gt;&lt;dates&gt;&lt;year&gt;1929&lt;/year&gt;&lt;/dates&gt;&lt;accession-num&gt;19302700433&lt;/accession-num&gt;&lt;work-type&gt;Journal Issue&lt;/work-type&gt;&lt;urls&gt;&lt;related-urls&gt;&lt;url&gt;http://ovidsp.ovid.com/ovidweb.cgi?T=JS&amp;amp;CSC=Y&amp;amp;NEWS=N&amp;amp;PAGE=fulltext&amp;amp;D=cagh0&amp;amp;AN=19302700433&lt;/url&gt;&lt;url&gt;http://sfxhosted.exlibrisgroup.com/cdc?sid=OVID:caghdb&amp;amp;id=pmid:&amp;amp;id=&amp;amp;issn=0007-1447&amp;amp;isbn=&amp;amp;volume=&amp;amp;issue=&amp;amp;spage=667&amp;amp;pages=667&amp;amp;date=1929&amp;amp;title=British+Medical+Journal&amp;amp;atitle=Anthrax+in+a+15+Months+Old+Baby.&amp;amp;aulast=HODGSON&amp;amp;pid=%3Cauthor%3EHODGSON%2C+A.+E.%3C%2Fauthor%3E&amp;amp;%3CAN%3E19302700433%3C%2FAN%3E&amp;amp;%3CDT%3EJournal+Issue%3C%2FDT%3E&lt;/url&gt;&lt;/related-urls&gt;&lt;/urls&gt;&lt;remote-database-name&gt;Global Health&lt;/remote-database-name&gt;&lt;remote-database-provider&gt;Ovid Technologies&lt;/remote-database-provider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64" w:tooltip="Hodgson, 1929 #64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64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2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Great Britain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1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secondary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S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9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133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9777FF" w:rsidRPr="00DF23AD">
              <w:rPr>
                <w:rFonts w:ascii="Calibri" w:hAnsi="Calibri"/>
                <w:b w:val="0"/>
                <w:color w:val="000000"/>
              </w:rPr>
              <w:instrText xml:space="preserve"> ADDIN EN.CITE &lt;EndNote&gt;&lt;Cite&gt;&lt;Author&gt;McKitterick&lt;/Author&gt;&lt;Year&gt;1929&lt;/Year&gt;&lt;RecNum&gt;65&lt;/RecNum&gt;&lt;DisplayText&gt;[65]&lt;/DisplayText&gt;&lt;record&gt;&lt;rec-number&gt;65&lt;/rec-number&gt;&lt;foreign-keys&gt;&lt;key app="EN" db-id="5pxsas0xr2fzfhez0eove293zrr9ddwrxw2v"&gt;65&lt;/key&gt;&lt;/foreign-keys&gt;&lt;ref-type name="Journal Article"&gt;17&lt;/ref-type&gt;&lt;contributors&gt;&lt;authors&gt;&lt;author&gt;McKitterick, J. C.&lt;/author&gt;&lt;author&gt;Pearson, G. J.&lt;/author&gt;&lt;/authors&gt;&lt;/contributors&gt;&lt;titles&gt;&lt;title&gt;Pneumonic Anthrax in a Child&lt;/title&gt;&lt;secondary-title&gt;American Journal of Diseases of Children&lt;/secondary-title&gt;&lt;/titles&gt;&lt;periodical&gt;&lt;full-title&gt;American Journal of Diseases of Children&lt;/full-title&gt;&lt;abbr-1&gt;Am. J. Dis. Child.&lt;/abbr-1&gt;&lt;abbr-2&gt;Am J Dis Child&lt;/abbr-2&gt;&lt;/periodical&gt;&lt;pages&gt;1252-5&lt;/pages&gt;&lt;volume&gt;38&lt;/volume&gt;&lt;dates&gt;&lt;year&gt;1929&lt;/year&gt;&lt;/dates&gt;&lt;accession-num&gt;19302701343&lt;/accession-num&gt;&lt;work-type&gt;Journal article&lt;/work-type&gt;&lt;urls&gt;&lt;related-urls&gt;&lt;url&gt;http://ovidsp.ovid.com/ovidweb.cgi?T=JS&amp;amp;CSC=Y&amp;amp;NEWS=N&amp;amp;PAGE=fulltext&amp;amp;D=cagh0&amp;amp;AN=19302701343&lt;/url&gt;&lt;url&gt;http://sfxhosted.exlibrisgroup.com/cdc?sid=OVID:caghdb&amp;amp;id=pmid:&amp;amp;id=&amp;amp;issn=0002-922X&amp;amp;isbn=&amp;amp;volume=38&amp;amp;issue=&amp;amp;spage=1252&amp;amp;pages=1252-5&amp;amp;date=1929&amp;amp;title=American+Journal+of+Diseases+of+Children&amp;amp;atitle=Pneumonic+Anthrax+in+a+Child.&amp;amp;aulast=McKITTERICK&amp;amp;pid=%3Cauthor%3EMcKITTERICK%2C+J.+C.%2CPEARSON%2C+G.+J.%3C%2Fauthor%3E&amp;amp;%3CAN%3E19302701343%3C%2FAN%3E&amp;amp;%3CDT%3EJournal+article%3C%2FDT%3E&lt;/url&gt;&lt;/related-urls&gt;&lt;/urls&gt;&lt;remote-database-name&gt;Global Health&lt;/remote-database-name&gt;&lt;remote-database-provider&gt;Ovid Technologies&lt;/remote-database-provider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65" w:tooltip="McKitterick, 1929 #65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65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29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SA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2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F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proofErr w:type="spellStart"/>
            <w:r w:rsidRPr="00735577">
              <w:rPr>
                <w:rFonts w:ascii="Calibri" w:hAnsi="Calibri"/>
                <w:color w:val="000000"/>
              </w:rPr>
              <w:t>inhal</w:t>
            </w:r>
            <w:proofErr w:type="spellEnd"/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animal contac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pneumonia, restlessness, coughing, translucent edema of eye extending to waistline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S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scites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4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lastRenderedPageBreak/>
              <w:t xml:space="preserve">134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9777FF" w:rsidRPr="00DF23AD">
              <w:rPr>
                <w:rFonts w:ascii="Calibri" w:hAnsi="Calibri"/>
                <w:b w:val="0"/>
                <w:color w:val="000000"/>
              </w:rPr>
              <w:instrText xml:space="preserve"> ADDIN EN.CITE &lt;EndNote&gt;&lt;Cite&gt;&lt;Author&gt;Materna&lt;/Author&gt;&lt;Year&gt;1929&lt;/Year&gt;&lt;RecNum&gt;66&lt;/RecNum&gt;&lt;DisplayText&gt;[66]&lt;/DisplayText&gt;&lt;record&gt;&lt;rec-number&gt;66&lt;/rec-number&gt;&lt;foreign-keys&gt;&lt;key app="EN" db-id="5pxsas0xr2fzfhez0eove293zrr9ddwrxw2v"&gt;66&lt;/key&gt;&lt;/foreign-keys&gt;&lt;ref-type name="Journal Article"&gt;17&lt;/ref-type&gt;&lt;contributors&gt;&lt;authors&gt;&lt;author&gt;Materna&lt;/author&gt;&lt;/authors&gt;&lt;/contributors&gt;&lt;titles&gt;&lt;title&gt;Zur pathologie des milzbrandes&lt;/title&gt;&lt;secondary-title&gt;Beitr Pathol Anat&lt;/secondary-title&gt;&lt;/titles&gt;&lt;periodical&gt;&lt;full-title&gt;Beitrage zur Pathologischen Anatomie und zur Allgemeinen Pathologie&lt;/full-title&gt;&lt;abbr-1&gt;Beitr. Pathol. Anat.&lt;/abbr-1&gt;&lt;abbr-2&gt;Beitr Pathol Anat&lt;/abbr-2&gt;&lt;/periodical&gt;&lt;pages&gt;424-432&lt;/pages&gt;&lt;volume&gt;82&lt;/volume&gt;&lt;section&gt;424&lt;/section&gt;&lt;dates&gt;&lt;year&gt;1929&lt;/year&gt;&lt;/dates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66" w:tooltip="Materna, 1929 #66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66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2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Czech Republic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38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proofErr w:type="spellStart"/>
            <w:r w:rsidRPr="00735577">
              <w:rPr>
                <w:rFonts w:ascii="Calibri" w:hAnsi="Calibri"/>
                <w:color w:val="000000"/>
              </w:rPr>
              <w:t>inhal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Y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ever, abnormal findings on lung examination, neurologic deficits, delirium, cyanosis, tachycardia, tachypnea, chest pain, emesis, headache, cough, insomnia, fatigue, anorexia, hoarseness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, N/V, HA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MS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6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8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135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9777FF" w:rsidRPr="00DF23AD">
              <w:rPr>
                <w:rFonts w:ascii="Calibri" w:hAnsi="Calibri"/>
                <w:b w:val="0"/>
                <w:color w:val="000000"/>
              </w:rPr>
              <w:instrText xml:space="preserve"> ADDIN EN.CITE &lt;EndNote&gt;&lt;Cite&gt;&lt;Author&gt;Schereffetin&lt;/Author&gt;&lt;Year&gt;1931&lt;/Year&gt;&lt;RecNum&gt;67&lt;/RecNum&gt;&lt;DisplayText&gt;[67]&lt;/DisplayText&gt;&lt;record&gt;&lt;rec-number&gt;67&lt;/rec-number&gt;&lt;foreign-keys&gt;&lt;key app="EN" db-id="5pxsas0xr2fzfhez0eove293zrr9ddwrxw2v"&gt;67&lt;/key&gt;&lt;/foreign-keys&gt;&lt;ref-type name="Journal Article"&gt;17&lt;/ref-type&gt;&lt;contributors&gt;&lt;authors&gt;&lt;author&gt;Schereffetin, O&lt;/author&gt;&lt;/authors&gt;&lt;/contributors&gt;&lt;titles&gt;&lt;title&gt;Zur milzbrandbehandlung&lt;/title&gt;&lt;secondary-title&gt;Wien Klin Wochenschr&lt;/secondary-title&gt;&lt;/titles&gt;&lt;periodical&gt;&lt;full-title&gt;Wien Klin Wochenschr&lt;/full-title&gt;&lt;abbr-2&gt;Wien Klin Wochenschr&lt;/abbr-2&gt;&lt;/periodical&gt;&lt;pages&gt;1083-4&lt;/pages&gt;&lt;volume&gt;44&lt;/volume&gt;&lt;dates&gt;&lt;year&gt;1931&lt;/year&gt;&lt;/dates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67" w:tooltip="Schereffetin, 1931 #67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67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31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Germany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17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proofErr w:type="spellStart"/>
            <w:r w:rsidRPr="00735577">
              <w:rPr>
                <w:rFonts w:ascii="Calibri" w:hAnsi="Calibri"/>
                <w:color w:val="000000"/>
              </w:rPr>
              <w:t>inhal</w:t>
            </w:r>
            <w:proofErr w:type="spellEnd"/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wool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tachycardia, abnormal findings on lung examination, fever, chills, pleurisy, cough, dyspnea, hemoptysis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S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hemoptysis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9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136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9777FF" w:rsidRPr="00DF23AD">
              <w:rPr>
                <w:rFonts w:ascii="Calibri" w:hAnsi="Calibri"/>
                <w:b w:val="0"/>
                <w:color w:val="000000"/>
              </w:rPr>
              <w:instrText xml:space="preserve"> ADDIN EN.CITE &lt;EndNote&gt;&lt;Cite&gt;&lt;Author&gt;McCowen&lt;/Author&gt;&lt;Year&gt;1932&lt;/Year&gt;&lt;RecNum&gt;68&lt;/RecNum&gt;&lt;DisplayText&gt;[68]&lt;/DisplayText&gt;&lt;record&gt;&lt;rec-number&gt;68&lt;/rec-number&gt;&lt;foreign-keys&gt;&lt;key app="EN" db-id="5pxsas0xr2fzfhez0eove293zrr9ddwrxw2v"&gt;68&lt;/key&gt;&lt;/foreign-keys&gt;&lt;ref-type name="Journal Article"&gt;17&lt;/ref-type&gt;&lt;contributors&gt;&lt;authors&gt;&lt;author&gt;McCowen, GR&lt;/author&gt;&lt;author&gt;Parker, HB&lt;/author&gt;&lt;/authors&gt;&lt;/contributors&gt;&lt;titles&gt;&lt;title&gt;A case Anthrax Meningitis&lt;/title&gt;&lt;secondary-title&gt;Roy. Nav M. Serv&lt;/secondary-title&gt;&lt;/titles&gt;&lt;periodical&gt;&lt;full-title&gt;Roy. Nav M. Serv&lt;/full-title&gt;&lt;abbr-2&gt;Roy. Nav M. Serv&lt;/abbr-2&gt;&lt;/periodical&gt;&lt;pages&gt;278-280&lt;/pages&gt;&lt;volume&gt;18&lt;/volume&gt;&lt;section&gt;278&lt;/section&gt;&lt;dates&gt;&lt;year&gt;1932&lt;/year&gt;&lt;/dates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68" w:tooltip="McCowen, 1932 #68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68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3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Great Britain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24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unknown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Y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nconscious, bleeding from mouth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hematemesis, SAH, GI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/V, HA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MS, LOC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9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137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192DD9">
              <w:rPr>
                <w:rFonts w:ascii="Calibri" w:hAnsi="Calibri"/>
                <w:color w:val="000000"/>
              </w:rPr>
              <w:instrText xml:space="preserve"> ADDIN EN.CITE &lt;EndNote&gt;&lt;Cite&gt;&lt;Author&gt;LUCCHESI&lt;/Author&gt;&lt;Year&gt;1932&lt;/Year&gt;&lt;RecNum&gt;69&lt;/RecNum&gt;&lt;DisplayText&gt;[69]&lt;/DisplayText&gt;&lt;record&gt;&lt;rec-number&gt;69&lt;/rec-number&gt;&lt;foreign-keys&gt;&lt;key app="EN" db-id="5pxsas0xr2fzfhez0eove293zrr9ddwrxw2v"&gt;69&lt;/key&gt;&lt;/foreign-keys&gt;&lt;ref-type name="Journal Article"&gt;17&lt;/ref-type&gt;&lt;contributors&gt;&lt;authors&gt;&lt;author&gt;Lucchesi, P. F.&lt;/author&gt;&lt;/authors&gt;&lt;/contributors&gt;&lt;titles&gt;&lt;title&gt;Serum treatment of 19 cases of anthrax including one of external, internal and bacteremic type&lt;/title&gt;&lt;secondary-title&gt;American Journal of the Medical Sciences&lt;/secondary-title&gt;&lt;/titles&gt;&lt;periodical&gt;&lt;full-title&gt;American Journal of the Medical Sciences&lt;/full-title&gt;&lt;abbr-1&gt;Am. J. Med. Sci.&lt;/abbr-1&gt;&lt;abbr-2&gt;Am J Med Sci&lt;/abbr-2&gt;&lt;/periodical&gt;&lt;pages&gt;795-802&lt;/pages&gt;&lt;volume&gt;183&lt;/volume&gt;&lt;number&gt;6&lt;/number&gt;&lt;dates&gt;&lt;year&gt;1932&lt;/year&gt;&lt;/dates&gt;&lt;isbn&gt;0002-9629&lt;/isbn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69" w:tooltip="Lucchesi, 1932 #69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69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32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SA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63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wool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lesion R wrist and extremely ill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S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hemoptysis, arrhythmia, pulmonary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2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138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192DD9">
              <w:rPr>
                <w:rFonts w:ascii="Calibri" w:hAnsi="Calibri"/>
                <w:color w:val="000000"/>
              </w:rPr>
              <w:instrText xml:space="preserve"> ADDIN EN.CITE &lt;EndNote&gt;&lt;Cite&gt;&lt;Author&gt;Dunscombe&lt;/Author&gt;&lt;Year&gt;1932&lt;/Year&gt;&lt;RecNum&gt;70&lt;/RecNum&gt;&lt;DisplayText&gt;[70]&lt;/DisplayText&gt;&lt;record&gt;&lt;rec-number&gt;70&lt;/rec-number&gt;&lt;foreign-keys&gt;&lt;key app="EN" db-id="5pxsas0xr2fzfhez0eove293zrr9ddwrxw2v"&gt;70&lt;/key&gt;&lt;/foreign-keys&gt;&lt;ref-type name="Journal Article"&gt;17&lt;/ref-type&gt;&lt;contributors&gt;&lt;authors&gt;&lt;author&gt;Dunscombe, WK&lt;/author&gt;&lt;/authors&gt;&lt;/contributors&gt;&lt;titles&gt;&lt;title&gt;Meningitis due to B. anthracis&lt;/title&gt;&lt;secondary-title&gt;British Medical Journal&lt;/secondary-title&gt;&lt;/titles&gt;&lt;periodical&gt;&lt;full-title&gt;British Medical Journal&lt;/full-title&gt;&lt;abbr-1&gt;Br. Med. J.&lt;/abbr-1&gt;&lt;abbr-2&gt;Br Med J&lt;/abbr-2&gt;&lt;/periodical&gt;&lt;pages&gt;190-190&lt;/pages&gt;&lt;dates&gt;&lt;year&gt;1932&lt;/year&gt;&lt;/dates&gt;&lt;isbn&gt;0007-1447&lt;/isbn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70" w:tooltip="Dunscombe, 1932 #70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70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3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China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A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Y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sore base of R finger, axillary adenopathy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S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1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0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139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9777FF" w:rsidRPr="00DF23AD">
              <w:rPr>
                <w:rFonts w:ascii="Calibri" w:hAnsi="Calibri"/>
                <w:b w:val="0"/>
                <w:color w:val="000000"/>
              </w:rPr>
              <w:instrText xml:space="preserve"> ADDIN EN.CITE &lt;EndNote&gt;&lt;Cite&gt;&lt;Author&gt;Gilbert&lt;/Author&gt;&lt;Year&gt;1935&lt;/Year&gt;&lt;RecNum&gt;71&lt;/RecNum&gt;&lt;DisplayText&gt;[71]&lt;/DisplayText&gt;&lt;record&gt;&lt;rec-number&gt;71&lt;/rec-number&gt;&lt;foreign-keys&gt;&lt;key app="EN" db-id="5pxsas0xr2fzfhez0eove293zrr9ddwrxw2v"&gt;71&lt;/key&gt;&lt;/foreign-keys&gt;&lt;ref-type name="Journal Article"&gt;17&lt;/ref-type&gt;&lt;contributors&gt;&lt;authors&gt;&lt;author&gt;Gilbert, F. W.&lt;/author&gt;&lt;/authors&gt;&lt;/contributors&gt;&lt;titles&gt;&lt;title&gt;Human Anthrax in Barotse-land Treated with Novarsenobenzene&lt;/title&gt;&lt;secondary-title&gt;Lancet&lt;/secondary-title&gt;&lt;/titles&gt;&lt;periodical&gt;&lt;full-title&gt;Lancet&lt;/full-title&gt;&lt;abbr-1&gt;Lancet&lt;/abbr-1&gt;&lt;abbr-2&gt;Lancet&lt;/abbr-2&gt;&lt;/periodical&gt;&lt;pages&gt;1283-5&lt;/pages&gt;&lt;volume&gt;5&lt;/volume&gt;&lt;dates&gt;&lt;year&gt;1935&lt;/year&gt;&lt;/dates&gt;&lt;accession-num&gt;19362700623&lt;/accession-num&gt;&lt;work-type&gt;Journal article&lt;/work-type&gt;&lt;urls&gt;&lt;related-urls&gt;&lt;url&gt;http://ovidsp.ovid.com/ovidweb.cgi?T=JS&amp;amp;CSC=Y&amp;amp;NEWS=N&amp;amp;PAGE=fulltext&amp;amp;D=cagh0&amp;amp;AN=19362700623&lt;/url&gt;&lt;url&gt;http://sfxhosted.exlibrisgroup.com/cdc?sid=OVID:caghdb&amp;amp;id=pmid:&amp;amp;id=&amp;amp;issn=0140-6736&amp;amp;isbn=&amp;amp;volume=&amp;amp;issue=&amp;amp;spage=1283&amp;amp;pages=1283-5&amp;amp;date=1935&amp;amp;title=Lancet&amp;amp;atitle=Human+Anthrax+in+Barotse-land+Treated+with+Novarsenobenzene.&amp;amp;aulast=GILBERT&amp;amp;pid=%3Cauthor%3EGILBERT%2C+F.+W.%3C%2Fauthor%3E&amp;amp;%3CAN%3E19362700623%3C%2FAN%3E&amp;amp;%3CDT%3EJournal+article%3C%2FDT%3E&lt;/url&gt;&lt;/related-urls&gt;&lt;/urls&gt;&lt;remote-database-name&gt;Global Health&lt;/remote-database-name&gt;&lt;remote-database-provider&gt;Ovid Technologies&lt;/remote-database-provider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71" w:tooltip="Gilbert, 1935 #71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71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35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Zimbabwe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1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pustule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6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9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140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9777FF" w:rsidRPr="00DF23AD">
              <w:rPr>
                <w:rFonts w:ascii="Calibri" w:hAnsi="Calibri"/>
                <w:b w:val="0"/>
                <w:color w:val="000000"/>
              </w:rPr>
              <w:instrText xml:space="preserve"> ADDIN EN.CITE &lt;EndNote&gt;&lt;Cite&gt;&lt;Author&gt;Gilbert&lt;/Author&gt;&lt;Year&gt;1935&lt;/Year&gt;&lt;RecNum&gt;71&lt;/RecNum&gt;&lt;DisplayText&gt;[71]&lt;/DisplayText&gt;&lt;record&gt;&lt;rec-number&gt;71&lt;/rec-number&gt;&lt;foreign-keys&gt;&lt;key app="EN" db-id="5pxsas0xr2fzfhez0eove293zrr9ddwrxw2v"&gt;71&lt;/key&gt;&lt;/foreign-keys&gt;&lt;ref-type name="Journal Article"&gt;17&lt;/ref-type&gt;&lt;contributors&gt;&lt;authors&gt;&lt;author&gt;Gilbert, F. W.&lt;/author&gt;&lt;/authors&gt;&lt;/contributors&gt;&lt;titles&gt;&lt;title&gt;Human Anthrax in Barotse-land Treated with Novarsenobenzene&lt;/title&gt;&lt;secondary-title&gt;Lancet&lt;/secondary-title&gt;&lt;/titles&gt;&lt;periodical&gt;&lt;full-title&gt;Lancet&lt;/full-title&gt;&lt;abbr-1&gt;Lancet&lt;/abbr-1&gt;&lt;abbr-2&gt;Lancet&lt;/abbr-2&gt;&lt;/periodical&gt;&lt;pages&gt;1283-5&lt;/pages&gt;&lt;volume&gt;5&lt;/volume&gt;&lt;dates&gt;&lt;year&gt;1935&lt;/year&gt;&lt;/dates&gt;&lt;accession-num&gt;19362700623&lt;/accession-num&gt;&lt;work-type&gt;Journal article&lt;/work-type&gt;&lt;urls&gt;&lt;related-urls&gt;&lt;url&gt;http://ovidsp.ovid.com/ovidweb.cgi?T=JS&amp;amp;CSC=Y&amp;amp;NEWS=N&amp;amp;PAGE=fulltext&amp;amp;D=cagh0&amp;amp;AN=19362700623&lt;/url&gt;&lt;url&gt;http://sfxhosted.exlibrisgroup.com/cdc?sid=OVID:caghdb&amp;amp;id=pmid:&amp;amp;id=&amp;amp;issn=0140-6736&amp;amp;isbn=&amp;amp;volume=&amp;amp;issue=&amp;amp;spage=1283&amp;amp;pages=1283-5&amp;amp;date=1935&amp;amp;title=Lancet&amp;amp;atitle=Human+Anthrax+in+Barotse-land+Treated+with+Novarsenobenzene.&amp;amp;aulast=GILBERT&amp;amp;pid=%3Cauthor%3EGILBERT%2C+F.+W.%3C%2Fauthor%3E&amp;amp;%3CAN%3E19362700623%3C%2FAN%3E&amp;amp;%3CDT%3EJournal+article%3C%2FDT%3E&lt;/url&gt;&lt;/related-urls&gt;&lt;/urls&gt;&lt;remote-database-name&gt;Global Health&lt;/remote-database-name&gt;&lt;remote-database-provider&gt;Ovid Technologies&lt;/remote-database-provider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71" w:tooltip="Gilbert, 1935 #71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71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3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Zimbabwe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5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pustule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scites, GI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7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8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141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9777FF" w:rsidRPr="00DF23AD">
              <w:rPr>
                <w:rFonts w:ascii="Calibri" w:hAnsi="Calibri"/>
                <w:b w:val="0"/>
                <w:color w:val="000000"/>
              </w:rPr>
              <w:instrText xml:space="preserve"> ADDIN EN.CITE &lt;EndNote&gt;&lt;Cite&gt;&lt;Author&gt;Gilbert&lt;/Author&gt;&lt;Year&gt;1935&lt;/Year&gt;&lt;RecNum&gt;71&lt;/RecNum&gt;&lt;DisplayText&gt;[71]&lt;/DisplayText&gt;&lt;record&gt;&lt;rec-number&gt;71&lt;/rec-number&gt;&lt;foreign-keys&gt;&lt;key app="EN" db-id="5pxsas0xr2fzfhez0eove293zrr9ddwrxw2v"&gt;71&lt;/key&gt;&lt;/foreign-keys&gt;&lt;ref-type name="Journal Article"&gt;17&lt;/ref-type&gt;&lt;contributors&gt;&lt;authors&gt;&lt;author&gt;Gilbert, F. W.&lt;/author&gt;&lt;/authors&gt;&lt;/contributors&gt;&lt;titles&gt;&lt;title&gt;Human Anthrax in Barotse-land Treated with Novarsenobenzene&lt;/title&gt;&lt;secondary-title&gt;Lancet&lt;/secondary-title&gt;&lt;/titles&gt;&lt;periodical&gt;&lt;full-title&gt;Lancet&lt;/full-title&gt;&lt;abbr-1&gt;Lancet&lt;/abbr-1&gt;&lt;abbr-2&gt;Lancet&lt;/abbr-2&gt;&lt;/periodical&gt;&lt;pages&gt;1283-5&lt;/pages&gt;&lt;volume&gt;5&lt;/volume&gt;&lt;dates&gt;&lt;year&gt;1935&lt;/year&gt;&lt;/dates&gt;&lt;accession-num&gt;19362700623&lt;/accession-num&gt;&lt;work-type&gt;Journal article&lt;/work-type&gt;&lt;urls&gt;&lt;related-urls&gt;&lt;url&gt;http://ovidsp.ovid.com/ovidweb.cgi?T=JS&amp;amp;CSC=Y&amp;amp;NEWS=N&amp;amp;PAGE=fulltext&amp;amp;D=cagh0&amp;amp;AN=19362700623&lt;/url&gt;&lt;url&gt;http://sfxhosted.exlibrisgroup.com/cdc?sid=OVID:caghdb&amp;amp;id=pmid:&amp;amp;id=&amp;amp;issn=0140-6736&amp;amp;isbn=&amp;amp;volume=&amp;amp;issue=&amp;amp;spage=1283&amp;amp;pages=1283-5&amp;amp;date=1935&amp;amp;title=Lancet&amp;amp;atitle=Human+Anthrax+in+Barotse-land+Treated+with+Novarsenobenzene.&amp;amp;aulast=GILBERT&amp;amp;pid=%3Cauthor%3EGILBERT%2C+F.+W.%3C%2Fauthor%3E&amp;amp;%3CAN%3E19362700623%3C%2FAN%3E&amp;amp;%3CDT%3EJournal+article%3C%2FDT%3E&lt;/url&gt;&lt;/related-urls&gt;&lt;/urls&gt;&lt;remote-database-name&gt;Global Health&lt;/remote-database-name&gt;&lt;remote-database-provider&gt;Ovid Technologies&lt;/remote-database-provider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71" w:tooltip="Gilbert, 1935 #71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71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35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Zimbabwe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15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pustule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9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142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9777FF" w:rsidRPr="00DF23AD">
              <w:rPr>
                <w:rFonts w:ascii="Calibri" w:hAnsi="Calibri"/>
                <w:b w:val="0"/>
                <w:color w:val="000000"/>
              </w:rPr>
              <w:instrText xml:space="preserve"> ADDIN EN.CITE &lt;EndNote&gt;&lt;Cite&gt;&lt;Author&gt;Gilbert&lt;/Author&gt;&lt;Year&gt;1935&lt;/Year&gt;&lt;RecNum&gt;71&lt;/RecNum&gt;&lt;DisplayText&gt;[71]&lt;/DisplayText&gt;&lt;record&gt;&lt;rec-number&gt;71&lt;/rec-number&gt;&lt;foreign-keys&gt;&lt;key app="EN" db-id="5pxsas0xr2fzfhez0eove293zrr9ddwrxw2v"&gt;71&lt;/key&gt;&lt;/foreign-keys&gt;&lt;ref-type name="Journal Article"&gt;17&lt;/ref-type&gt;&lt;contributors&gt;&lt;authors&gt;&lt;author&gt;Gilbert, F. W.&lt;/author&gt;&lt;/authors&gt;&lt;/contributors&gt;&lt;titles&gt;&lt;title&gt;Human Anthrax in Barotse-land Treated with Novarsenobenzene&lt;/title&gt;&lt;secondary-title&gt;Lancet&lt;/secondary-title&gt;&lt;/titles&gt;&lt;periodical&gt;&lt;full-title&gt;Lancet&lt;/full-title&gt;&lt;abbr-1&gt;Lancet&lt;/abbr-1&gt;&lt;abbr-2&gt;Lancet&lt;/abbr-2&gt;&lt;/periodical&gt;&lt;pages&gt;1283-5&lt;/pages&gt;&lt;volume&gt;5&lt;/volume&gt;&lt;dates&gt;&lt;year&gt;1935&lt;/year&gt;&lt;/dates&gt;&lt;accession-num&gt;19362700623&lt;/accession-num&gt;&lt;work-type&gt;Journal article&lt;/work-type&gt;&lt;urls&gt;&lt;related-urls&gt;&lt;url&gt;http://ovidsp.ovid.com/ovidweb.cgi?T=JS&amp;amp;CSC=Y&amp;amp;NEWS=N&amp;amp;PAGE=fulltext&amp;amp;D=cagh0&amp;amp;AN=19362700623&lt;/url&gt;&lt;url&gt;http://sfxhosted.exlibrisgroup.com/cdc?sid=OVID:caghdb&amp;amp;id=pmid:&amp;amp;id=&amp;amp;issn=0140-6736&amp;amp;isbn=&amp;amp;volume=&amp;amp;issue=&amp;amp;spage=1283&amp;amp;pages=1283-5&amp;amp;date=1935&amp;amp;title=Lancet&amp;amp;atitle=Human+Anthrax+in+Barotse-land+Treated+with+Novarsenobenzene.&amp;amp;aulast=GILBERT&amp;amp;pid=%3Cauthor%3EGILBERT%2C+F.+W.%3C%2Fauthor%3E&amp;amp;%3CAN%3E19362700623%3C%2FAN%3E&amp;amp;%3CDT%3EJournal+article%3C%2FDT%3E&lt;/url&gt;&lt;/related-urls&gt;&lt;/urls&gt;&lt;remote-database-name&gt;Global Health&lt;/remote-database-name&gt;&lt;remote-database-provider&gt;Ovid Technologies&lt;/remote-database-provider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71" w:tooltip="Gilbert, 1935 #71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71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3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Zimbabwe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17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pustule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8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143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9777FF" w:rsidRPr="00DF23AD">
              <w:rPr>
                <w:rFonts w:ascii="Calibri" w:hAnsi="Calibri"/>
                <w:b w:val="0"/>
                <w:color w:val="000000"/>
              </w:rPr>
              <w:instrText xml:space="preserve"> ADDIN EN.CITE &lt;EndNote&gt;&lt;Cite&gt;&lt;Author&gt;Gilbert&lt;/Author&gt;&lt;Year&gt;1935&lt;/Year&gt;&lt;RecNum&gt;71&lt;/RecNum&gt;&lt;DisplayText&gt;[71]&lt;/DisplayText&gt;&lt;record&gt;&lt;rec-number&gt;71&lt;/rec-number&gt;&lt;foreign-keys&gt;&lt;key app="EN" db-id="5pxsas0xr2fzfhez0eove293zrr9ddwrxw2v"&gt;71&lt;/key&gt;&lt;/foreign-keys&gt;&lt;ref-type name="Journal Article"&gt;17&lt;/ref-type&gt;&lt;contributors&gt;&lt;authors&gt;&lt;author&gt;Gilbert, F. W.&lt;/author&gt;&lt;/authors&gt;&lt;/contributors&gt;&lt;titles&gt;&lt;title&gt;Human Anthrax in Barotse-land Treated with Novarsenobenzene&lt;/title&gt;&lt;secondary-title&gt;Lancet&lt;/secondary-title&gt;&lt;/titles&gt;&lt;periodical&gt;&lt;full-title&gt;Lancet&lt;/full-title&gt;&lt;abbr-1&gt;Lancet&lt;/abbr-1&gt;&lt;abbr-2&gt;Lancet&lt;/abbr-2&gt;&lt;/periodical&gt;&lt;pages&gt;1283-5&lt;/pages&gt;&lt;volume&gt;5&lt;/volume&gt;&lt;dates&gt;&lt;year&gt;1935&lt;/year&gt;&lt;/dates&gt;&lt;accession-num&gt;19362700623&lt;/accession-num&gt;&lt;work-type&gt;Journal article&lt;/work-type&gt;&lt;urls&gt;&lt;related-urls&gt;&lt;url&gt;http://ovidsp.ovid.com/ovidweb.cgi?T=JS&amp;amp;CSC=Y&amp;amp;NEWS=N&amp;amp;PAGE=fulltext&amp;amp;D=cagh0&amp;amp;AN=19362700623&lt;/url&gt;&lt;url&gt;http://sfxhosted.exlibrisgroup.com/cdc?sid=OVID:caghdb&amp;amp;id=pmid:&amp;amp;id=&amp;amp;issn=0140-6736&amp;amp;isbn=&amp;amp;volume=&amp;amp;issue=&amp;amp;spage=1283&amp;amp;pages=1283-5&amp;amp;date=1935&amp;amp;title=Lancet&amp;amp;atitle=Human+Anthrax+in+Barotse-land+Treated+with+Novarsenobenzene.&amp;amp;aulast=GILBERT&amp;amp;pid=%3Cauthor%3EGILBERT%2C+F.+W.%3C%2Fauthor%3E&amp;amp;%3CAN%3E19362700623%3C%2FAN%3E&amp;amp;%3CDT%3EJournal+article%3C%2FDT%3E&lt;/url&gt;&lt;/related-urls&gt;&lt;/urls&gt;&lt;remote-database-name&gt;Global Health&lt;/remote-database-name&gt;&lt;remote-database-provider&gt;Ovid Technologies&lt;/remote-database-provider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71" w:tooltip="Gilbert, 1935 #71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71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35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Zimbabwe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18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pustule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9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144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9777FF" w:rsidRPr="00DF23AD">
              <w:rPr>
                <w:rFonts w:ascii="Calibri" w:hAnsi="Calibri"/>
                <w:b w:val="0"/>
                <w:color w:val="000000"/>
              </w:rPr>
              <w:instrText xml:space="preserve"> ADDIN EN.CITE &lt;EndNote&gt;&lt;Cite&gt;&lt;Author&gt;Pawan&lt;/Author&gt;&lt;Year&gt;1935&lt;/Year&gt;&lt;RecNum&gt;72&lt;/RecNum&gt;&lt;DisplayText&gt;[72]&lt;/DisplayText&gt;&lt;record&gt;&lt;rec-number&gt;72&lt;/rec-number&gt;&lt;foreign-keys&gt;&lt;key app="EN" db-id="5pxsas0xr2fzfhez0eove293zrr9ddwrxw2v"&gt;72&lt;/key&gt;&lt;/foreign-keys&gt;&lt;ref-type name="Journal Article"&gt;17&lt;/ref-type&gt;&lt;contributors&gt;&lt;authors&gt;&lt;author&gt;Pawan, J.L&lt;/author&gt;&lt;/authors&gt;&lt;/contributors&gt;&lt;titles&gt;&lt;title&gt;Case of Anthrax in Trinidad due to Infected Shaving Brush&lt;/title&gt;&lt;secondary-title&gt;J Trop Med&lt;/secondary-title&gt;&lt;/titles&gt;&lt;periodical&gt;&lt;full-title&gt;Journal of Tropical Medicine&lt;/full-title&gt;&lt;abbr-1&gt;J. Trop. Med.&lt;/abbr-1&gt;&lt;abbr-2&gt;J Trop Med&lt;/abbr-2&gt;&lt;/periodical&gt;&lt;pages&gt;170&lt;/pages&gt;&lt;volume&gt;38&lt;/volume&gt;&lt;section&gt;170&lt;/section&gt;&lt;dates&gt;&lt;year&gt;1935&lt;/year&gt;&lt;/dates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72" w:tooltip="Pawan, 1935 #72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72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3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Trinidad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37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shaving brush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pimple on R cheek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S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1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145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192DD9">
              <w:rPr>
                <w:rFonts w:ascii="Calibri" w:hAnsi="Calibri"/>
                <w:color w:val="000000"/>
              </w:rPr>
              <w:instrText xml:space="preserve"> ADDIN EN.CITE &lt;EndNote&gt;&lt;Cite&gt;&lt;Author&gt;Stewart&lt;/Author&gt;&lt;Year&gt;1939&lt;/Year&gt;&lt;RecNum&gt;73&lt;/RecNum&gt;&lt;DisplayText&gt;[73]&lt;/DisplayText&gt;&lt;record&gt;&lt;rec-number&gt;73&lt;/rec-number&gt;&lt;foreign-keys&gt;&lt;key app="EN" db-id="5pxsas0xr2fzfhez0eove293zrr9ddwrxw2v"&gt;73&lt;/key&gt;&lt;/foreign-keys&gt;&lt;ref-type name="Journal Article"&gt;17&lt;/ref-type&gt;&lt;contributors&gt;&lt;authors&gt;&lt;author&gt;Stewart, H Hilton&lt;/author&gt;&lt;/authors&gt;&lt;/contributors&gt;&lt;titles&gt;&lt;title&gt;A case of anthrax meningitis&lt;/title&gt;&lt;secondary-title&gt;Ulster medical journal&lt;/secondary-title&gt;&lt;/titles&gt;&lt;periodical&gt;&lt;full-title&gt;Ulster Medical Journal&lt;/full-title&gt;&lt;abbr-1&gt;Ulster Med. J.&lt;/abbr-1&gt;&lt;abbr-2&gt;Ulster Med J&lt;/abbr-2&gt;&lt;/periodical&gt;&lt;pages&gt;252&lt;/pages&gt;&lt;volume&gt;8&lt;/volume&gt;&lt;number&gt;4&lt;/number&gt;&lt;dates&gt;&lt;year&gt;1939&lt;/year&gt;&lt;/dates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73" w:tooltip="Stewart, 1939 #73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73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39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Ireland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32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F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Y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"cold sore" on lower lip, stiff neck, semi-conscious, fever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S, AMS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3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8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146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192DD9">
              <w:rPr>
                <w:rFonts w:ascii="Calibri" w:hAnsi="Calibri"/>
                <w:color w:val="000000"/>
              </w:rPr>
              <w:instrText xml:space="preserve"> ADDIN EN.CITE &lt;EndNote&gt;&lt;Cite&gt;&lt;Author&gt;Bonnar&lt;/Author&gt;&lt;Year&gt;1940&lt;/Year&gt;&lt;RecNum&gt;74&lt;/RecNum&gt;&lt;DisplayText&gt;[74]&lt;/DisplayText&gt;&lt;record&gt;&lt;rec-number&gt;74&lt;/rec-number&gt;&lt;foreign-keys&gt;&lt;key app="EN" db-id="5pxsas0xr2fzfhez0eove293zrr9ddwrxw2v"&gt;74&lt;/key&gt;&lt;/foreign-keys&gt;&lt;ref-type name="Journal Article"&gt;17&lt;/ref-type&gt;&lt;contributors&gt;&lt;authors&gt;&lt;author&gt;Bonnar, W&lt;/author&gt;&lt;/authors&gt;&lt;/contributors&gt;&lt;titles&gt;&lt;title&gt;Sulfapyridine in human anthrax&lt;/title&gt;&lt;secondary-title&gt;British Medical Journal&lt;/secondary-title&gt;&lt;/titles&gt;&lt;periodical&gt;&lt;full-title&gt;British Medical Journal&lt;/full-title&gt;&lt;abbr-1&gt;Br. Med. J.&lt;/abbr-1&gt;&lt;abbr-2&gt;Br Med J&lt;/abbr-2&gt;&lt;/periodical&gt;&lt;pages&gt;389&lt;/pages&gt;&lt;volume&gt;1&lt;/volume&gt;&lt;number&gt;4131&lt;/number&gt;&lt;section&gt;389&lt;/section&gt;&lt;dates&gt;&lt;year&gt;1940&lt;/year&gt;&lt;/dates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74" w:tooltip="Bonnar, 1940 #74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74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4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Ireland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A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ill or dead animal contac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sore on R hand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S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9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147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9777FF" w:rsidRPr="00DF23AD">
              <w:rPr>
                <w:rFonts w:ascii="Calibri" w:hAnsi="Calibri"/>
                <w:b w:val="0"/>
                <w:color w:val="000000"/>
              </w:rPr>
              <w:instrText xml:space="preserve"> ADDIN EN.CITE &lt;EndNote&gt;&lt;Cite&gt;&lt;Author&gt;Davidson&lt;/Author&gt;&lt;Year&gt;1941&lt;/Year&gt;&lt;RecNum&gt;75&lt;/RecNum&gt;&lt;DisplayText&gt;[75]&lt;/DisplayText&gt;&lt;record&gt;&lt;rec-number&gt;75&lt;/rec-number&gt;&lt;foreign-keys&gt;&lt;key app="EN" db-id="5pxsas0xr2fzfhez0eove293zrr9ddwrxw2v"&gt;75&lt;/key&gt;&lt;/foreign-keys&gt;&lt;ref-type name="Journal Article"&gt;17&lt;/ref-type&gt;&lt;contributors&gt;&lt;authors&gt;&lt;author&gt;Davidson, Ian Mackenzie&lt;/author&gt;&lt;/authors&gt;&lt;/contributors&gt;&lt;titles&gt;&lt;title&gt;Cutaneous Anthrax treated by Arsenicals and Sulphapyridine&lt;/title&gt;&lt;secondary-title&gt;British medical journal&lt;/secondary-title&gt;&lt;/titles&gt;&lt;periodical&gt;&lt;full-title&gt;British Medical Journal&lt;/full-title&gt;&lt;abbr-1&gt;Br. Med. J.&lt;/abbr-1&gt;&lt;abbr-2&gt;Br Med J&lt;/abbr-2&gt;&lt;/periodical&gt;&lt;pages&gt;725&lt;/pages&gt;&lt;volume&gt;2&lt;/volume&gt;&lt;number&gt;4220&lt;/number&gt;&lt;dates&gt;&lt;year&gt;1941&lt;/year&gt;&lt;/dates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75" w:tooltip="Davidson, 1941 #75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75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41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Great Britain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53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lesion on back of neck with swelling; vomiting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S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/V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2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148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9777FF" w:rsidRPr="00DF23AD">
              <w:rPr>
                <w:rFonts w:ascii="Calibri" w:hAnsi="Calibri"/>
                <w:b w:val="0"/>
                <w:color w:val="000000"/>
              </w:rPr>
              <w:instrText xml:space="preserve"> ADDIN EN.CITE &lt;EndNote&gt;&lt;Cite&gt;&lt;Author&gt;Severn&lt;/Author&gt;&lt;Year&gt;1942&lt;/Year&gt;&lt;RecNum&gt;76&lt;/RecNum&gt;&lt;DisplayText&gt;[76]&lt;/DisplayText&gt;&lt;record&gt;&lt;rec-number&gt;76&lt;/rec-number&gt;&lt;foreign-keys&gt;&lt;key app="EN" db-id="5pxsas0xr2fzfhez0eove293zrr9ddwrxw2v"&gt;76&lt;/key&gt;&lt;/foreign-keys&gt;&lt;ref-type name="Journal Article"&gt;17&lt;/ref-type&gt;&lt;contributors&gt;&lt;authors&gt;&lt;author&gt;Severn, AGM&lt;/author&gt;&lt;/authors&gt;&lt;/contributors&gt;&lt;titles&gt;&lt;title&gt;Anthrax septicemia—a fatal case&lt;/title&gt;&lt;secondary-title&gt;Lancet&lt;/secondary-title&gt;&lt;/titles&gt;&lt;periodical&gt;&lt;full-title&gt;Lancet&lt;/full-title&gt;&lt;abbr-1&gt;Lancet&lt;/abbr-1&gt;&lt;abbr-2&gt;Lancet&lt;/abbr-2&gt;&lt;/periodical&gt;&lt;pages&gt;9-10&lt;/pages&gt;&lt;volume&gt;1&lt;/volume&gt;&lt;dates&gt;&lt;year&gt;1942&lt;/year&gt;&lt;/dates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76" w:tooltip="Severn, 1942 #76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76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4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Wales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17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F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brush making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Y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pustule of 2/3 of lower lip, chin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SAH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, HA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8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lastRenderedPageBreak/>
              <w:t xml:space="preserve">149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9777FF" w:rsidRPr="00DF23AD">
              <w:rPr>
                <w:rFonts w:ascii="Calibri" w:hAnsi="Calibri"/>
                <w:b w:val="0"/>
                <w:color w:val="000000"/>
              </w:rPr>
              <w:instrText xml:space="preserve"> ADDIN EN.CITE &lt;EndNote&gt;&lt;Cite&gt;&lt;Author&gt;MacDonald&lt;/Author&gt;&lt;Year&gt;1942&lt;/Year&gt;&lt;RecNum&gt;77&lt;/RecNum&gt;&lt;DisplayText&gt;[77]&lt;/DisplayText&gt;&lt;record&gt;&lt;rec-number&gt;77&lt;/rec-number&gt;&lt;foreign-keys&gt;&lt;key app="EN" db-id="5pxsas0xr2fzfhez0eove293zrr9ddwrxw2v"&gt;77&lt;/key&gt;&lt;/foreign-keys&gt;&lt;ref-type name="Journal Article"&gt;17&lt;/ref-type&gt;&lt;contributors&gt;&lt;authors&gt;&lt;author&gt;MacDonald, Wilfred D&lt;/author&gt;&lt;/authors&gt;&lt;/contributors&gt;&lt;titles&gt;&lt;title&gt;Anthrax: report of a fatal case involving the cutaneous and gastrointestinal systems&lt;/title&gt;&lt;secondary-title&gt;New England Journal of Medicine&lt;/secondary-title&gt;&lt;/titles&gt;&lt;periodical&gt;&lt;full-title&gt;New England Journal of Medicine&lt;/full-title&gt;&lt;abbr-1&gt;N. Engl. J. Med.&lt;/abbr-1&gt;&lt;abbr-2&gt;N Engl J Med&lt;/abbr-2&gt;&lt;/periodical&gt;&lt;pages&gt;949-951&lt;/pages&gt;&lt;volume&gt;226&lt;/volume&gt;&lt;number&gt;24&lt;/number&gt;&lt;dates&gt;&lt;year&gt;1942&lt;/year&gt;&lt;/dates&gt;&lt;isbn&gt;0028-4793&lt;/isbn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77" w:tooltip="MacDonald, 1942 #77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77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42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SA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38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inges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brush making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ace swollen, hypothermia, abdomen tense and distended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hematemesis, ascites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/V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MS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5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2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150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9777FF" w:rsidRPr="00DF23AD">
              <w:rPr>
                <w:rFonts w:ascii="Calibri" w:hAnsi="Calibri"/>
                <w:b w:val="0"/>
                <w:color w:val="000000"/>
              </w:rPr>
              <w:instrText xml:space="preserve"> ADDIN EN.CITE &lt;EndNote&gt;&lt;Cite&gt;&lt;Author&gt;Gold&lt;/Author&gt;&lt;Year&gt;1942&lt;/Year&gt;&lt;RecNum&gt;78&lt;/RecNum&gt;&lt;DisplayText&gt;[78]&lt;/DisplayText&gt;&lt;record&gt;&lt;rec-number&gt;78&lt;/rec-number&gt;&lt;foreign-keys&gt;&lt;key app="EN" db-id="5pxsas0xr2fzfhez0eove293zrr9ddwrxw2v"&gt;78&lt;/key&gt;&lt;/foreign-keys&gt;&lt;ref-type name="Journal Article"&gt;17&lt;/ref-type&gt;&lt;contributors&gt;&lt;authors&gt;&lt;author&gt;Gold, Herman&lt;/author&gt;&lt;/authors&gt;&lt;/contributors&gt;&lt;titles&gt;&lt;title&gt;Anthrax: a review of sixty cases, with a report on the therapeutic use of sulfonamide compounds&lt;/title&gt;&lt;secondary-title&gt;Archives of Internal Medicine&lt;/secondary-title&gt;&lt;/titles&gt;&lt;periodical&gt;&lt;full-title&gt;Archives of Internal Medicine&lt;/full-title&gt;&lt;abbr-1&gt;Arch. Intern. Med.&lt;/abbr-1&gt;&lt;abbr-2&gt;Arch Intern Med&lt;/abbr-2&gt;&lt;/periodical&gt;&lt;pages&gt;785-821&lt;/pages&gt;&lt;volume&gt;70&lt;/volume&gt;&lt;number&gt;5&lt;/number&gt;&lt;dates&gt;&lt;year&gt;1942&lt;/year&gt;&lt;/dates&gt;&lt;isbn&gt;0730-188X&lt;/isbn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78" w:tooltip="Gold, 1942 #78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78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4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SA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46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wool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painless pimple on back of neck, swelling of neck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hematuria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, HA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2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151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9777FF" w:rsidRPr="00DF23AD">
              <w:rPr>
                <w:rFonts w:ascii="Calibri" w:hAnsi="Calibri"/>
                <w:b w:val="0"/>
                <w:color w:val="000000"/>
              </w:rPr>
              <w:instrText xml:space="preserve"> ADDIN EN.CITE &lt;EndNote&gt;&lt;Cite&gt;&lt;Author&gt;Gold&lt;/Author&gt;&lt;Year&gt;1942&lt;/Year&gt;&lt;RecNum&gt;78&lt;/RecNum&gt;&lt;DisplayText&gt;[78]&lt;/DisplayText&gt;&lt;record&gt;&lt;rec-number&gt;78&lt;/rec-number&gt;&lt;foreign-keys&gt;&lt;key app="EN" db-id="5pxsas0xr2fzfhez0eove293zrr9ddwrxw2v"&gt;78&lt;/key&gt;&lt;/foreign-keys&gt;&lt;ref-type name="Journal Article"&gt;17&lt;/ref-type&gt;&lt;contributors&gt;&lt;authors&gt;&lt;author&gt;Gold, Herman&lt;/author&gt;&lt;/authors&gt;&lt;/contributors&gt;&lt;titles&gt;&lt;title&gt;Anthrax: a review of sixty cases, with a report on the therapeutic use of sulfonamide compounds&lt;/title&gt;&lt;secondary-title&gt;Archives of Internal Medicine&lt;/secondary-title&gt;&lt;/titles&gt;&lt;periodical&gt;&lt;full-title&gt;Archives of Internal Medicine&lt;/full-title&gt;&lt;abbr-1&gt;Arch. Intern. Med.&lt;/abbr-1&gt;&lt;abbr-2&gt;Arch Intern Med&lt;/abbr-2&gt;&lt;/periodical&gt;&lt;pages&gt;785-821&lt;/pages&gt;&lt;volume&gt;70&lt;/volume&gt;&lt;number&gt;5&lt;/number&gt;&lt;dates&gt;&lt;year&gt;1942&lt;/year&gt;&lt;/dates&gt;&lt;isbn&gt;0730-188X&lt;/isbn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78" w:tooltip="Gold, 1942 #78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78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42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SA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62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wool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lesion on R side of neck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S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rrhythmia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3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152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9115AA">
              <w:rPr>
                <w:rFonts w:ascii="Calibri" w:hAnsi="Calibri"/>
                <w:color w:val="000000"/>
              </w:rPr>
              <w:instrText xml:space="preserve"> ADDIN EN.CITE &lt;EndNote&gt;&lt;Cite&gt;&lt;Author&gt;KRAUSS&lt;/Author&gt;&lt;Year&gt;1943&lt;/Year&gt;&lt;RecNum&gt;79&lt;/RecNum&gt;&lt;DisplayText&gt;[79]&lt;/DisplayText&gt;&lt;record&gt;&lt;rec-number&gt;79&lt;/rec-number&gt;&lt;foreign-keys&gt;&lt;key app="EN" db-id="5pxsas0xr2fzfhez0eove293zrr9ddwrxw2v"&gt;79&lt;/key&gt;&lt;/foreign-keys&gt;&lt;ref-type name="Journal Article"&gt;17&lt;/ref-type&gt;&lt;contributors&gt;&lt;authors&gt;&lt;author&gt;Krauss, F.&lt;/author&gt;&lt;/authors&gt;&lt;/contributors&gt;&lt;titles&gt;&lt;title&gt;Anthrax appearing primarily in the nose&lt;/title&gt;&lt;secondary-title&gt;Archives of Otolaryngology&lt;/secondary-title&gt;&lt;/titles&gt;&lt;periodical&gt;&lt;full-title&gt;Archives of Otolaryngology&lt;/full-title&gt;&lt;abbr-1&gt;Arch. Otolaryngol.&lt;/abbr-1&gt;&lt;abbr-2&gt;Arch Otolaryngol&lt;/abbr-2&gt;&lt;/periodical&gt;&lt;pages&gt;238-241&lt;/pages&gt;&lt;volume&gt;37&lt;/volume&gt;&lt;number&gt;2&lt;/number&gt;&lt;dates&gt;&lt;year&gt;1943&lt;/year&gt;&lt;/dates&gt;&lt;isbn&gt;0276-0673&lt;/isbn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79" w:tooltip="Krauss, 1943 #79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79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4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SA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71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proofErr w:type="spellStart"/>
            <w:r w:rsidRPr="00735577">
              <w:rPr>
                <w:rFonts w:ascii="Calibri" w:hAnsi="Calibri"/>
                <w:color w:val="000000"/>
              </w:rPr>
              <w:t>inhal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hides or leathe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atigue, headache, rhinorrhea, dyspnea, odynophagia, fever, tachycardia, nasal obstruction, nasal turbinate edema, respiratory distress, tearing, swollen neck, difficulty breathing and swallowing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S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PE, pericardial effusion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, HA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8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3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153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192DD9">
              <w:rPr>
                <w:rFonts w:ascii="Calibri" w:hAnsi="Calibri"/>
                <w:color w:val="000000"/>
              </w:rPr>
              <w:instrText xml:space="preserve"> ADDIN EN.CITE &lt;EndNote&gt;&lt;Cite&gt;&lt;Author&gt;Murphy&lt;/Author&gt;&lt;Year&gt;1944&lt;/Year&gt;&lt;RecNum&gt;80&lt;/RecNum&gt;&lt;DisplayText&gt;[80]&lt;/DisplayText&gt;&lt;record&gt;&lt;rec-number&gt;80&lt;/rec-number&gt;&lt;foreign-keys&gt;&lt;key app="EN" db-id="5pxsas0xr2fzfhez0eove293zrr9ddwrxw2v"&gt;80&lt;/key&gt;&lt;/foreign-keys&gt;&lt;ref-type name="Journal Article"&gt;17&lt;/ref-type&gt;&lt;contributors&gt;&lt;authors&gt;&lt;author&gt;Murphy, F. D.&lt;/author&gt;&lt;author&gt;La Boccetta, A. C.&lt;/author&gt;&lt;author&gt;Lockwood, J. S.&lt;/author&gt;&lt;/authors&gt;&lt;/contributors&gt;&lt;titles&gt;&lt;title&gt;Treatment of Human Anthrax with Penicillin. Report of Three Cases&lt;/title&gt;&lt;secondary-title&gt;JAMA&lt;/secondary-title&gt;&lt;/titles&gt;&lt;periodical&gt;&lt;full-title&gt;JAMA&lt;/full-title&gt;&lt;abbr-1&gt;JAMA&lt;/abbr-1&gt;&lt;abbr-2&gt;JAMA&lt;/abbr-2&gt;&lt;/periodical&gt;&lt;pages&gt;948-50&lt;/pages&gt;&lt;volume&gt;126&lt;/volume&gt;&lt;number&gt;15&lt;/number&gt;&lt;dates&gt;&lt;year&gt;1944&lt;/year&gt;&lt;/dates&gt;&lt;accession-num&gt;19452701399&lt;/accession-num&gt;&lt;work-type&gt;Journal article&lt;/work-type&gt;&lt;urls&gt;&lt;related-urls&gt;&lt;url&gt;http://ovidsp.ovid.com/ovidweb.cgi?T=JS&amp;amp;CSC=Y&amp;amp;NEWS=N&amp;amp;PAGE=fulltext&amp;amp;D=cagh0&amp;amp;AN=19452701399&lt;/url&gt;&lt;url&gt;http://sfxhosted.exlibrisgroup.com/cdc?sid=OVID:caghdb&amp;amp;id=pmid:&amp;amp;id=&amp;amp;issn=0098-7484&amp;amp;isbn=&amp;amp;volume=126&amp;amp;issue=15&amp;amp;spage=948&amp;amp;pages=948-50&amp;amp;date=1944&amp;amp;title=Journal+of+the+American+Medical+Association&amp;amp;atitle=Treatment+of+Human+Anthrax+with+Penicillin.+Report+of+Three+Cases.&amp;amp;aulast=MURPHY&amp;amp;pid=%3Cauthor%3EMURPHY%2C+F.+D.%2CLA+BOCCETTA%2C+A.+C.%2CLOCKWOOD%2C+J.+S.%3C%2Fauthor%3E&amp;amp;%3CAN%3E19452701399%3C%2FAN%3E&amp;amp;%3CDT%3EJournal+article%3C%2FDT%3E&lt;/url&gt;&lt;/related-urls&gt;&lt;/urls&gt;&lt;remote-database-name&gt;Global Health&lt;/remote-database-name&gt;&lt;remote-database-provider&gt;Ovid Technologies&lt;/remote-database-provider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80" w:tooltip="Murphy, 1944 #80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80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44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SA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34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F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wool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B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1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154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9777FF" w:rsidRPr="00DF23AD">
              <w:rPr>
                <w:rFonts w:ascii="Calibri" w:hAnsi="Calibri"/>
                <w:b w:val="0"/>
                <w:color w:val="000000"/>
              </w:rPr>
              <w:instrText xml:space="preserve"> ADDIN EN.CITE &lt;EndNote&gt;&lt;Cite&gt;&lt;Author&gt;Perl&lt;/Author&gt;&lt;Year&gt;1945&lt;/Year&gt;&lt;RecNum&gt;81&lt;/RecNum&gt;&lt;DisplayText&gt;[81]&lt;/DisplayText&gt;&lt;record&gt;&lt;rec-number&gt;81&lt;/rec-number&gt;&lt;foreign-keys&gt;&lt;key app="EN" db-id="5pxsas0xr2fzfhez0eove293zrr9ddwrxw2v"&gt;81&lt;/key&gt;&lt;/foreign-keys&gt;&lt;ref-type name="Journal Article"&gt;17&lt;/ref-type&gt;&lt;contributors&gt;&lt;authors&gt;&lt;author&gt;Perl, AF&lt;/author&gt;&lt;/authors&gt;&lt;/contributors&gt;&lt;titles&gt;&lt;title&gt;Anthrax: Its Incidence and Therapy:(With the Report of a Case)&lt;/title&gt;&lt;secondary-title&gt;Canadian Medical Association journal&lt;/secondary-title&gt;&lt;/titles&gt;&lt;periodical&gt;&lt;full-title&gt;Canadian Medical Association Journal&lt;/full-title&gt;&lt;abbr-1&gt;Can. Med. Assoc. J.&lt;/abbr-1&gt;&lt;abbr-2&gt;Can Med Assoc J&lt;/abbr-2&gt;&lt;/periodical&gt;&lt;pages&gt;592&lt;/pages&gt;&lt;volume&gt;52&lt;/volume&gt;&lt;number&gt;6&lt;/number&gt;&lt;dates&gt;&lt;year&gt;1945&lt;/year&gt;&lt;/dates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81" w:tooltip="Perl, 1945 #81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81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4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Canada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5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F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eck lesion and swelling, fever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B, AS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hematochezia, GI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2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155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9777FF" w:rsidRPr="00DF23AD">
              <w:rPr>
                <w:rFonts w:ascii="Calibri" w:hAnsi="Calibri"/>
                <w:b w:val="0"/>
                <w:color w:val="000000"/>
              </w:rPr>
              <w:instrText xml:space="preserve"> ADDIN EN.CITE &lt;EndNote&gt;&lt;Cite&gt;&lt;Author&gt;Ahmad&lt;/Author&gt;&lt;Year&gt;1945&lt;/Year&gt;&lt;RecNum&gt;82&lt;/RecNum&gt;&lt;DisplayText&gt;[82]&lt;/DisplayText&gt;&lt;record&gt;&lt;rec-number&gt;82&lt;/rec-number&gt;&lt;foreign-keys&gt;&lt;key app="EN" db-id="5pxsas0xr2fzfhez0eove293zrr9ddwrxw2v"&gt;82&lt;/key&gt;&lt;/foreign-keys&gt;&lt;ref-type name="Journal Article"&gt;17&lt;/ref-type&gt;&lt;contributors&gt;&lt;authors&gt;&lt;author&gt;Ahmad, S&lt;/author&gt;&lt;/authors&gt;&lt;/contributors&gt;&lt;titles&gt;&lt;title&gt;Treatment of human anthrax with penicillin&lt;/title&gt;&lt;secondary-title&gt;Indian medical gazette&lt;/secondary-title&gt;&lt;/titles&gt;&lt;periodical&gt;&lt;full-title&gt;Indian Medical Gazette&lt;/full-title&gt;&lt;abbr-1&gt;Ind. Med. Gaz.&lt;/abbr-1&gt;&lt;abbr-2&gt;Ind Med Gaz&lt;/abbr-2&gt;&lt;/periodical&gt;&lt;pages&gt;623&lt;/pages&gt;&lt;volume&gt;80&lt;/volume&gt;&lt;dates&gt;&lt;year&gt;1945&lt;/year&gt;&lt;/dates&gt;&lt;isbn&gt;0019-5863&lt;/isbn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82" w:tooltip="Ahmad, 1945 #82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82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45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India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22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gangrenous inflammation of R nose and facial edema, fever, toxic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B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0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156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9777FF" w:rsidRPr="00DF23AD">
              <w:rPr>
                <w:rFonts w:ascii="Calibri" w:hAnsi="Calibri"/>
                <w:b w:val="0"/>
                <w:color w:val="000000"/>
              </w:rPr>
              <w:instrText xml:space="preserve"> ADDIN EN.CITE &lt;EndNote&gt;&lt;Cite&gt;&lt;Author&gt;Stott&lt;/Author&gt;&lt;Year&gt;1945&lt;/Year&gt;&lt;RecNum&gt;83&lt;/RecNum&gt;&lt;DisplayText&gt;[83]&lt;/DisplayText&gt;&lt;record&gt;&lt;rec-number&gt;83&lt;/rec-number&gt;&lt;foreign-keys&gt;&lt;key app="EN" db-id="5pxsas0xr2fzfhez0eove293zrr9ddwrxw2v"&gt;83&lt;/key&gt;&lt;/foreign-keys&gt;&lt;ref-type name="Journal Article"&gt;17&lt;/ref-type&gt;&lt;contributors&gt;&lt;authors&gt;&lt;author&gt;Stott, H.&lt;/author&gt;&lt;/authors&gt;&lt;/contributors&gt;&lt;titles&gt;&lt;title&gt;Treatment of Human Cutaneous Anthrax with Penicillin&lt;/title&gt;&lt;secondary-title&gt;British Medical Journal&lt;/secondary-title&gt;&lt;/titles&gt;&lt;periodical&gt;&lt;full-title&gt;British Medical Journal&lt;/full-title&gt;&lt;abbr-1&gt;Br. Med. J.&lt;/abbr-1&gt;&lt;abbr-2&gt;Br Med J&lt;/abbr-2&gt;&lt;/periodical&gt;&lt;pages&gt;120&lt;/pages&gt;&lt;volume&gt;2&lt;/volume&gt;&lt;number&gt;4412&lt;/number&gt;&lt;dates&gt;&lt;year&gt;1945&lt;/year&gt;&lt;/dates&gt;&lt;accession-num&gt;20786196&lt;/accession-num&gt;&lt;urls&gt;&lt;related-urls&gt;&lt;url&gt;http://ovidsp.ovid.com/ovidweb.cgi?T=JS&amp;amp;CSC=Y&amp;amp;NEWS=N&amp;amp;PAGE=fulltext&amp;amp;D=prem&amp;amp;AN=20786196&lt;/url&gt;&lt;url&gt;http://sfxhosted.exlibrisgroup.com/cdc?sid=OVID:medline&amp;amp;id=pmid:20786196&amp;amp;id=&amp;amp;issn=0007-1447&amp;amp;isbn=&amp;amp;volume=2&amp;amp;issue=4412&amp;amp;spage=120&amp;amp;pages=120&amp;amp;date=1945&amp;amp;title=British+Medical+Journal&amp;amp;atitle=Treatment+of+Human+Cutaneous+Anthrax+with+Penicillin.&amp;amp;aulast=Stott&amp;amp;pid=%3Cauthor%3EStott+H%3C%2Fauthor%3E&amp;amp;%3CAN%3E20786196%3C%2FAN%3E&amp;amp;%3CDT%3EJournal+Article%3C%2FDT%3E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83" w:tooltip="Stott, 1945 #83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83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4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Kenya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70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swelling in neck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B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pulmonary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MS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1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157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9777FF" w:rsidRPr="00DF23AD">
              <w:rPr>
                <w:rFonts w:ascii="Calibri" w:hAnsi="Calibri"/>
                <w:b w:val="0"/>
                <w:color w:val="000000"/>
              </w:rPr>
              <w:instrText xml:space="preserve"> ADDIN EN.CITE &lt;EndNote&gt;&lt;Cite&gt;&lt;Author&gt;Abrahams&lt;/Author&gt;&lt;Year&gt;1945&lt;/Year&gt;&lt;RecNum&gt;84&lt;/RecNum&gt;&lt;DisplayText&gt;[84]&lt;/DisplayText&gt;&lt;record&gt;&lt;rec-number&gt;84&lt;/rec-number&gt;&lt;foreign-keys&gt;&lt;key app="EN" db-id="5pxsas0xr2fzfhez0eove293zrr9ddwrxw2v"&gt;84&lt;/key&gt;&lt;/foreign-keys&gt;&lt;ref-type name="Journal Article"&gt;17&lt;/ref-type&gt;&lt;contributors&gt;&lt;authors&gt;&lt;author&gt;Abrahams, A. M.&lt;/author&gt;&lt;/authors&gt;&lt;/contributors&gt;&lt;titles&gt;&lt;title&gt;Cutaneous Anthrax treated with Penicillin&lt;/title&gt;&lt;secondary-title&gt;British Medical Journal&lt;/secondary-title&gt;&lt;/titles&gt;&lt;periodical&gt;&lt;full-title&gt;British Medical Journal&lt;/full-title&gt;&lt;abbr-1&gt;Br. Med. J.&lt;/abbr-1&gt;&lt;abbr-2&gt;Br Med J&lt;/abbr-2&gt;&lt;/periodical&gt;&lt;pages&gt;771&lt;/pages&gt;&lt;volume&gt;2&lt;/volume&gt;&lt;dates&gt;&lt;year&gt;1945&lt;/year&gt;&lt;/dates&gt;&lt;accession-num&gt;19452701781&lt;/accession-num&gt;&lt;work-type&gt;Journal Issue&lt;/work-type&gt;&lt;urls&gt;&lt;related-urls&gt;&lt;url&gt;http://ovidsp.ovid.com/ovidweb.cgi?T=JS&amp;amp;CSC=Y&amp;amp;NEWS=N&amp;amp;PAGE=fulltext&amp;amp;D=cagh0&amp;amp;AN=19452701781&lt;/url&gt;&lt;url&gt;http://sfxhosted.exlibrisgroup.com/cdc?sid=OVID:caghdb&amp;amp;id=pmid:&amp;amp;id=&amp;amp;issn=0007-1447&amp;amp;isbn=&amp;amp;volume=&amp;amp;issue=&amp;amp;spage=771&amp;amp;pages=771&amp;amp;date=1945&amp;amp;title=British+Medical+Journal&amp;amp;atitle=Cutaneous+Anthrax+treated+with+Penicillin.&amp;amp;aulast=ABRAHAMS&amp;amp;pid=%3Cauthor%3EABRAHAMS%2C+A.+M.%3C%2Fauthor%3E&amp;amp;%3CAN%3E19452701781%3C%2FAN%3E&amp;amp;%3CDT%3EJournal+Issue%3C%2FDT%3E&lt;/url&gt;&lt;/related-urls&gt;&lt;/urls&gt;&lt;remote-database-name&gt;Global Health&lt;/remote-database-name&gt;&lt;remote-database-provider&gt;Ovid Technologies&lt;/remote-database-provider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84" w:tooltip="Abrahams, 1945 #84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84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45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Great Britain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A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wool, processed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small blister on L side of neck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B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0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158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9777FF" w:rsidRPr="00DF23AD">
              <w:rPr>
                <w:rFonts w:ascii="Calibri" w:hAnsi="Calibri"/>
                <w:b w:val="0"/>
                <w:color w:val="000000"/>
              </w:rPr>
              <w:instrText xml:space="preserve"> ADDIN EN.CITE &lt;EndNote&gt;&lt;Cite&gt;&lt;Author&gt;Mann&lt;/Author&gt;&lt;Year&gt;1947&lt;/Year&gt;&lt;RecNum&gt;85&lt;/RecNum&gt;&lt;DisplayText&gt;[85]&lt;/DisplayText&gt;&lt;record&gt;&lt;rec-number&gt;85&lt;/rec-number&gt;&lt;foreign-keys&gt;&lt;key app="EN" db-id="5pxsas0xr2fzfhez0eove293zrr9ddwrxw2v"&gt;85&lt;/key&gt;&lt;/foreign-keys&gt;&lt;ref-type name="Journal Article"&gt;17&lt;/ref-type&gt;&lt;contributors&gt;&lt;authors&gt;&lt;author&gt;Mann, G. N.&lt;/author&gt;&lt;/authors&gt;&lt;/contributors&gt;&lt;titles&gt;&lt;title&gt;Penicillin in the Treatment of Human Anthrax&lt;/title&gt;&lt;secondary-title&gt;Journal of the Royal Army Medical Corps&lt;/secondary-title&gt;&lt;/titles&gt;&lt;periodical&gt;&lt;full-title&gt;Journal of the Royal Army Medical Corps&lt;/full-title&gt;&lt;abbr-1&gt;J. R. Army Med. Corps&lt;/abbr-1&gt;&lt;abbr-2&gt;J R Army Med Corps&lt;/abbr-2&gt;&lt;/periodical&gt;&lt;pages&gt;79-81&lt;/pages&gt;&lt;volume&gt;89&lt;/volume&gt;&lt;number&gt;2&lt;/number&gt;&lt;dates&gt;&lt;year&gt;1947&lt;/year&gt;&lt;/dates&gt;&lt;accession-num&gt;19482700326&lt;/accession-num&gt;&lt;work-type&gt;Journal article&lt;/work-type&gt;&lt;urls&gt;&lt;related-urls&gt;&lt;url&gt;http://ovidsp.ovid.com/ovidweb.cgi?T=JS&amp;amp;CSC=Y&amp;amp;NEWS=N&amp;amp;PAGE=fulltext&amp;amp;D=cagh0&amp;amp;AN=19482700326&lt;/url&gt;&lt;url&gt;http://sfxhosted.exlibrisgroup.com/cdc?sid=OVID:caghdb&amp;amp;id=pmid:&amp;amp;id=&amp;amp;issn=0035-8665&amp;amp;isbn=&amp;amp;volume=89&amp;amp;issue=2&amp;amp;spage=79&amp;amp;pages=79-81&amp;amp;date=1947&amp;amp;title=Journal+of+the+Royal+Army+Medical+Corps&amp;amp;atitle=Penicillin+in+the+Treatment+of+Human+Anthrax.&amp;amp;aulast=MANN&amp;amp;pid=%3Cauthor%3EMANN%2C+G.+N.%3C%2Fauthor%3E&amp;amp;%3CAN%3E19482700326%3C%2FAN%3E&amp;amp;%3CDT%3EJournal+article%3C%2FDT%3E&lt;/url&gt;&lt;/related-urls&gt;&lt;/urls&gt;&lt;remote-database-name&gt;Global Health&lt;/remote-database-name&gt;&lt;remote-database-provider&gt;Ovid Technologies&lt;/remote-database-provider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85" w:tooltip="Mann, 1947 #85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85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47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Palestine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19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inflammatory lesion on L  neck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B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0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159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9777FF" w:rsidRPr="00DF23AD">
              <w:rPr>
                <w:rFonts w:ascii="Calibri" w:hAnsi="Calibri"/>
                <w:b w:val="0"/>
                <w:color w:val="000000"/>
              </w:rPr>
              <w:instrText xml:space="preserve"> ADDIN EN.CITE &lt;EndNote&gt;&lt;Cite&gt;&lt;Author&gt;Ez-Zahaw&lt;/Author&gt;&lt;Year&gt;1946&lt;/Year&gt;&lt;RecNum&gt;86&lt;/RecNum&gt;&lt;DisplayText&gt;[86]&lt;/DisplayText&gt;&lt;record&gt;&lt;rec-number&gt;86&lt;/rec-number&gt;&lt;foreign-keys&gt;&lt;key app="EN" db-id="5pxsas0xr2fzfhez0eove293zrr9ddwrxw2v"&gt;86&lt;/key&gt;&lt;/foreign-keys&gt;&lt;ref-type name="Journal Article"&gt;17&lt;/ref-type&gt;&lt;contributors&gt;&lt;authors&gt;&lt;author&gt;Ez-Zahaw&lt;/author&gt;&lt;/authors&gt;&lt;/contributors&gt;&lt;titles&gt;&lt;title&gt;A case of Primary Human Intestinal Anthrax  Infection&lt;/title&gt;&lt;secondary-title&gt;The Journal of the Palestine Arab Medical Association&lt;/secondary-title&gt;&lt;/titles&gt;&lt;periodical&gt;&lt;full-title&gt;The Journal of the Palestine Arab Medical Association&lt;/full-title&gt;&lt;abbr-2&gt;The Journal of the Palestine Arab Medical Association&lt;/abbr-2&gt;&lt;/periodical&gt;&lt;pages&gt;36-37&lt;/pages&gt;&lt;volume&gt;2&lt;/volume&gt;&lt;number&gt;1&lt;/number&gt;&lt;section&gt;36&lt;/section&gt;&lt;dates&gt;&lt;year&gt;1946&lt;/year&gt;&lt;/dates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86" w:tooltip="Ez-Zahaw, 1946 #86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86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47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Iraq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22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inges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ever, vomiting, abdominal distention, weak heart sounds, abdominal pain, tenderness, exhaustion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scites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, N/V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7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9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160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9777FF" w:rsidRPr="00DF23AD">
              <w:rPr>
                <w:rFonts w:ascii="Calibri" w:hAnsi="Calibri"/>
                <w:b w:val="0"/>
                <w:color w:val="000000"/>
              </w:rPr>
              <w:instrText xml:space="preserve"> ADDIN EN.CITE &lt;EndNote&gt;&lt;Cite&gt;&lt;Author&gt;Cowdery&lt;/Author&gt;&lt;Year&gt;1947&lt;/Year&gt;&lt;RecNum&gt;87&lt;/RecNum&gt;&lt;DisplayText&gt;[87]&lt;/DisplayText&gt;&lt;record&gt;&lt;rec-number&gt;87&lt;/rec-number&gt;&lt;foreign-keys&gt;&lt;key app="EN" db-id="5pxsas0xr2fzfhez0eove293zrr9ddwrxw2v"&gt;87&lt;/key&gt;&lt;/foreign-keys&gt;&lt;ref-type name="Journal Article"&gt;17&lt;/ref-type&gt;&lt;contributors&gt;&lt;authors&gt;&lt;author&gt;Cowdery, JS&lt;/author&gt;&lt;/authors&gt;&lt;/contributors&gt;&lt;titles&gt;&lt;title&gt;Primary pulmonary anthrax with septicemia&lt;/title&gt;&lt;secondary-title&gt;Archives of pathology&lt;/secondary-title&gt;&lt;/titles&gt;&lt;periodical&gt;&lt;full-title&gt;Archives of Pathology&lt;/full-title&gt;&lt;abbr-1&gt;Arch. Pathol.&lt;/abbr-1&gt;&lt;abbr-2&gt;Arch Pathol&lt;/abbr-2&gt;&lt;/periodical&gt;&lt;pages&gt;396-399&lt;/pages&gt;&lt;volume&gt;43&lt;/volume&gt;&lt;number&gt;4&lt;/number&gt;&lt;dates&gt;&lt;year&gt;1947&lt;/year&gt;&lt;/dates&gt;&lt;isbn&gt;0361-7017&lt;/isbn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87" w:tooltip="Cowdery, 1947 #87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87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47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SA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46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proofErr w:type="spellStart"/>
            <w:r w:rsidRPr="00735577">
              <w:rPr>
                <w:rFonts w:ascii="Calibri" w:hAnsi="Calibri"/>
                <w:color w:val="000000"/>
              </w:rPr>
              <w:t>inhal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proofErr w:type="gramStart"/>
            <w:r w:rsidRPr="00735577">
              <w:rPr>
                <w:rFonts w:ascii="Calibri" w:hAnsi="Calibri"/>
                <w:color w:val="000000"/>
              </w:rPr>
              <w:t>wool</w:t>
            </w:r>
            <w:proofErr w:type="gramEnd"/>
            <w:r w:rsidRPr="00735577">
              <w:rPr>
                <w:rFonts w:ascii="Calibri" w:hAnsi="Calibri"/>
                <w:color w:val="000000"/>
              </w:rPr>
              <w:t>, processed?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tachycardia, tachypnea, hypotension, diaphoresis, abnormal findings on lung, examination, cyanosis, neurologic deficits, delirium, cough, malaise, dyspnea, fever, headache, chest pain, hemoptysis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hemoptysis, PE, pericardial effusion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, HA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MS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5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3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161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9777FF" w:rsidRPr="00DF23AD">
              <w:rPr>
                <w:rFonts w:ascii="Calibri" w:hAnsi="Calibri"/>
                <w:b w:val="0"/>
                <w:color w:val="000000"/>
              </w:rPr>
              <w:instrText xml:space="preserve"> ADDIN EN.CITE &lt;EndNote&gt;&lt;Cite&gt;&lt;Author&gt;Griffin&lt;/Author&gt;&lt;Year&gt;1948&lt;/Year&gt;&lt;RecNum&gt;88&lt;/RecNum&gt;&lt;DisplayText&gt;[88, 89]&lt;/DisplayText&gt;&lt;record&gt;&lt;rec-number&gt;88&lt;/rec-number&gt;&lt;foreign-keys&gt;&lt;key app="EN" db-id="5pxsas0xr2fzfhez0eove293zrr9ddwrxw2v"&gt;88&lt;/key&gt;&lt;/foreign-keys&gt;&lt;ref-type name="Journal Article"&gt;17&lt;/ref-type&gt;&lt;contributors&gt;&lt;authors&gt;&lt;author&gt;Griffin, JR&lt;/author&gt;&lt;author&gt;Shanahan, RH&lt;/author&gt;&lt;author&gt;DeAngelis, CE&lt;/author&gt;&lt;/authors&gt;&lt;/contributors&gt;&lt;titles&gt;&lt;title&gt;Treatment of cutaneous anthrax with penicillin&lt;/title&gt;&lt;secondary-title&gt;New York state journal of medicine&lt;/secondary-title&gt;&lt;/titles&gt;&lt;periodical&gt;&lt;full-title&gt;New York State Journal of Medicine&lt;/full-title&gt;&lt;abbr-1&gt;N. Y. State J. Med.&lt;/abbr-1&gt;&lt;abbr-2&gt;N Y State J Med&lt;/abbr-2&gt;&lt;/periodical&gt;&lt;pages&gt;1718&lt;/pages&gt;&lt;volume&gt;48&lt;/volume&gt;&lt;number&gt;15&lt;/number&gt;&lt;dates&gt;&lt;year&gt;1948&lt;/year&gt;&lt;/dates&gt;&lt;isbn&gt;0028-7628&lt;/isbn&gt;&lt;urls&gt;&lt;/urls&gt;&lt;/record&gt;&lt;/Cite&gt;&lt;Cite&gt;&lt;Author&gt;Shanahan&lt;/Author&gt;&lt;Year&gt;1947&lt;/Year&gt;&lt;RecNum&gt;89&lt;/RecNum&gt;&lt;record&gt;&lt;rec-number&gt;89&lt;/rec-number&gt;&lt;foreign-keys&gt;&lt;key app="EN" db-id="5pxsas0xr2fzfhez0eove293zrr9ddwrxw2v"&gt;89&lt;/key&gt;&lt;/foreign-keys&gt;&lt;ref-type name="Journal Article"&gt;17&lt;/ref-type&gt;&lt;contributors&gt;&lt;authors&gt;&lt;author&gt;Shanahan, RH&lt;/author&gt;&lt;author&gt;Griffin, JR&lt;/author&gt;&lt;author&gt;Von Auersperg, AP&lt;/author&gt;&lt;/authors&gt;&lt;/contributors&gt;&lt;titles&gt;&lt;title&gt;Anthrax meningitis; report of a case of internal anthrax with recovery&lt;/title&gt;&lt;secondary-title&gt;American journal of clinical pathology&lt;/secondary-title&gt;&lt;/titles&gt;&lt;periodical&gt;&lt;full-title&gt;American Journal of Clinical Pathology&lt;/full-title&gt;&lt;abbr-1&gt;Am. J. Clin. Pathol.&lt;/abbr-1&gt;&lt;abbr-2&gt;Am J Clin Pathol&lt;/abbr-2&gt;&lt;/periodical&gt;&lt;pages&gt;719-722&lt;/pages&gt;&lt;volume&gt;17&lt;/volume&gt;&lt;number&gt;9&lt;/number&gt;&lt;dates&gt;&lt;year&gt;1947&lt;/year&gt;&lt;/dates&gt;&lt;isbn&gt;0002-9173&lt;/isbn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88" w:tooltip="Griffin, 1948 #88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88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 xml:space="preserve">, </w:t>
            </w:r>
            <w:hyperlink w:anchor="_ENREF_89" w:tooltip="Shanahan, 1947 #89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89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47, 1948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SA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57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wool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Y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vesicular lesion on lip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B, AS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2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162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9777FF" w:rsidRPr="00DF23AD">
              <w:rPr>
                <w:rFonts w:ascii="Calibri" w:hAnsi="Calibri"/>
                <w:b w:val="0"/>
                <w:color w:val="000000"/>
              </w:rPr>
              <w:instrText xml:space="preserve"> ADDIN EN.CITE &lt;EndNote&gt;&lt;Cite&gt;&lt;Author&gt;Seideman&lt;/Author&gt;&lt;Year&gt;1947&lt;/Year&gt;&lt;RecNum&gt;90&lt;/RecNum&gt;&lt;DisplayText&gt;[90]&lt;/DisplayText&gt;&lt;record&gt;&lt;rec-number&gt;90&lt;/rec-number&gt;&lt;foreign-keys&gt;&lt;key app="EN" db-id="5pxsas0xr2fzfhez0eove293zrr9ddwrxw2v"&gt;90&lt;/key&gt;&lt;/foreign-keys&gt;&lt;ref-type name="Journal Article"&gt;17&lt;/ref-type&gt;&lt;contributors&gt;&lt;authors&gt;&lt;author&gt;Seideman, R. M.&lt;/author&gt;&lt;author&gt;Wheeler, K. M.&lt;/author&gt;&lt;/authors&gt;&lt;/contributors&gt;&lt;titles&gt;&lt;title&gt;Elephant Tusks. A Source of Human Anthrax&lt;/title&gt;&lt;secondary-title&gt;Journal of the American Medical Association&lt;/secondary-title&gt;&lt;/titles&gt;&lt;periodical&gt;&lt;full-title&gt;Journal of the American Medical Association&lt;/full-title&gt;&lt;abbr-1&gt;J. Am. Med. Assoc.&lt;/abbr-1&gt;&lt;abbr-2&gt;J Am Med Assoc&lt;/abbr-2&gt;&lt;/periodical&gt;&lt;pages&gt;837-8&lt;/pages&gt;&lt;volume&gt;135&lt;/volume&gt;&lt;number&gt;13&lt;/number&gt;&lt;dates&gt;&lt;year&gt;1947&lt;/year&gt;&lt;/dates&gt;&lt;accession-num&gt;19482700737&lt;/accession-num&gt;&lt;work-type&gt;Journal article&lt;/work-type&gt;&lt;urls&gt;&lt;related-urls&gt;&lt;url&gt;http://ovidsp.ovid.com/ovidweb.cgi?T=JS&amp;amp;CSC=Y&amp;amp;NEWS=N&amp;amp;PAGE=fulltext&amp;amp;D=cagh0&amp;amp;AN=19482700737&lt;/url&gt;&lt;url&gt;http://sfxhosted.exlibrisgroup.com/cdc?sid=OVID:caghdb&amp;amp;id=pmid:&amp;amp;id=&amp;amp;issn=0098-7484&amp;amp;isbn=&amp;amp;volume=135&amp;amp;issue=13&amp;amp;spage=837&amp;amp;pages=837-8&amp;amp;date=1947&amp;amp;title=Journal+of+the+American+Medical+Association&amp;amp;atitle=Elephant+Tusks.+A+Source+of+Human+Anthrax.&amp;amp;aulast=SEIDEMAN&amp;amp;pid=%3Cauthor%3ESEIDEMAN%2C+R.+M.%2CWHEELER%2C+K.+M.%3C%2Fauthor%3E&amp;amp;%3CAN%3E19482700737%3C%2FAN%3E&amp;amp;%3CDT%3EJournal+article%3C%2FDT%3E&lt;/url&gt;&lt;/related-urls&gt;&lt;/urls&gt;&lt;remote-database-name&gt;Global Health&lt;/remote-database-name&gt;&lt;remote-database-provider&gt;Ovid Technologies&lt;/remote-database-provider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90" w:tooltip="Seideman, 1947 #90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90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47, 194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SA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59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 xml:space="preserve">piano keys from </w:t>
            </w:r>
            <w:r w:rsidRPr="00735577">
              <w:rPr>
                <w:rFonts w:ascii="Calibri" w:hAnsi="Calibri"/>
                <w:color w:val="000000"/>
              </w:rPr>
              <w:lastRenderedPageBreak/>
              <w:t>elephant tusks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lastRenderedPageBreak/>
              <w:t>Y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semi-comatose, chills, fever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B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, N/V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S, AMS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5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2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163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9777FF" w:rsidRPr="00DF23AD">
              <w:rPr>
                <w:rFonts w:ascii="Calibri" w:hAnsi="Calibri"/>
                <w:b w:val="0"/>
                <w:color w:val="000000"/>
              </w:rPr>
              <w:instrText xml:space="preserve"> ADDIN EN.CITE &lt;EndNote&gt;&lt;Cite&gt;&lt;Author&gt;Riebeling&lt;/Author&gt;&lt;Year&gt;1948&lt;/Year&gt;&lt;RecNum&gt;91&lt;/RecNum&gt;&lt;DisplayText&gt;[91]&lt;/DisplayText&gt;&lt;record&gt;&lt;rec-number&gt;91&lt;/rec-number&gt;&lt;foreign-keys&gt;&lt;key app="EN" db-id="5pxsas0xr2fzfhez0eove293zrr9ddwrxw2v"&gt;91&lt;/key&gt;&lt;/foreign-keys&gt;&lt;ref-type name="Journal Article"&gt;17&lt;/ref-type&gt;&lt;contributors&gt;&lt;authors&gt;&lt;author&gt;Riebeling, Manuel&lt;/author&gt;&lt;/authors&gt;&lt;/contributors&gt;&lt;titles&gt;&lt;title&gt;Roentgen Treatment of External Infections Due to Bacillus Anthracis 1&lt;/title&gt;&lt;secondary-title&gt;Radiology&lt;/secondary-title&gt;&lt;/titles&gt;&lt;periodical&gt;&lt;full-title&gt;Radiology&lt;/full-title&gt;&lt;abbr-1&gt;Radiology&lt;/abbr-1&gt;&lt;abbr-2&gt;Radiology&lt;/abbr-2&gt;&lt;/periodical&gt;&lt;pages&gt;333-340&lt;/pages&gt;&lt;volume&gt;51&lt;/volume&gt;&lt;number&gt;3&lt;/number&gt;&lt;dates&gt;&lt;year&gt;1948&lt;/year&gt;&lt;/dates&gt;&lt;isbn&gt;0033-8419&lt;/isbn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91" w:tooltip="Riebeling, 1948 #91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91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48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exico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13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F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ever,  tachycardia,  hypotension, pimple on lower lip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B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9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164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9777FF" w:rsidRPr="00DF23AD">
              <w:rPr>
                <w:rFonts w:ascii="Calibri" w:hAnsi="Calibri"/>
                <w:b w:val="0"/>
                <w:color w:val="000000"/>
              </w:rPr>
              <w:instrText xml:space="preserve"> ADDIN EN.CITE &lt;EndNote&gt;&lt;Cite&gt;&lt;Author&gt;Reilly&lt;/Author&gt;&lt;Year&gt;1948&lt;/Year&gt;&lt;RecNum&gt;92&lt;/RecNum&gt;&lt;DisplayText&gt;[92]&lt;/DisplayText&gt;&lt;record&gt;&lt;rec-number&gt;92&lt;/rec-number&gt;&lt;foreign-keys&gt;&lt;key app="EN" db-id="5pxsas0xr2fzfhez0eove293zrr9ddwrxw2v"&gt;92&lt;/key&gt;&lt;/foreign-keys&gt;&lt;ref-type name="Journal Article"&gt;17&lt;/ref-type&gt;&lt;contributors&gt;&lt;authors&gt;&lt;author&gt;Reilly, W. A.&lt;/author&gt;&lt;author&gt;Beeson, C. R.&lt;/author&gt;&lt;/authors&gt;&lt;/contributors&gt;&lt;titles&gt;&lt;title&gt;Antibiotic Therapy for Cutaneous Anthrax. Report of Five Cases&lt;/title&gt;&lt;secondary-title&gt;Archives of Internal Medicine&lt;/secondary-title&gt;&lt;/titles&gt;&lt;periodical&gt;&lt;full-title&gt;Archives of Internal Medicine&lt;/full-title&gt;&lt;abbr-1&gt;Arch. Intern. Med.&lt;/abbr-1&gt;&lt;abbr-2&gt;Arch Intern Med&lt;/abbr-2&gt;&lt;/periodical&gt;&lt;pages&gt;529-33&lt;/pages&gt;&lt;volume&gt;82&lt;/volume&gt;&lt;number&gt;6&lt;/number&gt;&lt;dates&gt;&lt;year&gt;1948&lt;/year&gt;&lt;/dates&gt;&lt;accession-num&gt;19492701506&lt;/accession-num&gt;&lt;work-type&gt;Journal article&lt;/work-type&gt;&lt;urls&gt;&lt;related-urls&gt;&lt;url&gt;http://ovidsp.ovid.com/ovidweb.cgi?T=JS&amp;amp;CSC=Y&amp;amp;NEWS=N&amp;amp;PAGE=fulltext&amp;amp;D=cagh0&amp;amp;AN=19492701506&lt;/url&gt;&lt;url&gt;http://sfxhosted.exlibrisgroup.com/cdc?sid=OVID:caghdb&amp;amp;id=pmid:&amp;amp;id=10.1001%2Farchinte.1948.00220290013002&amp;amp;issn=0003-9926&amp;amp;isbn=&amp;amp;volume=82&amp;amp;issue=6&amp;amp;spage=529&amp;amp;pages=529-33&amp;amp;date=1948&amp;amp;title=Archives+of+Internal+Medicine&amp;amp;atitle=Antibiotic+Therapy+for+Cutaneous+Anthrax.+Report+of+Five+Cases.&amp;amp;aulast=REILLY&amp;amp;pid=%3Cauthor%3EREILLY%2C+W.+A.%2CBEESON%2C+C.+R.%3C%2Fauthor%3E&amp;amp;%3CAN%3E19492701506%3C%2FAN%3E&amp;amp;%3CDT%3EJournal+article%3C%2FDT%3E&lt;/url&gt;&lt;/related-urls&gt;&lt;/urls&gt;&lt;remote-database-name&gt;Global Health&lt;/remote-database-name&gt;&lt;remote-database-provider&gt;Ovid Technologies&lt;/remote-database-provider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92" w:tooltip="Reilly, 1948 #92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92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4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SA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14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ill or dead animal contac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lesion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B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1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165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9777FF" w:rsidRPr="00DF23AD">
              <w:rPr>
                <w:rFonts w:ascii="Calibri" w:hAnsi="Calibri"/>
                <w:b w:val="0"/>
                <w:color w:val="000000"/>
              </w:rPr>
              <w:instrText xml:space="preserve"> ADDIN EN.CITE &lt;EndNote&gt;&lt;Cite&gt;&lt;Author&gt;Reilly&lt;/Author&gt;&lt;Year&gt;1948&lt;/Year&gt;&lt;RecNum&gt;92&lt;/RecNum&gt;&lt;DisplayText&gt;[92]&lt;/DisplayText&gt;&lt;record&gt;&lt;rec-number&gt;92&lt;/rec-number&gt;&lt;foreign-keys&gt;&lt;key app="EN" db-id="5pxsas0xr2fzfhez0eove293zrr9ddwrxw2v"&gt;92&lt;/key&gt;&lt;/foreign-keys&gt;&lt;ref-type name="Journal Article"&gt;17&lt;/ref-type&gt;&lt;contributors&gt;&lt;authors&gt;&lt;author&gt;Reilly, W. A.&lt;/author&gt;&lt;author&gt;Beeson, C. R.&lt;/author&gt;&lt;/authors&gt;&lt;/contributors&gt;&lt;titles&gt;&lt;title&gt;Antibiotic Therapy for Cutaneous Anthrax. Report of Five Cases&lt;/title&gt;&lt;secondary-title&gt;Archives of Internal Medicine&lt;/secondary-title&gt;&lt;/titles&gt;&lt;periodical&gt;&lt;full-title&gt;Archives of Internal Medicine&lt;/full-title&gt;&lt;abbr-1&gt;Arch. Intern. Med.&lt;/abbr-1&gt;&lt;abbr-2&gt;Arch Intern Med&lt;/abbr-2&gt;&lt;/periodical&gt;&lt;pages&gt;529-33&lt;/pages&gt;&lt;volume&gt;82&lt;/volume&gt;&lt;number&gt;6&lt;/number&gt;&lt;dates&gt;&lt;year&gt;1948&lt;/year&gt;&lt;/dates&gt;&lt;accession-num&gt;19492701506&lt;/accession-num&gt;&lt;work-type&gt;Journal article&lt;/work-type&gt;&lt;urls&gt;&lt;related-urls&gt;&lt;url&gt;http://ovidsp.ovid.com/ovidweb.cgi?T=JS&amp;amp;CSC=Y&amp;amp;NEWS=N&amp;amp;PAGE=fulltext&amp;amp;D=cagh0&amp;amp;AN=19492701506&lt;/url&gt;&lt;url&gt;http://sfxhosted.exlibrisgroup.com/cdc?sid=OVID:caghdb&amp;amp;id=pmid:&amp;amp;id=10.1001%2Farchinte.1948.00220290013002&amp;amp;issn=0003-9926&amp;amp;isbn=&amp;amp;volume=82&amp;amp;issue=6&amp;amp;spage=529&amp;amp;pages=529-33&amp;amp;date=1948&amp;amp;title=Archives+of+Internal+Medicine&amp;amp;atitle=Antibiotic+Therapy+for+Cutaneous+Anthrax.+Report+of+Five+Cases.&amp;amp;aulast=REILLY&amp;amp;pid=%3Cauthor%3EREILLY%2C+W.+A.%2CBEESON%2C+C.+R.%3C%2Fauthor%3E&amp;amp;%3CAN%3E19492701506%3C%2FAN%3E&amp;amp;%3CDT%3EJournal+article%3C%2FDT%3E&lt;/url&gt;&lt;/related-urls&gt;&lt;/urls&gt;&lt;remote-database-name&gt;Global Health&lt;/remote-database-name&gt;&lt;remote-database-provider&gt;Ovid Technologies&lt;/remote-database-provider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92" w:tooltip="Reilly, 1948 #92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92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48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SA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29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ill or dead animal contac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lesion, headache, malaise, fever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B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, HA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2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>166</w:t>
            </w:r>
            <w:r w:rsidR="009115AA">
              <w:rPr>
                <w:rFonts w:ascii="Calibri" w:hAnsi="Calibri"/>
                <w:b w:val="0"/>
                <w:color w:val="000000"/>
              </w:rPr>
              <w:t xml:space="preserve"> </w:t>
            </w:r>
            <w:r w:rsidR="00EE4890">
              <w:rPr>
                <w:rFonts w:ascii="Calibri" w:hAnsi="Calibri"/>
                <w:color w:val="000000"/>
              </w:rPr>
              <w:fldChar w:fldCharType="begin"/>
            </w:r>
            <w:r w:rsidR="00192DD9">
              <w:rPr>
                <w:rFonts w:ascii="Calibri" w:hAnsi="Calibri"/>
                <w:b w:val="0"/>
                <w:color w:val="000000"/>
              </w:rPr>
              <w:instrText xml:space="preserve"> ADDIN EN.CITE &lt;EndNote&gt;&lt;Cite&gt;&lt;Author&gt;Ling&lt;/Author&gt;&lt;Year&gt;1948&lt;/Year&gt;&lt;RecNum&gt;93&lt;/RecNum&gt;&lt;DisplayText&gt;[93]&lt;/DisplayText&gt;&lt;record&gt;&lt;rec-number&gt;93&lt;/rec-number&gt;&lt;foreign-keys&gt;&lt;key app="EN" db-id="5pxsas0xr2fzfhez0eove293zrr9ddwrxw2v"&gt;93&lt;/key&gt;&lt;/foreign-keys&gt;&lt;ref-type name="Journal Article"&gt;17&lt;/ref-type&gt;&lt;contributors&gt;&lt;authors&gt;&lt;author&gt;Ling, C.C., and Chen, Y.S., &lt;/author&gt;&lt;/authors&gt;&lt;/contributors&gt;&lt;titles&gt;&lt;title&gt;Bacillus Anthracis Meningitis; Report of Two Cases&lt;/title&gt;&lt;secondary-title&gt;China Medical Journal&lt;/secondary-title&gt;&lt;/titles&gt;&lt;periodical&gt;&lt;full-title&gt;China Medical Journal&lt;/full-title&gt;&lt;abbr-2&gt;Chin Med J&lt;/abbr-2&gt;&lt;/periodical&gt;&lt;pages&gt;431-434&lt;/pages&gt;&lt;volume&gt;66&lt;/volume&gt;&lt;number&gt;8&lt;/number&gt;&lt;section&gt;431&lt;/section&gt;&lt;dates&gt;&lt;year&gt;1948&lt;/year&gt;&lt;/dates&gt;&lt;urls&gt;&lt;/urls&gt;&lt;/record&gt;&lt;/Cite&gt;&lt;/EndNote&gt;</w:instrText>
            </w:r>
            <w:r w:rsidR="00EE4890">
              <w:rPr>
                <w:rFonts w:ascii="Calibri" w:hAnsi="Calibri"/>
                <w:color w:val="000000"/>
              </w:rPr>
              <w:fldChar w:fldCharType="separate"/>
            </w:r>
            <w:r w:rsid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93" w:tooltip="Ling, 1948 #93" w:history="1">
              <w:r w:rsidR="00922266">
                <w:rPr>
                  <w:rFonts w:ascii="Calibri" w:hAnsi="Calibri"/>
                  <w:b w:val="0"/>
                  <w:noProof/>
                  <w:color w:val="000000"/>
                </w:rPr>
                <w:t>93</w:t>
              </w:r>
            </w:hyperlink>
            <w:r w:rsid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EE4890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4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China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30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NP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Y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nconsciousness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B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, N/V, HA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MS, LOC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5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2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167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9777FF" w:rsidRPr="00DF23AD">
              <w:rPr>
                <w:rFonts w:ascii="Calibri" w:hAnsi="Calibri"/>
                <w:b w:val="0"/>
                <w:color w:val="000000"/>
              </w:rPr>
              <w:instrText xml:space="preserve"> ADDIN EN.CITE &lt;EndNote&gt;&lt;Cite&gt;&lt;Author&gt;Reilly&lt;/Author&gt;&lt;Year&gt;1948&lt;/Year&gt;&lt;RecNum&gt;92&lt;/RecNum&gt;&lt;DisplayText&gt;[92]&lt;/DisplayText&gt;&lt;record&gt;&lt;rec-number&gt;92&lt;/rec-number&gt;&lt;foreign-keys&gt;&lt;key app="EN" db-id="5pxsas0xr2fzfhez0eove293zrr9ddwrxw2v"&gt;92&lt;/key&gt;&lt;/foreign-keys&gt;&lt;ref-type name="Journal Article"&gt;17&lt;/ref-type&gt;&lt;contributors&gt;&lt;authors&gt;&lt;author&gt;Reilly, W. A.&lt;/author&gt;&lt;author&gt;Beeson, C. R.&lt;/author&gt;&lt;/authors&gt;&lt;/contributors&gt;&lt;titles&gt;&lt;title&gt;Antibiotic Therapy for Cutaneous Anthrax. Report of Five Cases&lt;/title&gt;&lt;secondary-title&gt;Archives of Internal Medicine&lt;/secondary-title&gt;&lt;/titles&gt;&lt;periodical&gt;&lt;full-title&gt;Archives of Internal Medicine&lt;/full-title&gt;&lt;abbr-1&gt;Arch. Intern. Med.&lt;/abbr-1&gt;&lt;abbr-2&gt;Arch Intern Med&lt;/abbr-2&gt;&lt;/periodical&gt;&lt;pages&gt;529-33&lt;/pages&gt;&lt;volume&gt;82&lt;/volume&gt;&lt;number&gt;6&lt;/number&gt;&lt;dates&gt;&lt;year&gt;1948&lt;/year&gt;&lt;/dates&gt;&lt;accession-num&gt;19492701506&lt;/accession-num&gt;&lt;work-type&gt;Journal article&lt;/work-type&gt;&lt;urls&gt;&lt;related-urls&gt;&lt;url&gt;http://ovidsp.ovid.com/ovidweb.cgi?T=JS&amp;amp;CSC=Y&amp;amp;NEWS=N&amp;amp;PAGE=fulltext&amp;amp;D=cagh0&amp;amp;AN=19492701506&lt;/url&gt;&lt;url&gt;http://sfxhosted.exlibrisgroup.com/cdc?sid=OVID:caghdb&amp;amp;id=pmid:&amp;amp;id=10.1001%2Farchinte.1948.00220290013002&amp;amp;issn=0003-9926&amp;amp;isbn=&amp;amp;volume=82&amp;amp;issue=6&amp;amp;spage=529&amp;amp;pages=529-33&amp;amp;date=1948&amp;amp;title=Archives+of+Internal+Medicine&amp;amp;atitle=Antibiotic+Therapy+for+Cutaneous+Anthrax.+Report+of+Five+Cases.&amp;amp;aulast=REILLY&amp;amp;pid=%3Cauthor%3EREILLY%2C+W.+A.%2CBEESON%2C+C.+R.%3C%2Fauthor%3E&amp;amp;%3CAN%3E19492701506%3C%2FAN%3E&amp;amp;%3CDT%3EJournal+article%3C%2FDT%3E&lt;/url&gt;&lt;/related-urls&gt;&lt;/urls&gt;&lt;remote-database-name&gt;Global Health&lt;/remote-database-name&gt;&lt;remote-database-provider&gt;Ovid Technologies&lt;/remote-database-provider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92" w:tooltip="Reilly, 1948 #92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92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48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SA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31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ill or dead animal contac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lesion, headache, malaise, fever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B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, HA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2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168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9777FF" w:rsidRPr="00DF23AD">
              <w:rPr>
                <w:rFonts w:ascii="Calibri" w:hAnsi="Calibri"/>
                <w:b w:val="0"/>
                <w:color w:val="000000"/>
              </w:rPr>
              <w:instrText xml:space="preserve"> ADDIN EN.CITE &lt;EndNote&gt;&lt;Cite&gt;&lt;Author&gt;Reilly&lt;/Author&gt;&lt;Year&gt;1948&lt;/Year&gt;&lt;RecNum&gt;92&lt;/RecNum&gt;&lt;DisplayText&gt;[92]&lt;/DisplayText&gt;&lt;record&gt;&lt;rec-number&gt;92&lt;/rec-number&gt;&lt;foreign-keys&gt;&lt;key app="EN" db-id="5pxsas0xr2fzfhez0eove293zrr9ddwrxw2v"&gt;92&lt;/key&gt;&lt;/foreign-keys&gt;&lt;ref-type name="Journal Article"&gt;17&lt;/ref-type&gt;&lt;contributors&gt;&lt;authors&gt;&lt;author&gt;Reilly, W. A.&lt;/author&gt;&lt;author&gt;Beeson, C. R.&lt;/author&gt;&lt;/authors&gt;&lt;/contributors&gt;&lt;titles&gt;&lt;title&gt;Antibiotic Therapy for Cutaneous Anthrax. Report of Five Cases&lt;/title&gt;&lt;secondary-title&gt;Archives of Internal Medicine&lt;/secondary-title&gt;&lt;/titles&gt;&lt;periodical&gt;&lt;full-title&gt;Archives of Internal Medicine&lt;/full-title&gt;&lt;abbr-1&gt;Arch. Intern. Med.&lt;/abbr-1&gt;&lt;abbr-2&gt;Arch Intern Med&lt;/abbr-2&gt;&lt;/periodical&gt;&lt;pages&gt;529-33&lt;/pages&gt;&lt;volume&gt;82&lt;/volume&gt;&lt;number&gt;6&lt;/number&gt;&lt;dates&gt;&lt;year&gt;1948&lt;/year&gt;&lt;/dates&gt;&lt;accession-num&gt;19492701506&lt;/accession-num&gt;&lt;work-type&gt;Journal article&lt;/work-type&gt;&lt;urls&gt;&lt;related-urls&gt;&lt;url&gt;http://ovidsp.ovid.com/ovidweb.cgi?T=JS&amp;amp;CSC=Y&amp;amp;NEWS=N&amp;amp;PAGE=fulltext&amp;amp;D=cagh0&amp;amp;AN=19492701506&lt;/url&gt;&lt;url&gt;http://sfxhosted.exlibrisgroup.com/cdc?sid=OVID:caghdb&amp;amp;id=pmid:&amp;amp;id=10.1001%2Farchinte.1948.00220290013002&amp;amp;issn=0003-9926&amp;amp;isbn=&amp;amp;volume=82&amp;amp;issue=6&amp;amp;spage=529&amp;amp;pages=529-33&amp;amp;date=1948&amp;amp;title=Archives+of+Internal+Medicine&amp;amp;atitle=Antibiotic+Therapy+for+Cutaneous+Anthrax.+Report+of+Five+Cases.&amp;amp;aulast=REILLY&amp;amp;pid=%3Cauthor%3EREILLY%2C+W.+A.%2CBEESON%2C+C.+R.%3C%2Fauthor%3E&amp;amp;%3CAN%3E19492701506%3C%2FAN%3E&amp;amp;%3CDT%3EJournal+article%3C%2FDT%3E&lt;/url&gt;&lt;/related-urls&gt;&lt;/urls&gt;&lt;remote-database-name&gt;Global Health&lt;/remote-database-name&gt;&lt;remote-database-provider&gt;Ovid Technologies&lt;/remote-database-provider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92" w:tooltip="Reilly, 1948 #92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92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4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SA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33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ill or dead animal contac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lesion, headache, malaise, fever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B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, HA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2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9115AA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>
              <w:rPr>
                <w:rFonts w:ascii="Calibri" w:hAnsi="Calibri"/>
                <w:b w:val="0"/>
                <w:color w:val="000000"/>
              </w:rPr>
              <w:t>169</w:t>
            </w:r>
            <w:r w:rsidR="00EE4890">
              <w:rPr>
                <w:rFonts w:ascii="Calibri" w:hAnsi="Calibri"/>
                <w:b w:val="0"/>
                <w:color w:val="000000"/>
              </w:rPr>
              <w:t xml:space="preserve"> </w:t>
            </w:r>
            <w:r w:rsidR="00EE4890">
              <w:rPr>
                <w:rFonts w:ascii="Calibri" w:hAnsi="Calibri"/>
                <w:color w:val="000000"/>
              </w:rPr>
              <w:fldChar w:fldCharType="begin"/>
            </w:r>
            <w:r w:rsidR="00192DD9">
              <w:rPr>
                <w:rFonts w:ascii="Calibri" w:hAnsi="Calibri"/>
                <w:b w:val="0"/>
                <w:color w:val="000000"/>
              </w:rPr>
              <w:instrText xml:space="preserve"> ADDIN EN.CITE &lt;EndNote&gt;&lt;Cite&gt;&lt;Author&gt;Ling&lt;/Author&gt;&lt;Year&gt;1948&lt;/Year&gt;&lt;RecNum&gt;93&lt;/RecNum&gt;&lt;DisplayText&gt;[93]&lt;/DisplayText&gt;&lt;record&gt;&lt;rec-number&gt;93&lt;/rec-number&gt;&lt;foreign-keys&gt;&lt;key app="EN" db-id="5pxsas0xr2fzfhez0eove293zrr9ddwrxw2v"&gt;93&lt;/key&gt;&lt;/foreign-keys&gt;&lt;ref-type name="Journal Article"&gt;17&lt;/ref-type&gt;&lt;contributors&gt;&lt;authors&gt;&lt;author&gt;Ling, C.C., and Chen, Y.S., &lt;/author&gt;&lt;/authors&gt;&lt;/contributors&gt;&lt;titles&gt;&lt;title&gt;Bacillus Anthracis Meningitis; Report of Two Cases&lt;/title&gt;&lt;secondary-title&gt;China Medical Journal&lt;/secondary-title&gt;&lt;/titles&gt;&lt;periodical&gt;&lt;full-title&gt;China Medical Journal&lt;/full-title&gt;&lt;abbr-2&gt;Chin Med J&lt;/abbr-2&gt;&lt;/periodical&gt;&lt;pages&gt;431-434&lt;/pages&gt;&lt;volume&gt;66&lt;/volume&gt;&lt;number&gt;8&lt;/number&gt;&lt;section&gt;431&lt;/section&gt;&lt;dates&gt;&lt;year&gt;1948&lt;/year&gt;&lt;/dates&gt;&lt;urls&gt;&lt;/urls&gt;&lt;/record&gt;&lt;/Cite&gt;&lt;/EndNote&gt;</w:instrText>
            </w:r>
            <w:r w:rsidR="00EE4890">
              <w:rPr>
                <w:rFonts w:ascii="Calibri" w:hAnsi="Calibri"/>
                <w:color w:val="000000"/>
              </w:rPr>
              <w:fldChar w:fldCharType="separate"/>
            </w:r>
            <w:r w:rsid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93" w:tooltip="Ling, 1948 #93" w:history="1">
              <w:r w:rsidR="00922266">
                <w:rPr>
                  <w:rFonts w:ascii="Calibri" w:hAnsi="Calibri"/>
                  <w:b w:val="0"/>
                  <w:noProof/>
                  <w:color w:val="000000"/>
                </w:rPr>
                <w:t>93</w:t>
              </w:r>
            </w:hyperlink>
            <w:r w:rsid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EE4890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48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China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44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unknown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wool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Y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nconsciousness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scites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, N/V, HA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S, AMS, LOC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4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0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170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9777FF" w:rsidRPr="00DF23AD">
              <w:rPr>
                <w:rFonts w:ascii="Calibri" w:hAnsi="Calibri"/>
                <w:b w:val="0"/>
                <w:color w:val="000000"/>
              </w:rPr>
              <w:instrText xml:space="preserve"> ADDIN EN.CITE &lt;EndNote&gt;&lt;Cite&gt;&lt;Author&gt;Griffin&lt;/Author&gt;&lt;Year&gt;1948&lt;/Year&gt;&lt;RecNum&gt;88&lt;/RecNum&gt;&lt;DisplayText&gt;[88]&lt;/DisplayText&gt;&lt;record&gt;&lt;rec-number&gt;88&lt;/rec-number&gt;&lt;foreign-keys&gt;&lt;key app="EN" db-id="5pxsas0xr2fzfhez0eove293zrr9ddwrxw2v"&gt;88&lt;/key&gt;&lt;/foreign-keys&gt;&lt;ref-type name="Journal Article"&gt;17&lt;/ref-type&gt;&lt;contributors&gt;&lt;authors&gt;&lt;author&gt;Griffin, JR&lt;/author&gt;&lt;author&gt;Shanahan, RH&lt;/author&gt;&lt;author&gt;DeAngelis, CE&lt;/author&gt;&lt;/authors&gt;&lt;/contributors&gt;&lt;titles&gt;&lt;title&gt;Treatment of cutaneous anthrax with penicillin&lt;/title&gt;&lt;secondary-title&gt;New York state journal of medicine&lt;/secondary-title&gt;&lt;/titles&gt;&lt;periodical&gt;&lt;full-title&gt;New York State Journal of Medicine&lt;/full-title&gt;&lt;abbr-1&gt;N. Y. State J. Med.&lt;/abbr-1&gt;&lt;abbr-2&gt;N Y State J Med&lt;/abbr-2&gt;&lt;/periodical&gt;&lt;pages&gt;1718&lt;/pages&gt;&lt;volume&gt;48&lt;/volume&gt;&lt;number&gt;15&lt;/number&gt;&lt;dates&gt;&lt;year&gt;1948&lt;/year&gt;&lt;/dates&gt;&lt;isbn&gt;0028-7628&lt;/isbn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88" w:tooltip="Griffin, 1948 #88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88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4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SA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48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wool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B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8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171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Weinstein&lt;/Author&gt;&lt;Year&gt;1948&lt;/Year&gt;&lt;RecNum&gt;94&lt;/RecNum&gt;&lt;DisplayText&gt;[94]&lt;/DisplayText&gt;&lt;record&gt;&lt;rec-number&gt;94&lt;/rec-number&gt;&lt;foreign-keys&gt;&lt;key app="EN" db-id="5pxsas0xr2fzfhez0eove293zrr9ddwrxw2v"&gt;94&lt;/key&gt;&lt;/foreign-keys&gt;&lt;ref-type name="Journal Article"&gt;17&lt;/ref-type&gt;&lt;contributors&gt;&lt;authors&gt;&lt;author&gt;Weinstein, L.&lt;/author&gt;&lt;author&gt;Oliver, C. S.&lt;/author&gt;&lt;/authors&gt;&lt;/contributors&gt;&lt;titles&gt;&lt;title&gt;The treatment of human anthrax with penicillin&lt;/title&gt;&lt;secondary-title&gt;American Practitioner &amp;amp; Digest of Treatment&lt;/secondary-title&gt;&lt;/titles&gt;&lt;periodical&gt;&lt;full-title&gt;American Practitioner &amp;amp; Digest of Treatment&lt;/full-title&gt;&lt;abbr-2&gt;American Practitioner &amp;amp; Digest of Treatment&lt;/abbr-2&gt;&lt;/periodical&gt;&lt;pages&gt;533-8&lt;/pages&gt;&lt;volume&gt;2&lt;/volume&gt;&lt;number&gt;8&lt;/number&gt;&lt;dates&gt;&lt;year&gt;1948&lt;/year&gt;&lt;/dates&gt;&lt;accession-num&gt;18914373&lt;/accession-num&gt;&lt;urls&gt;&lt;related-urls&gt;&lt;url&gt;http://ovidsp.ovid.com/ovidweb.cgi?T=JS&amp;amp;CSC=Y&amp;amp;NEWS=N&amp;amp;PAGE=fulltext&amp;amp;D=med1&amp;amp;AN=18914373&lt;/url&gt;&lt;url&gt;http://sfxhosted.exlibrisgroup.com/cdc?sid=OVID:medline&amp;amp;id=pmid:18914373&amp;amp;id=&amp;amp;issn=0517-4465&amp;amp;isbn=&amp;amp;volume=2&amp;amp;issue=8&amp;amp;spage=533&amp;amp;pages=533-8&amp;amp;date=1948&amp;amp;title=American+Practitioner+%26+Digest+of+Treatment&amp;amp;atitle=The+treatment+of+human+anthrax+with+penicillin.&amp;amp;aulast=WEINSTEIN&amp;amp;pid=%3Cauthor%3EWEINSTEIN+L%2COLIVER+CS%3C%2Fauthor%3E&amp;amp;%3CAN%3E18914373%3C%2FAN%3E&amp;amp;%3CDT%3EJournal+Article%3C%2FDT%3E&lt;/url&gt;&lt;/related-urls&gt;&lt;/urls&gt;&lt;custom2&gt;Source: CLML. 4814:1020m&lt;/custom2&gt;&lt;remote-database-name&gt;MEDLINE&lt;/remote-database-name&gt;&lt;remote-database-provider&gt;Ovid Technologies&lt;/remote-database-provider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94" w:tooltip="Weinstein, 1948 #94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94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48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SA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49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hides or leather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B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1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172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Weinstein&lt;/Author&gt;&lt;Year&gt;1948&lt;/Year&gt;&lt;RecNum&gt;94&lt;/RecNum&gt;&lt;DisplayText&gt;[94]&lt;/DisplayText&gt;&lt;record&gt;&lt;rec-number&gt;94&lt;/rec-number&gt;&lt;foreign-keys&gt;&lt;key app="EN" db-id="5pxsas0xr2fzfhez0eove293zrr9ddwrxw2v"&gt;94&lt;/key&gt;&lt;/foreign-keys&gt;&lt;ref-type name="Journal Article"&gt;17&lt;/ref-type&gt;&lt;contributors&gt;&lt;authors&gt;&lt;author&gt;Weinstein, L.&lt;/author&gt;&lt;author&gt;Oliver, C. S.&lt;/author&gt;&lt;/authors&gt;&lt;/contributors&gt;&lt;titles&gt;&lt;title&gt;The treatment of human anthrax with penicillin&lt;/title&gt;&lt;secondary-title&gt;American Practitioner &amp;amp; Digest of Treatment&lt;/secondary-title&gt;&lt;/titles&gt;&lt;periodical&gt;&lt;full-title&gt;American Practitioner &amp;amp; Digest of Treatment&lt;/full-title&gt;&lt;abbr-2&gt;American Practitioner &amp;amp; Digest of Treatment&lt;/abbr-2&gt;&lt;/periodical&gt;&lt;pages&gt;533-8&lt;/pages&gt;&lt;volume&gt;2&lt;/volume&gt;&lt;number&gt;8&lt;/number&gt;&lt;dates&gt;&lt;year&gt;1948&lt;/year&gt;&lt;/dates&gt;&lt;accession-num&gt;18914373&lt;/accession-num&gt;&lt;urls&gt;&lt;related-urls&gt;&lt;url&gt;http://ovidsp.ovid.com/ovidweb.cgi?T=JS&amp;amp;CSC=Y&amp;amp;NEWS=N&amp;amp;PAGE=fulltext&amp;amp;D=med1&amp;amp;AN=18914373&lt;/url&gt;&lt;url&gt;http://sfxhosted.exlibrisgroup.com/cdc?sid=OVID:medline&amp;amp;id=pmid:18914373&amp;amp;id=&amp;amp;issn=0517-4465&amp;amp;isbn=&amp;amp;volume=2&amp;amp;issue=8&amp;amp;spage=533&amp;amp;pages=533-8&amp;amp;date=1948&amp;amp;title=American+Practitioner+%26+Digest+of+Treatment&amp;amp;atitle=The+treatment+of+human+anthrax+with+penicillin.&amp;amp;aulast=WEINSTEIN&amp;amp;pid=%3Cauthor%3EWEINSTEIN+L%2COLIVER+CS%3C%2Fauthor%3E&amp;amp;%3CAN%3E18914373%3C%2FAN%3E&amp;amp;%3CDT%3EJournal+Article%3C%2FDT%3E&lt;/url&gt;&lt;/related-urls&gt;&lt;/urls&gt;&lt;custom2&gt;Source: CLML. 4814:1020m&lt;/custom2&gt;&lt;remote-database-name&gt;MEDLINE&lt;/remote-database-name&gt;&lt;remote-database-provider&gt;Ovid Technologies&lt;/remote-database-provider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94" w:tooltip="Weinstein, 1948 #94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94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4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SA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51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wool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Y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proofErr w:type="gramStart"/>
            <w:r>
              <w:rPr>
                <w:rFonts w:ascii="Calibri" w:hAnsi="Calibri"/>
                <w:color w:val="000000"/>
              </w:rPr>
              <w:t>severely</w:t>
            </w:r>
            <w:proofErr w:type="gramEnd"/>
            <w:r>
              <w:rPr>
                <w:rFonts w:ascii="Calibri" w:hAnsi="Calibri"/>
                <w:color w:val="000000"/>
              </w:rPr>
              <w:t xml:space="preserve"> ill, acute distress.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B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, HA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2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173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Weinstein&lt;/Author&gt;&lt;Year&gt;1948&lt;/Year&gt;&lt;RecNum&gt;94&lt;/RecNum&gt;&lt;DisplayText&gt;[94]&lt;/DisplayText&gt;&lt;record&gt;&lt;rec-number&gt;94&lt;/rec-number&gt;&lt;foreign-keys&gt;&lt;key app="EN" db-id="5pxsas0xr2fzfhez0eove293zrr9ddwrxw2v"&gt;94&lt;/key&gt;&lt;/foreign-keys&gt;&lt;ref-type name="Journal Article"&gt;17&lt;/ref-type&gt;&lt;contributors&gt;&lt;authors&gt;&lt;author&gt;Weinstein, L.&lt;/author&gt;&lt;author&gt;Oliver, C. S.&lt;/author&gt;&lt;/authors&gt;&lt;/contributors&gt;&lt;titles&gt;&lt;title&gt;The treatment of human anthrax with penicillin&lt;/title&gt;&lt;secondary-title&gt;American Practitioner &amp;amp; Digest of Treatment&lt;/secondary-title&gt;&lt;/titles&gt;&lt;periodical&gt;&lt;full-title&gt;American Practitioner &amp;amp; Digest of Treatment&lt;/full-title&gt;&lt;abbr-2&gt;American Practitioner &amp;amp; Digest of Treatment&lt;/abbr-2&gt;&lt;/periodical&gt;&lt;pages&gt;533-8&lt;/pages&gt;&lt;volume&gt;2&lt;/volume&gt;&lt;number&gt;8&lt;/number&gt;&lt;dates&gt;&lt;year&gt;1948&lt;/year&gt;&lt;/dates&gt;&lt;accession-num&gt;18914373&lt;/accession-num&gt;&lt;urls&gt;&lt;related-urls&gt;&lt;url&gt;http://ovidsp.ovid.com/ovidweb.cgi?T=JS&amp;amp;CSC=Y&amp;amp;NEWS=N&amp;amp;PAGE=fulltext&amp;amp;D=med1&amp;amp;AN=18914373&lt;/url&gt;&lt;url&gt;http://sfxhosted.exlibrisgroup.com/cdc?sid=OVID:medline&amp;amp;id=pmid:18914373&amp;amp;id=&amp;amp;issn=0517-4465&amp;amp;isbn=&amp;amp;volume=2&amp;amp;issue=8&amp;amp;spage=533&amp;amp;pages=533-8&amp;amp;date=1948&amp;amp;title=American+Practitioner+%26+Digest+of+Treatment&amp;amp;atitle=The+treatment+of+human+anthrax+with+penicillin.&amp;amp;aulast=WEINSTEIN&amp;amp;pid=%3Cauthor%3EWEINSTEIN+L%2COLIVER+CS%3C%2Fauthor%3E&amp;amp;%3CAN%3E18914373%3C%2FAN%3E&amp;amp;%3CDT%3EJournal+Article%3C%2FDT%3E&lt;/url&gt;&lt;/related-urls&gt;&lt;/urls&gt;&lt;custom2&gt;Source: CLML. 4814:1020m&lt;/custom2&gt;&lt;remote-database-name&gt;MEDLINE&lt;/remote-database-name&gt;&lt;remote-database-provider&gt;Ovid Technologies&lt;/remote-database-provider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94" w:tooltip="Weinstein, 1948 #94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94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48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SA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58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wool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sore on face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B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2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174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9777FF" w:rsidRPr="00DF23AD">
              <w:rPr>
                <w:rFonts w:ascii="Calibri" w:hAnsi="Calibri"/>
                <w:b w:val="0"/>
                <w:color w:val="000000"/>
              </w:rPr>
              <w:instrText xml:space="preserve"> ADDIN EN.CITE &lt;EndNote&gt;&lt;Cite&gt;&lt;Author&gt;Griffin&lt;/Author&gt;&lt;Year&gt;1948&lt;/Year&gt;&lt;RecNum&gt;88&lt;/RecNum&gt;&lt;DisplayText&gt;[88]&lt;/DisplayText&gt;&lt;record&gt;&lt;rec-number&gt;88&lt;/rec-number&gt;&lt;foreign-keys&gt;&lt;key app="EN" db-id="5pxsas0xr2fzfhez0eove293zrr9ddwrxw2v"&gt;88&lt;/key&gt;&lt;/foreign-keys&gt;&lt;ref-type name="Journal Article"&gt;17&lt;/ref-type&gt;&lt;contributors&gt;&lt;authors&gt;&lt;author&gt;Griffin, JR&lt;/author&gt;&lt;author&gt;Shanahan, RH&lt;/author&gt;&lt;author&gt;DeAngelis, CE&lt;/author&gt;&lt;/authors&gt;&lt;/contributors&gt;&lt;titles&gt;&lt;title&gt;Treatment of cutaneous anthrax with penicillin&lt;/title&gt;&lt;secondary-title&gt;New York state journal of medicine&lt;/secondary-title&gt;&lt;/titles&gt;&lt;periodical&gt;&lt;full-title&gt;New York State Journal of Medicine&lt;/full-title&gt;&lt;abbr-1&gt;N. Y. State J. Med.&lt;/abbr-1&gt;&lt;abbr-2&gt;N Y State J Med&lt;/abbr-2&gt;&lt;/periodical&gt;&lt;pages&gt;1718&lt;/pages&gt;&lt;volume&gt;48&lt;/volume&gt;&lt;number&gt;15&lt;/number&gt;&lt;dates&gt;&lt;year&gt;1948&lt;/year&gt;&lt;/dates&gt;&lt;isbn&gt;0028-7628&lt;/isbn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88" w:tooltip="Griffin, 1948 #88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88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4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SA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65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wool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B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8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175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Corpus&lt;/Author&gt;&lt;Year&gt;1949&lt;/Year&gt;&lt;RecNum&gt;95&lt;/RecNum&gt;&lt;DisplayText&gt;[95]&lt;/DisplayText&gt;&lt;record&gt;&lt;rec-number&gt;95&lt;/rec-number&gt;&lt;foreign-keys&gt;&lt;key app="EN" db-id="5pxsas0xr2fzfhez0eove293zrr9ddwrxw2v"&gt;95&lt;/key&gt;&lt;/foreign-keys&gt;&lt;ref-type name="Journal Article"&gt;17&lt;/ref-type&gt;&lt;contributors&gt;&lt;authors&gt;&lt;author&gt;Corpus, M. J.&lt;/author&gt;&lt;author&gt;Quirino, C., Jr.&lt;/author&gt;&lt;/authors&gt;&lt;/contributors&gt;&lt;titles&gt;&lt;title&gt;Cases of Anthrax caused by Ingestion of Suspected Carabao Meat&lt;/title&gt;&lt;secondary-title&gt;Journal of the Philippine Islands Medical Association&lt;/secondary-title&gt;&lt;/titles&gt;&lt;periodical&gt;&lt;full-title&gt;Journal of the Philippine Islands Medical Association&lt;/full-title&gt;&lt;abbr-2&gt;Journal of the Philippine Islands Medical Association&lt;/abbr-2&gt;&lt;/periodical&gt;&lt;pages&gt;503-8&lt;/pages&gt;&lt;volume&gt;25&lt;/volume&gt;&lt;number&gt;10&lt;/number&gt;&lt;dates&gt;&lt;year&gt;1949&lt;/year&gt;&lt;/dates&gt;&lt;accession-num&gt;19522701284&lt;/accession-num&gt;&lt;work-type&gt;Journal article&lt;/work-type&gt;&lt;urls&gt;&lt;related-urls&gt;&lt;url&gt;http://ovidsp.ovid.com/ovidweb.cgi?T=JS&amp;amp;CSC=Y&amp;amp;NEWS=N&amp;amp;PAGE=fulltext&amp;amp;D=cagh0&amp;amp;AN=19522701284&lt;/url&gt;&lt;url&gt;http://sfxhosted.exlibrisgroup.com/cdc?sid=OVID:caghdb&amp;amp;id=pmid:&amp;amp;id=&amp;amp;issn=0368-3605&amp;amp;isbn=&amp;amp;volume=25&amp;amp;issue=10&amp;amp;spage=503&amp;amp;pages=503-8&amp;amp;date=1949&amp;amp;title=Journal+of+the+Philippine+Islands+Medical+Association&amp;amp;atitle=Cases+of+Anthrax+caused+by+Ingestion+of+Suspected+Carabao+Meat.&amp;amp;aulast=CORPUS&amp;amp;pid=%3Cauthor%3ECORPUS%2C+M.+J.%2CQUIRINO%2C+C.%2C+Jr.%3C%2Fauthor%3E&amp;amp;%3CAN%3E19522701284%3C%2FAN%3E&amp;amp;%3CDT%3EJournal+article%3C%2FDT%3E&lt;/url&gt;&lt;/related-urls&gt;&lt;/urls&gt;&lt;remote-database-name&gt;Global Health&lt;/remote-database-name&gt;&lt;remote-database-provider&gt;Ovid Technologies&lt;/remote-database-provider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95" w:tooltip="Corpus, 1949 #95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95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49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Philippines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3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F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ill or dead animal ingestion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small, reddish, itchy pimples above the L labium </w:t>
            </w:r>
            <w:proofErr w:type="spellStart"/>
            <w:r>
              <w:rPr>
                <w:rFonts w:ascii="Calibri" w:hAnsi="Calibri"/>
                <w:color w:val="000000"/>
              </w:rPr>
              <w:t>majus</w:t>
            </w:r>
            <w:proofErr w:type="spellEnd"/>
            <w:r>
              <w:rPr>
                <w:rFonts w:ascii="Calibri" w:hAnsi="Calibri"/>
                <w:color w:val="000000"/>
              </w:rPr>
              <w:t>; fever; diarrhea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B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7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176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9777FF" w:rsidRPr="00DF23AD">
              <w:rPr>
                <w:rFonts w:ascii="Calibri" w:hAnsi="Calibri"/>
                <w:b w:val="0"/>
                <w:color w:val="000000"/>
              </w:rPr>
              <w:instrText xml:space="preserve"> ADDIN EN.CITE &lt;EndNote&gt;&lt;Cite&gt;&lt;Author&gt;Riebeling&lt;/Author&gt;&lt;Year&gt;1948&lt;/Year&gt;&lt;RecNum&gt;91&lt;/RecNum&gt;&lt;DisplayText&gt;[91]&lt;/DisplayText&gt;&lt;record&gt;&lt;rec-number&gt;91&lt;/rec-number&gt;&lt;foreign-keys&gt;&lt;key app="EN" db-id="5pxsas0xr2fzfhez0eove293zrr9ddwrxw2v"&gt;91&lt;/key&gt;&lt;/foreign-keys&gt;&lt;ref-type name="Journal Article"&gt;17&lt;/ref-type&gt;&lt;contributors&gt;&lt;authors&gt;&lt;author&gt;Riebeling, Manuel&lt;/author&gt;&lt;/authors&gt;&lt;/contributors&gt;&lt;titles&gt;&lt;title&gt;Roentgen Treatment of External Infections Due to Bacillus Anthracis 1&lt;/title&gt;&lt;secondary-title&gt;Radiology&lt;/secondary-title&gt;&lt;/titles&gt;&lt;periodical&gt;&lt;full-title&gt;Radiology&lt;/full-title&gt;&lt;abbr-1&gt;Radiology&lt;/abbr-1&gt;&lt;abbr-2&gt;Radiology&lt;/abbr-2&gt;&lt;/periodical&gt;&lt;pages&gt;333-340&lt;/pages&gt;&lt;volume&gt;51&lt;/volume&gt;&lt;number&gt;3&lt;/number&gt;&lt;dates&gt;&lt;year&gt;1948&lt;/year&gt;&lt;/dates&gt;&lt;isbn&gt;0033-8419&lt;/isbn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91" w:tooltip="Riebeling, 1948 #91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91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4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exico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9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small black spot on R lower eyelid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MS, LOC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8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177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Corpus&lt;/Author&gt;&lt;Year&gt;1949&lt;/Year&gt;&lt;RecNum&gt;95&lt;/RecNum&gt;&lt;DisplayText&gt;[95]&lt;/DisplayText&gt;&lt;record&gt;&lt;rec-number&gt;95&lt;/rec-number&gt;&lt;foreign-keys&gt;&lt;key app="EN" db-id="5pxsas0xr2fzfhez0eove293zrr9ddwrxw2v"&gt;95&lt;/key&gt;&lt;/foreign-keys&gt;&lt;ref-type name="Journal Article"&gt;17&lt;/ref-type&gt;&lt;contributors&gt;&lt;authors&gt;&lt;author&gt;Corpus, M. J.&lt;/author&gt;&lt;author&gt;Quirino, C., Jr.&lt;/author&gt;&lt;/authors&gt;&lt;/contributors&gt;&lt;titles&gt;&lt;title&gt;Cases of Anthrax caused by Ingestion of Suspected Carabao Meat&lt;/title&gt;&lt;secondary-title&gt;Journal of the Philippine Islands Medical Association&lt;/secondary-title&gt;&lt;/titles&gt;&lt;periodical&gt;&lt;full-title&gt;Journal of the Philippine Islands Medical Association&lt;/full-title&gt;&lt;abbr-2&gt;Journal of the Philippine Islands Medical Association&lt;/abbr-2&gt;&lt;/periodical&gt;&lt;pages&gt;503-8&lt;/pages&gt;&lt;volume&gt;25&lt;/volume&gt;&lt;number&gt;10&lt;/number&gt;&lt;dates&gt;&lt;year&gt;1949&lt;/year&gt;&lt;/dates&gt;&lt;accession-num&gt;19522701284&lt;/accession-num&gt;&lt;work-type&gt;Journal article&lt;/work-type&gt;&lt;urls&gt;&lt;related-urls&gt;&lt;url&gt;http://ovidsp.ovid.com/ovidweb.cgi?T=JS&amp;amp;CSC=Y&amp;amp;NEWS=N&amp;amp;PAGE=fulltext&amp;amp;D=cagh0&amp;amp;AN=19522701284&lt;/url&gt;&lt;url&gt;http://sfxhosted.exlibrisgroup.com/cdc?sid=OVID:caghdb&amp;amp;id=pmid:&amp;amp;id=&amp;amp;issn=0368-3605&amp;amp;isbn=&amp;amp;volume=25&amp;amp;issue=10&amp;amp;spage=503&amp;amp;pages=503-8&amp;amp;date=1949&amp;amp;title=Journal+of+the+Philippine+Islands+Medical+Association&amp;amp;atitle=Cases+of+Anthrax+caused+by+Ingestion+of+Suspected+Carabao+Meat.&amp;amp;aulast=CORPUS&amp;amp;pid=%3Cauthor%3ECORPUS%2C+M.+J.%2CQUIRINO%2C+C.%2C+Jr.%3C%2Fauthor%3E&amp;amp;%3CAN%3E19522701284%3C%2FAN%3E&amp;amp;%3CDT%3EJournal+article%3C%2FDT%3E&lt;/url&gt;&lt;/related-urls&gt;&lt;/urls&gt;&lt;remote-database-name&gt;Global Health&lt;/remote-database-name&gt;&lt;remote-database-provider&gt;Ovid Technologies&lt;/remote-database-provider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95" w:tooltip="Corpus, 1949 #95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95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49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Philippines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30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F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ill or dead animal ingestion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small vesicle on the L cheek, fever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B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7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lastRenderedPageBreak/>
              <w:t xml:space="preserve">178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Corpus&lt;/Author&gt;&lt;Year&gt;1949&lt;/Year&gt;&lt;RecNum&gt;95&lt;/RecNum&gt;&lt;DisplayText&gt;[95]&lt;/DisplayText&gt;&lt;record&gt;&lt;rec-number&gt;95&lt;/rec-number&gt;&lt;foreign-keys&gt;&lt;key app="EN" db-id="5pxsas0xr2fzfhez0eove293zrr9ddwrxw2v"&gt;95&lt;/key&gt;&lt;/foreign-keys&gt;&lt;ref-type name="Journal Article"&gt;17&lt;/ref-type&gt;&lt;contributors&gt;&lt;authors&gt;&lt;author&gt;Corpus, M. J.&lt;/author&gt;&lt;author&gt;Quirino, C., Jr.&lt;/author&gt;&lt;/authors&gt;&lt;/contributors&gt;&lt;titles&gt;&lt;title&gt;Cases of Anthrax caused by Ingestion of Suspected Carabao Meat&lt;/title&gt;&lt;secondary-title&gt;Journal of the Philippine Islands Medical Association&lt;/secondary-title&gt;&lt;/titles&gt;&lt;periodical&gt;&lt;full-title&gt;Journal of the Philippine Islands Medical Association&lt;/full-title&gt;&lt;abbr-2&gt;Journal of the Philippine Islands Medical Association&lt;/abbr-2&gt;&lt;/periodical&gt;&lt;pages&gt;503-8&lt;/pages&gt;&lt;volume&gt;25&lt;/volume&gt;&lt;number&gt;10&lt;/number&gt;&lt;dates&gt;&lt;year&gt;1949&lt;/year&gt;&lt;/dates&gt;&lt;accession-num&gt;19522701284&lt;/accession-num&gt;&lt;work-type&gt;Journal article&lt;/work-type&gt;&lt;urls&gt;&lt;related-urls&gt;&lt;url&gt;http://ovidsp.ovid.com/ovidweb.cgi?T=JS&amp;amp;CSC=Y&amp;amp;NEWS=N&amp;amp;PAGE=fulltext&amp;amp;D=cagh0&amp;amp;AN=19522701284&lt;/url&gt;&lt;url&gt;http://sfxhosted.exlibrisgroup.com/cdc?sid=OVID:caghdb&amp;amp;id=pmid:&amp;amp;id=&amp;amp;issn=0368-3605&amp;amp;isbn=&amp;amp;volume=25&amp;amp;issue=10&amp;amp;spage=503&amp;amp;pages=503-8&amp;amp;date=1949&amp;amp;title=Journal+of+the+Philippine+Islands+Medical+Association&amp;amp;atitle=Cases+of+Anthrax+caused+by+Ingestion+of+Suspected+Carabao+Meat.&amp;amp;aulast=CORPUS&amp;amp;pid=%3Cauthor%3ECORPUS%2C+M.+J.%2CQUIRINO%2C+C.%2C+Jr.%3C%2Fauthor%3E&amp;amp;%3CAN%3E19522701284%3C%2FAN%3E&amp;amp;%3CDT%3EJournal+article%3C%2FDT%3E&lt;/url&gt;&lt;/related-urls&gt;&lt;/urls&gt;&lt;remote-database-name&gt;Global Health&lt;/remote-database-name&gt;&lt;remote-database-provider&gt;Ovid Technologies&lt;/remote-database-provider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95" w:tooltip="Corpus, 1949 #95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95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4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Philippines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32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F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ill or dead animal ingestion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ever, two small vesicle on middle and index fingers of L hand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B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7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179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Corpus&lt;/Author&gt;&lt;Year&gt;1949&lt;/Year&gt;&lt;RecNum&gt;95&lt;/RecNum&gt;&lt;DisplayText&gt;[95]&lt;/DisplayText&gt;&lt;record&gt;&lt;rec-number&gt;95&lt;/rec-number&gt;&lt;foreign-keys&gt;&lt;key app="EN" db-id="5pxsas0xr2fzfhez0eove293zrr9ddwrxw2v"&gt;95&lt;/key&gt;&lt;/foreign-keys&gt;&lt;ref-type name="Journal Article"&gt;17&lt;/ref-type&gt;&lt;contributors&gt;&lt;authors&gt;&lt;author&gt;Corpus, M. J.&lt;/author&gt;&lt;author&gt;Quirino, C., Jr.&lt;/author&gt;&lt;/authors&gt;&lt;/contributors&gt;&lt;titles&gt;&lt;title&gt;Cases of Anthrax caused by Ingestion of Suspected Carabao Meat&lt;/title&gt;&lt;secondary-title&gt;Journal of the Philippine Islands Medical Association&lt;/secondary-title&gt;&lt;/titles&gt;&lt;periodical&gt;&lt;full-title&gt;Journal of the Philippine Islands Medical Association&lt;/full-title&gt;&lt;abbr-2&gt;Journal of the Philippine Islands Medical Association&lt;/abbr-2&gt;&lt;/periodical&gt;&lt;pages&gt;503-8&lt;/pages&gt;&lt;volume&gt;25&lt;/volume&gt;&lt;number&gt;10&lt;/number&gt;&lt;dates&gt;&lt;year&gt;1949&lt;/year&gt;&lt;/dates&gt;&lt;accession-num&gt;19522701284&lt;/accession-num&gt;&lt;work-type&gt;Journal article&lt;/work-type&gt;&lt;urls&gt;&lt;related-urls&gt;&lt;url&gt;http://ovidsp.ovid.com/ovidweb.cgi?T=JS&amp;amp;CSC=Y&amp;amp;NEWS=N&amp;amp;PAGE=fulltext&amp;amp;D=cagh0&amp;amp;AN=19522701284&lt;/url&gt;&lt;url&gt;http://sfxhosted.exlibrisgroup.com/cdc?sid=OVID:caghdb&amp;amp;id=pmid:&amp;amp;id=&amp;amp;issn=0368-3605&amp;amp;isbn=&amp;amp;volume=25&amp;amp;issue=10&amp;amp;spage=503&amp;amp;pages=503-8&amp;amp;date=1949&amp;amp;title=Journal+of+the+Philippine+Islands+Medical+Association&amp;amp;atitle=Cases+of+Anthrax+caused+by+Ingestion+of+Suspected+Carabao+Meat.&amp;amp;aulast=CORPUS&amp;amp;pid=%3Cauthor%3ECORPUS%2C+M.+J.%2CQUIRINO%2C+C.%2C+Jr.%3C%2Fauthor%3E&amp;amp;%3CAN%3E19522701284%3C%2FAN%3E&amp;amp;%3CDT%3EJournal+article%3C%2FDT%3E&lt;/url&gt;&lt;/related-urls&gt;&lt;/urls&gt;&lt;remote-database-name&gt;Global Health&lt;/remote-database-name&gt;&lt;remote-database-provider&gt;Ovid Technologies&lt;/remote-database-provider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95" w:tooltip="Corpus, 1949 #95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95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49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Philippines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36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ill or dead animal ingestion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lesions on the R forearm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B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0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180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Haight&lt;/Author&gt;&lt;Year&gt;1952&lt;/Year&gt;&lt;RecNum&gt;96&lt;/RecNum&gt;&lt;DisplayText&gt;[96]&lt;/DisplayText&gt;&lt;record&gt;&lt;rec-number&gt;96&lt;/rec-number&gt;&lt;foreign-keys&gt;&lt;key app="EN" db-id="5pxsas0xr2fzfhez0eove293zrr9ddwrxw2v"&gt;96&lt;/key&gt;&lt;/foreign-keys&gt;&lt;ref-type name="Journal Article"&gt;17&lt;/ref-type&gt;&lt;contributors&gt;&lt;authors&gt;&lt;author&gt;Haight, T. H.&lt;/author&gt;&lt;/authors&gt;&lt;/contributors&gt;&lt;titles&gt;&lt;title&gt;Anthrax meningitis: review of literature and report of two cases with autopsies&lt;/title&gt;&lt;secondary-title&gt;Am J Med Sci&lt;/secondary-title&gt;&lt;alt-title&gt;The American journal of the medical sciences&lt;/alt-title&gt;&lt;/titles&gt;&lt;periodical&gt;&lt;full-title&gt;American Journal of the Medical Sciences&lt;/full-title&gt;&lt;abbr-1&gt;Am. J. Med. Sci.&lt;/abbr-1&gt;&lt;abbr-2&gt;Am J Med Sci&lt;/abbr-2&gt;&lt;/periodical&gt;&lt;alt-periodical&gt;&lt;full-title&gt;The American Journal of the Medical Sciences&lt;/full-title&gt;&lt;abbr-2&gt;The American Journal of the Medical Sciences&lt;/abbr-2&gt;&lt;/alt-periodical&gt;&lt;pages&gt;57-69&lt;/pages&gt;&lt;volume&gt;224&lt;/volume&gt;&lt;number&gt;1&lt;/number&gt;&lt;edition&gt;1952/07/01&lt;/edition&gt;&lt;keywords&gt;&lt;keyword&gt;Anthrax&lt;/keyword&gt;&lt;keyword&gt;Meningitis&lt;/keyword&gt;&lt;/keywords&gt;&lt;dates&gt;&lt;year&gt;1952&lt;/year&gt;&lt;pub-dates&gt;&lt;date&gt;Jul&lt;/date&gt;&lt;/pub-dates&gt;&lt;/dates&gt;&lt;isbn&gt;0002-9629 (Print)&amp;#xD;0002-9629 (Linking)&lt;/isbn&gt;&lt;accession-num&gt;14933414&lt;/accession-num&gt;&lt;urls&gt;&lt;/urls&gt;&lt;remote-database-provider&gt;NLM&lt;/remote-database-provider&gt;&lt;language&gt;eng&lt;/language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96" w:tooltip="Haight, 1952 #96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96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5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SA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29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F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unknown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Y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stupor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BS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/V, HA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S, AMS, LOC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4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3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181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Haight&lt;/Author&gt;&lt;Year&gt;1952&lt;/Year&gt;&lt;RecNum&gt;96&lt;/RecNum&gt;&lt;DisplayText&gt;[96]&lt;/DisplayText&gt;&lt;record&gt;&lt;rec-number&gt;96&lt;/rec-number&gt;&lt;foreign-keys&gt;&lt;key app="EN" db-id="5pxsas0xr2fzfhez0eove293zrr9ddwrxw2v"&gt;96&lt;/key&gt;&lt;/foreign-keys&gt;&lt;ref-type name="Journal Article"&gt;17&lt;/ref-type&gt;&lt;contributors&gt;&lt;authors&gt;&lt;author&gt;Haight, T. H.&lt;/author&gt;&lt;/authors&gt;&lt;/contributors&gt;&lt;titles&gt;&lt;title&gt;Anthrax meningitis: review of literature and report of two cases with autopsies&lt;/title&gt;&lt;secondary-title&gt;Am J Med Sci&lt;/secondary-title&gt;&lt;alt-title&gt;The American journal of the medical sciences&lt;/alt-title&gt;&lt;/titles&gt;&lt;periodical&gt;&lt;full-title&gt;American Journal of the Medical Sciences&lt;/full-title&gt;&lt;abbr-1&gt;Am. J. Med. Sci.&lt;/abbr-1&gt;&lt;abbr-2&gt;Am J Med Sci&lt;/abbr-2&gt;&lt;/periodical&gt;&lt;alt-periodical&gt;&lt;full-title&gt;The American Journal of the Medical Sciences&lt;/full-title&gt;&lt;abbr-2&gt;The American Journal of the Medical Sciences&lt;/abbr-2&gt;&lt;/alt-periodical&gt;&lt;pages&gt;57-69&lt;/pages&gt;&lt;volume&gt;224&lt;/volume&gt;&lt;number&gt;1&lt;/number&gt;&lt;edition&gt;1952/07/01&lt;/edition&gt;&lt;keywords&gt;&lt;keyword&gt;Anthrax&lt;/keyword&gt;&lt;keyword&gt;Meningitis&lt;/keyword&gt;&lt;/keywords&gt;&lt;dates&gt;&lt;year&gt;1952&lt;/year&gt;&lt;pub-dates&gt;&lt;date&gt;Jul&lt;/date&gt;&lt;/pub-dates&gt;&lt;/dates&gt;&lt;isbn&gt;0002-9629 (Print)&amp;#xD;0002-9629 (Linking)&lt;/isbn&gt;&lt;accession-num&gt;14933414&lt;/accession-num&gt;&lt;urls&gt;&lt;/urls&gt;&lt;remote-database-provider&gt;NLM&lt;/remote-database-provider&gt;&lt;language&gt;eng&lt;/language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96" w:tooltip="Haight, 1952 #96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96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52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SA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61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unknown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wool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Y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ltered mental status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B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SAH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, N/V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S, AMS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7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2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182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Raper&lt;/Author&gt;&lt;Year&gt;1953&lt;/Year&gt;&lt;RecNum&gt;97&lt;/RecNum&gt;&lt;DisplayText&gt;[97]&lt;/DisplayText&gt;&lt;record&gt;&lt;rec-number&gt;97&lt;/rec-number&gt;&lt;foreign-keys&gt;&lt;key app="EN" db-id="5pxsas0xr2fzfhez0eove293zrr9ddwrxw2v"&gt;97&lt;/key&gt;&lt;/foreign-keys&gt;&lt;ref-type name="Journal Article"&gt;17&lt;/ref-type&gt;&lt;contributors&gt;&lt;authors&gt;&lt;author&gt;Raper, A. B.&lt;/author&gt;&lt;/authors&gt;&lt;/contributors&gt;&lt;titles&gt;&lt;title&gt;Anthrax Meningo-Encephalitis&lt;/title&gt;&lt;secondary-title&gt;East African Medical Journal&lt;/secondary-title&gt;&lt;/titles&gt;&lt;periodical&gt;&lt;full-title&gt;East African Medical Journal&lt;/full-title&gt;&lt;abbr-1&gt;East Afr. Med. J.&lt;/abbr-1&gt;&lt;abbr-2&gt;East Afr Med J&lt;/abbr-2&gt;&lt;/periodical&gt;&lt;pages&gt;399-401&lt;/pages&gt;&lt;volume&gt;30&lt;/volume&gt;&lt;number&gt;10&lt;/number&gt;&lt;dates&gt;&lt;year&gt;1953&lt;/year&gt;&lt;/dates&gt;&lt;accession-num&gt;19542701162&lt;/accession-num&gt;&lt;work-type&gt;Journal article&lt;/work-type&gt;&lt;urls&gt;&lt;related-urls&gt;&lt;url&gt;http://ovidsp.ovid.com/ovidweb.cgi?T=JS&amp;amp;CSC=Y&amp;amp;NEWS=N&amp;amp;PAGE=fulltext&amp;amp;D=cagh0&amp;amp;AN=19542701162&lt;/url&gt;&lt;url&gt;http://sfxhosted.exlibrisgroup.com/cdc?sid=OVID:caghdb&amp;amp;id=pmid:&amp;amp;id=&amp;amp;issn=0012-835X&amp;amp;isbn=&amp;amp;volume=30&amp;amp;issue=10&amp;amp;spage=399&amp;amp;pages=399-401&amp;amp;date=1953&amp;amp;title=East+African+Medical+Journal&amp;amp;atitle=Anthrax+Meningo-Encephalitis.&amp;amp;aulast=RAPER&amp;amp;pid=%3Cauthor%3ERAPER%2C+A.+B.%3C%2Fauthor%3E&amp;amp;%3CAN%3E19542701162%3C%2FAN%3E&amp;amp;%3CDT%3EJournal+article%3C%2FDT%3E&lt;/url&gt;&lt;/related-urls&gt;&lt;/urls&gt;&lt;remote-database-name&gt;Global Health&lt;/remote-database-name&gt;&lt;remote-database-provider&gt;Ovid Technologies&lt;/remote-database-provider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97" w:tooltip="Raper, 1953 #97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97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5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ganda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15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unknown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Y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nconscious, vomiting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B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SAH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, N/V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MS, LOC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1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183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Krug&lt;/Author&gt;&lt;Year&gt;1953&lt;/Year&gt;&lt;RecNum&gt;98&lt;/RecNum&gt;&lt;DisplayText&gt;[98]&lt;/DisplayText&gt;&lt;record&gt;&lt;rec-number&gt;98&lt;/rec-number&gt;&lt;foreign-keys&gt;&lt;key app="EN" db-id="5pxsas0xr2fzfhez0eove293zrr9ddwrxw2v"&gt;98&lt;/key&gt;&lt;/foreign-keys&gt;&lt;ref-type name="Journal Article"&gt;17&lt;/ref-type&gt;&lt;contributors&gt;&lt;authors&gt;&lt;author&gt;Krug, E. S.&lt;/author&gt;&lt;author&gt;Glenn, H. R.&lt;/author&gt;&lt;/authors&gt;&lt;/contributors&gt;&lt;titles&gt;&lt;title&gt;Case report of anthrax acquired in a college research laboratory&lt;/title&gt;&lt;secondary-title&gt;J Lancet&lt;/secondary-title&gt;&lt;alt-title&gt;The Journal-lancet&lt;/alt-title&gt;&lt;/titles&gt;&lt;periodical&gt;&lt;full-title&gt;Journal - Lancet&lt;/full-title&gt;&lt;abbr-1&gt;J. Lancet&lt;/abbr-1&gt;&lt;abbr-2&gt;J Lancet&lt;/abbr-2&gt;&lt;/periodical&gt;&lt;pages&gt;506-8&lt;/pages&gt;&lt;volume&gt;73&lt;/volume&gt;&lt;number&gt;12&lt;/number&gt;&lt;edition&gt;1953/12/01&lt;/edition&gt;&lt;keywords&gt;&lt;keyword&gt;Anthrax&lt;/keyword&gt;&lt;keyword&gt;Penicillins/ therapeutic use&lt;/keyword&gt;&lt;/keywords&gt;&lt;dates&gt;&lt;year&gt;1953&lt;/year&gt;&lt;pub-dates&gt;&lt;date&gt;Dec&lt;/date&gt;&lt;/pub-dates&gt;&lt;/dates&gt;&lt;isbn&gt;0096-0233 (Print)&amp;#xD;0096-0233 (Linking)&lt;/isbn&gt;&lt;accession-num&gt;13221905&lt;/accession-num&gt;&lt;urls&gt;&lt;/urls&gt;&lt;remote-database-provider&gt;NLM&lt;/remote-database-provider&gt;&lt;language&gt;eng&lt;/language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98" w:tooltip="Krug, 1953 #98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98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53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SA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A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Bacillus anthracis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lesion, swelling of forehead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, B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1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184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Wright&lt;/Author&gt;&lt;Year&gt;1954&lt;/Year&gt;&lt;RecNum&gt;99&lt;/RecNum&gt;&lt;DisplayText&gt;[99]&lt;/DisplayText&gt;&lt;record&gt;&lt;rec-number&gt;99&lt;/rec-number&gt;&lt;foreign-keys&gt;&lt;key app="EN" db-id="5pxsas0xr2fzfhez0eove293zrr9ddwrxw2v"&gt;99&lt;/key&gt;&lt;/foreign-keys&gt;&lt;ref-type name="Journal Article"&gt;17&lt;/ref-type&gt;&lt;contributors&gt;&lt;authors&gt;&lt;author&gt;Wright, F. J.&lt;/author&gt;&lt;author&gt;Ochieng, E. C.&lt;/author&gt;&lt;/authors&gt;&lt;/contributors&gt;&lt;titles&gt;&lt;title&gt;A case of anthrax septicaemia resembling bubonic plague&lt;/title&gt;&lt;secondary-title&gt;East Afr Med J&lt;/secondary-title&gt;&lt;alt-title&gt;East African medical journal&lt;/alt-title&gt;&lt;/titles&gt;&lt;periodical&gt;&lt;full-title&gt;East African Medical Journal&lt;/full-title&gt;&lt;abbr-1&gt;East Afr. Med. J.&lt;/abbr-1&gt;&lt;abbr-2&gt;East Afr Med J&lt;/abbr-2&gt;&lt;/periodical&gt;&lt;alt-periodical&gt;&lt;full-title&gt;East African Medical Journal&lt;/full-title&gt;&lt;abbr-1&gt;East Afr. Med. J.&lt;/abbr-1&gt;&lt;abbr-2&gt;East Afr Med J&lt;/abbr-2&gt;&lt;/alt-periodical&gt;&lt;pages&gt;516&lt;/pages&gt;&lt;volume&gt;31&lt;/volume&gt;&lt;number&gt;11&lt;/number&gt;&lt;edition&gt;1954/11/01&lt;/edition&gt;&lt;keywords&gt;&lt;keyword&gt;Anthrax/ diagnosis&lt;/keyword&gt;&lt;keyword&gt;Plague/ diagnosis&lt;/keyword&gt;&lt;/keywords&gt;&lt;dates&gt;&lt;year&gt;1954&lt;/year&gt;&lt;pub-dates&gt;&lt;date&gt;Nov&lt;/date&gt;&lt;/pub-dates&gt;&lt;/dates&gt;&lt;isbn&gt;0012-835X (Print)&amp;#xD;0012-835X (Linking)&lt;/isbn&gt;&lt;accession-num&gt;13231799&lt;/accession-num&gt;&lt;urls&gt;&lt;/urls&gt;&lt;remote-database-provider&gt;NLM&lt;/remote-database-provider&gt;&lt;language&gt;eng&lt;/language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99" w:tooltip="Wright, 1954 #99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99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5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Kenya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30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proofErr w:type="spellStart"/>
            <w:r w:rsidRPr="00735577">
              <w:rPr>
                <w:rFonts w:ascii="Calibri" w:hAnsi="Calibri"/>
                <w:color w:val="000000"/>
              </w:rPr>
              <w:t>inhal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hides or leathe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Y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painful swelling L axilla, headache, hematuria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B, AS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hematuria, subconjunctival hemorrhage, hemoptysis,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, HA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S, AMS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7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1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185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922266">
              <w:rPr>
                <w:rFonts w:ascii="Calibri" w:hAnsi="Calibri"/>
                <w:color w:val="000000"/>
              </w:rPr>
              <w:instrText xml:space="preserve"> ADDIN EN.CITE &lt;EndNote&gt;&lt;Cite&gt;&lt;Author&gt;Gold&lt;/Author&gt;&lt;Year&gt;1954&lt;/Year&gt;&lt;RecNum&gt;100&lt;/RecNum&gt;&lt;DisplayText&gt;[100]&lt;/DisplayText&gt;&lt;record&gt;&lt;rec-number&gt;100&lt;/rec-number&gt;&lt;foreign-keys&gt;&lt;key app="EN" db-id="5pxsas0xr2fzfhez0eove293zrr9ddwrxw2v"&gt;100&lt;/key&gt;&lt;/foreign-keys&gt;&lt;ref-type name="Book"&gt;6&lt;/ref-type&gt;&lt;contributors&gt;&lt;authors&gt;&lt;author&gt;Gold, H.&lt;/author&gt;&lt;/authors&gt;&lt;/contributors&gt;&lt;titles&gt;&lt;title&gt;Proceedings of the Symposium on Anthrax in Man: Presented Under the Joint Sponsorship of the Department of Health, Commonwealth of Pennsylvania, Department of Public Health, City of Philadelphia, School of Medicine, University of Pennsylvania, October 8, 1954&lt;/title&gt;&lt;/titles&gt;&lt;dates&gt;&lt;year&gt;1954&lt;/year&gt;&lt;/dates&gt;&lt;publisher&gt;Hospital of the University of Pennsylvania&lt;/publisher&gt;&lt;urls&gt;&lt;/urls&gt;&lt;research-notes&gt;Gold is one one auther of publication&lt;/research-note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00" w:tooltip="Gold, 1954 #100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00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54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SA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34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F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wool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BS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9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186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922266">
              <w:rPr>
                <w:rFonts w:ascii="Calibri" w:hAnsi="Calibri"/>
                <w:color w:val="000000"/>
              </w:rPr>
              <w:instrText xml:space="preserve"> ADDIN EN.CITE &lt;EndNote&gt;&lt;Cite&gt;&lt;Author&gt;Gold&lt;/Author&gt;&lt;Year&gt;1954&lt;/Year&gt;&lt;RecNum&gt;100&lt;/RecNum&gt;&lt;DisplayText&gt;[100]&lt;/DisplayText&gt;&lt;record&gt;&lt;rec-number&gt;100&lt;/rec-number&gt;&lt;foreign-keys&gt;&lt;key app="EN" db-id="5pxsas0xr2fzfhez0eove293zrr9ddwrxw2v"&gt;100&lt;/key&gt;&lt;/foreign-keys&gt;&lt;ref-type name="Book"&gt;6&lt;/ref-type&gt;&lt;contributors&gt;&lt;authors&gt;&lt;author&gt;Gold, H.&lt;/author&gt;&lt;/authors&gt;&lt;/contributors&gt;&lt;titles&gt;&lt;title&gt;Proceedings of the Symposium on Anthrax in Man: Presented Under the Joint Sponsorship of the Department of Health, Commonwealth of Pennsylvania, Department of Public Health, City of Philadelphia, School of Medicine, University of Pennsylvania, October 8, 1954&lt;/title&gt;&lt;/titles&gt;&lt;dates&gt;&lt;year&gt;1954&lt;/year&gt;&lt;/dates&gt;&lt;publisher&gt;Hospital of the University of Pennsylvania&lt;/publisher&gt;&lt;urls&gt;&lt;/urls&gt;&lt;research-notes&gt;Gold is one one auther of publication&lt;/research-note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00" w:tooltip="Gold, 1954 #100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00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5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SA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36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F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wool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14" w:type="dxa"/>
              <w:right w:w="14" w:type="dxa"/>
            </w:tcMar>
            <w:vAlign w:val="center"/>
          </w:tcPr>
          <w:p w:rsidR="00144104" w:rsidRPr="0070776D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0776D"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14" w:type="dxa"/>
              <w:right w:w="14" w:type="dxa"/>
            </w:tcMar>
            <w:vAlign w:val="center"/>
          </w:tcPr>
          <w:p w:rsidR="00144104" w:rsidRPr="0070776D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vertAlign w:val="superscript"/>
              </w:rPr>
            </w:pPr>
            <w:r w:rsidRPr="0070776D">
              <w:rPr>
                <w:rFonts w:ascii="Calibri" w:hAnsi="Calibri"/>
                <w:color w:val="000000"/>
              </w:rPr>
              <w:t>M</w:t>
            </w:r>
            <w:r w:rsidR="00C629E0" w:rsidRPr="0070776D">
              <w:rPr>
                <w:rFonts w:ascii="Calibri" w:hAnsi="Calibri"/>
                <w:color w:val="000000"/>
              </w:rPr>
              <w:t>, BS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9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187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Brachman&lt;/Author&gt;&lt;Year&gt;1980&lt;/Year&gt;&lt;RecNum&gt;101&lt;/RecNum&gt;&lt;DisplayText&gt;[101, 102]&lt;/DisplayText&gt;&lt;record&gt;&lt;rec-number&gt;101&lt;/rec-number&gt;&lt;foreign-keys&gt;&lt;key app="EN" db-id="5pxsas0xr2fzfhez0eove293zrr9ddwrxw2v"&gt;101&lt;/key&gt;&lt;/foreign-keys&gt;&lt;ref-type name="Journal Article"&gt;17&lt;/ref-type&gt;&lt;contributors&gt;&lt;authors&gt;&lt;author&gt;Brachman, Philip S&lt;/author&gt;&lt;/authors&gt;&lt;/contributors&gt;&lt;titles&gt;&lt;title&gt;Inhalation anthrax&lt;/title&gt;&lt;secondary-title&gt;Annals of the New York Academy of Sciences&lt;/secondary-title&gt;&lt;/titles&gt;&lt;periodical&gt;&lt;full-title&gt;Annals of the New York Academy of Sciences&lt;/full-title&gt;&lt;abbr-1&gt;Ann. N. Y. Acad. Sci.&lt;/abbr-1&gt;&lt;abbr-2&gt;Ann N Y Acad Sci&lt;/abbr-2&gt;&lt;/periodical&gt;&lt;pages&gt;83-93&lt;/pages&gt;&lt;volume&gt;353&lt;/volume&gt;&lt;number&gt;1&lt;/number&gt;&lt;dates&gt;&lt;year&gt;1980&lt;/year&gt;&lt;/dates&gt;&lt;isbn&gt;1749-6632&lt;/isbn&gt;&lt;urls&gt;&lt;/urls&gt;&lt;/record&gt;&lt;/Cite&gt;&lt;Cite&gt;&lt;Author&gt;Levinsky&lt;/Author&gt;&lt;Year&gt;1954&lt;/Year&gt;&lt;RecNum&gt;102&lt;/RecNum&gt;&lt;record&gt;&lt;rec-number&gt;102&lt;/rec-number&gt;&lt;foreign-keys&gt;&lt;key app="EN" db-id="5pxsas0xr2fzfhez0eove293zrr9ddwrxw2v"&gt;102&lt;/key&gt;&lt;/foreign-keys&gt;&lt;ref-type name="Conference Proceedings"&gt;10&lt;/ref-type&gt;&lt;contributors&gt;&lt;authors&gt;&lt;author&gt;Levinsky, W&lt;/author&gt;&lt;author&gt;Anderson, T&lt;/author&gt;&lt;author&gt;Richardson, G&lt;/author&gt;&lt;/authors&gt;&lt;/contributors&gt;&lt;titles&gt;&lt;title&gt;Inhalation anthrax meningitis and bacillemia: a case report&lt;/title&gt;&lt;secondary-title&gt;Proceedings of the Symposium on Anthrax in Man. Philadelphia, Pennsylvania&lt;/secondary-title&gt;&lt;/titles&gt;&lt;pages&gt;96-103&lt;/pages&gt;&lt;dates&gt;&lt;year&gt;1954&lt;/year&gt;&lt;/dates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01" w:tooltip="Brachman, 1980 #101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01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 xml:space="preserve">, </w:t>
            </w:r>
            <w:hyperlink w:anchor="_ENREF_102" w:tooltip="Levinsky, 1954 #102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02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54, 1980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SA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37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F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proofErr w:type="spellStart"/>
            <w:r w:rsidRPr="00735577">
              <w:rPr>
                <w:rFonts w:ascii="Calibri" w:hAnsi="Calibri"/>
                <w:color w:val="000000"/>
              </w:rPr>
              <w:t>inhal</w:t>
            </w:r>
            <w:proofErr w:type="spellEnd"/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secondary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Y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, N/V, HA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S, AMS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6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0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188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Gold&lt;/Author&gt;&lt;Year&gt;1955&lt;/Year&gt;&lt;RecNum&gt;103&lt;/RecNum&gt;&lt;DisplayText&gt;[103]&lt;/DisplayText&gt;&lt;record&gt;&lt;rec-number&gt;103&lt;/rec-number&gt;&lt;foreign-keys&gt;&lt;key app="EN" db-id="5pxsas0xr2fzfhez0eove293zrr9ddwrxw2v"&gt;103&lt;/key&gt;&lt;/foreign-keys&gt;&lt;ref-type name="Journal Article"&gt;17&lt;/ref-type&gt;&lt;contributors&gt;&lt;authors&gt;&lt;author&gt;Gold, H.&lt;/author&gt;&lt;/authors&gt;&lt;/contributors&gt;&lt;titles&gt;&lt;title&gt;Anthrax. A Report of One Hundred Seventeen Cases&lt;/title&gt;&lt;secondary-title&gt;Archives of Internal Medicine&lt;/secondary-title&gt;&lt;/titles&gt;&lt;periodical&gt;&lt;full-title&gt;Archives of Internal Medicine&lt;/full-title&gt;&lt;abbr-1&gt;Arch. Intern. Med.&lt;/abbr-1&gt;&lt;abbr-2&gt;Arch Intern Med&lt;/abbr-2&gt;&lt;/periodical&gt;&lt;pages&gt;387-96&lt;/pages&gt;&lt;volume&gt;96&lt;/volume&gt;&lt;number&gt;3&lt;/number&gt;&lt;dates&gt;&lt;year&gt;1955&lt;/year&gt;&lt;/dates&gt;&lt;accession-num&gt;19562700429&lt;/accession-num&gt;&lt;work-type&gt;Journal article&lt;/work-type&gt;&lt;urls&gt;&lt;related-urls&gt;&lt;url&gt;http://ovidsp.ovid.com/ovidweb.cgi?T=JS&amp;amp;CSC=Y&amp;amp;NEWS=N&amp;amp;PAGE=fulltext&amp;amp;D=cagh0&amp;amp;AN=19562700429&lt;/url&gt;&lt;url&gt;http://sfxhosted.exlibrisgroup.com/cdc?sid=OVID:caghdb&amp;amp;id=pmid:&amp;amp;id=10.1001%2Farchinte.1955.00250140109012&amp;amp;issn=0003-9926&amp;amp;isbn=&amp;amp;volume=96&amp;amp;issue=3&amp;amp;spage=387&amp;amp;pages=387-96&amp;amp;date=1955&amp;amp;title=Archives+of+Internal+Medicine&amp;amp;atitle=Anthrax.+A+Report+of+One+Hundred+Seventeen+Cases.&amp;amp;aulast=GOLD&amp;amp;pid=%3Cauthor%3EGOLD%2C+H.%3C%2Fauthor%3E&amp;amp;%3CAN%3E19562700429%3C%2FAN%3E&amp;amp;%3CDT%3EJournal+article%3C%2FDT%3E&lt;/url&gt;&lt;/related-urls&gt;&lt;/urls&gt;&lt;remote-database-name&gt;Global Health&lt;/remote-database-name&gt;&lt;remote-database-provider&gt;Ovid Technologies&lt;/remote-database-provider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03" w:tooltip="Gold, 1955 #103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03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5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SA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42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proofErr w:type="spellStart"/>
            <w:r w:rsidRPr="00735577">
              <w:rPr>
                <w:rFonts w:ascii="Calibri" w:hAnsi="Calibri"/>
                <w:color w:val="000000"/>
              </w:rPr>
              <w:t>inhal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wool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usea; fever; chills; pain in abdomen, back, chest; shortness of breath; cough; apprehension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PE, pericardial effusion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, N/V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6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3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189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Ma&lt;/Author&gt;&lt;Year&gt;1957&lt;/Year&gt;&lt;RecNum&gt;104&lt;/RecNum&gt;&lt;DisplayText&gt;[104]&lt;/DisplayText&gt;&lt;record&gt;&lt;rec-number&gt;104&lt;/rec-number&gt;&lt;foreign-keys&gt;&lt;key app="EN" db-id="5pxsas0xr2fzfhez0eove293zrr9ddwrxw2v"&gt;104&lt;/key&gt;&lt;/foreign-keys&gt;&lt;ref-type name="Journal Article"&gt;17&lt;/ref-type&gt;&lt;contributors&gt;&lt;authors&gt;&lt;author&gt;Ma, Hai-Teh&lt;/author&gt;&lt;author&gt;Ho, Ta-Hsun&lt;/author&gt;&lt;/authors&gt;&lt;/contributors&gt;&lt;titles&gt;&lt;title&gt;Treatment of cutaneous anthrax with penicillin and sulfadiazine&lt;/title&gt;&lt;secondary-title&gt;Chinese medical journal&lt;/secondary-title&gt;&lt;/titles&gt;&lt;periodical&gt;&lt;full-title&gt;Chinese Medical Journal&lt;/full-title&gt;&lt;abbr-1&gt;Chin. Med. J.&lt;/abbr-1&gt;&lt;abbr-2&gt;Chin Med J&lt;/abbr-2&gt;&lt;/periodical&gt;&lt;pages&gt;316-323&lt;/pages&gt;&lt;volume&gt;75&lt;/volume&gt;&lt;number&gt;4&lt;/number&gt;&lt;dates&gt;&lt;year&gt;1957&lt;/year&gt;&lt;/dates&gt;&lt;isbn&gt;1002-0187&lt;/isbn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04" w:tooltip="Ma, 1957 #104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04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57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China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37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F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animal contac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chills, fever, pain in ear, </w:t>
            </w:r>
            <w:proofErr w:type="spellStart"/>
            <w:r>
              <w:rPr>
                <w:rFonts w:ascii="Calibri" w:hAnsi="Calibri"/>
                <w:color w:val="000000"/>
              </w:rPr>
              <w:t>arthralgias</w:t>
            </w:r>
            <w:proofErr w:type="spellEnd"/>
            <w:r>
              <w:rPr>
                <w:rFonts w:ascii="Calibri" w:hAnsi="Calibri"/>
                <w:color w:val="000000"/>
              </w:rPr>
              <w:t>, anorexia, edema of eyelids and lips, cough, dyspnea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B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0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190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Sánchez&lt;/Author&gt;&lt;Year&gt;1958&lt;/Year&gt;&lt;RecNum&gt;105&lt;/RecNum&gt;&lt;DisplayText&gt;[105]&lt;/DisplayText&gt;&lt;record&gt;&lt;rec-number&gt;105&lt;/rec-number&gt;&lt;foreign-keys&gt;&lt;key app="EN" db-id="5pxsas0xr2fzfhez0eove293zrr9ddwrxw2v"&gt;105&lt;/key&gt;&lt;/foreign-keys&gt;&lt;ref-type name="Journal Article"&gt;17&lt;/ref-type&gt;&lt;contributors&gt;&lt;authors&gt;&lt;author&gt;Sánchez, F Ruiz&lt;/author&gt;&lt;author&gt;Sánchez, A Ruiz&lt;/author&gt;&lt;/authors&gt;&lt;/contributors&gt;&lt;titles&gt;&lt;title&gt;Kanamycin in anthrax, typhoid, paratyphoid, and brucellosis&lt;/title&gt;&lt;secondary-title&gt;Annals of the New York Academy of Sciences&lt;/secondary-title&gt;&lt;/titles&gt;&lt;periodical&gt;&lt;full-title&gt;Annals of the New York Academy of Sciences&lt;/full-title&gt;&lt;abbr-1&gt;Ann. N. Y. Acad. Sci.&lt;/abbr-1&gt;&lt;abbr-2&gt;Ann N Y Acad Sci&lt;/abbr-2&gt;&lt;/periodical&gt;&lt;pages&gt;235-241&lt;/pages&gt;&lt;volume&gt;76&lt;/volume&gt;&lt;number&gt;2&lt;/number&gt;&lt;dates&gt;&lt;year&gt;1958&lt;/year&gt;&lt;/dates&gt;&lt;isbn&gt;1749-6632&lt;/isbn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05" w:tooltip="Sánchez, 1958 #105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05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5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exico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17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B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9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191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Vita&lt;/Author&gt;&lt;Year&gt;1960&lt;/Year&gt;&lt;RecNum&gt;106&lt;/RecNum&gt;&lt;DisplayText&gt;[106]&lt;/DisplayText&gt;&lt;record&gt;&lt;rec-number&gt;106&lt;/rec-number&gt;&lt;foreign-keys&gt;&lt;key app="EN" db-id="5pxsas0xr2fzfhez0eove293zrr9ddwrxw2v"&gt;106&lt;/key&gt;&lt;/foreign-keys&gt;&lt;ref-type name="Journal Article"&gt;17&lt;/ref-type&gt;&lt;contributors&gt;&lt;authors&gt;&lt;author&gt;Vita, A&lt;/author&gt;&lt;author&gt;Secu, A&lt;/author&gt;&lt;author&gt;Cuciureanu, G&lt;/author&gt;&lt;author&gt;Leibovici, M&lt;/author&gt;&lt;author&gt;Bejenariu, C&lt;/author&gt;&lt;author&gt;Cutu, G&lt;/author&gt;&lt;/authors&gt;&lt;/contributors&gt;&lt;titles&gt;&lt;title&gt;Considerations on 3 cases of meningo-encephalitis due to anthrax bacilli&lt;/title&gt;&lt;secondary-title&gt;Rumanian medical review&lt;/secondary-title&gt;&lt;/titles&gt;&lt;periodical&gt;&lt;full-title&gt;Rumanian Medical Review&lt;/full-title&gt;&lt;abbr-1&gt;Rum. Med. Rev.&lt;/abbr-1&gt;&lt;abbr-2&gt;Rum Med Rev&lt;/abbr-2&gt;&lt;/periodical&gt;&lt;pages&gt;36-39&lt;/pages&gt;&lt;volume&gt;5&lt;/volume&gt;&lt;dates&gt;&lt;year&gt;1960&lt;/year&gt;&lt;/dates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06" w:tooltip="Vita, 1960 #106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06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60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Hungary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32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F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Y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generalized convulsions, presumptive eclampsia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S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MS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0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192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192DD9">
              <w:rPr>
                <w:rFonts w:ascii="Calibri" w:hAnsi="Calibri"/>
                <w:color w:val="000000"/>
              </w:rPr>
              <w:instrText xml:space="preserve"> ADDIN EN.CITE &lt;EndNote&gt;&lt;Cite&gt;&lt;Author&gt;Albrink&lt;/Author&gt;&lt;Year&gt;1960&lt;/Year&gt;&lt;RecNum&gt;107&lt;/RecNum&gt;&lt;DisplayText&gt;[107, 108]&lt;/DisplayText&gt;&lt;record&gt;&lt;rec-number&gt;107&lt;/rec-number&gt;&lt;foreign-keys&gt;&lt;key app="EN" db-id="5pxsas0xr2fzfhez0eove293zrr9ddwrxw2v"&gt;107&lt;/key&gt;&lt;/foreign-keys&gt;&lt;ref-type name="Journal Article"&gt;17&lt;/ref-type&gt;&lt;contributors&gt;&lt;authors&gt;&lt;author&gt;Albrink, Wilhelm S&lt;/author&gt;&lt;author&gt;Brooks, Samuel M&lt;/author&gt;&lt;author&gt;Biron, Robert E&lt;/author&gt;&lt;author&gt;Kopel, Moses&lt;/author&gt;&lt;/authors&gt;&lt;/contributors&gt;&lt;titles&gt;&lt;title&gt;Human inhalation anthrax: a report of three fatal cases&lt;/title&gt;&lt;secondary-title&gt;American journal of pathology&lt;/secondary-title&gt;&lt;/titles&gt;&lt;periodical&gt;&lt;full-title&gt;American Journal of Pathology&lt;/full-title&gt;&lt;abbr-1&gt;Am. J. Pathol.&lt;/abbr-1&gt;&lt;abbr-2&gt;Am J Pathol&lt;/abbr-2&gt;&lt;/periodical&gt;&lt;pages&gt;457&lt;/pages&gt;&lt;volume&gt;36&lt;/volume&gt;&lt;number&gt;4&lt;/number&gt;&lt;dates&gt;&lt;year&gt;1960&lt;/year&gt;&lt;/dates&gt;&lt;urls&gt;&lt;/urls&gt;&lt;/record&gt;&lt;/Cite&gt;&lt;Cite&gt;&lt;Author&gt;Plotkin&lt;/Author&gt;&lt;Year&gt;1960&lt;/Year&gt;&lt;RecNum&gt;108&lt;/RecNum&gt;&lt;record&gt;&lt;rec-number&gt;108&lt;/rec-number&gt;&lt;foreign-keys&gt;&lt;key app="EN" db-id="5pxsas0xr2fzfhez0eove293zrr9ddwrxw2v"&gt;108&lt;/key&gt;&lt;/foreign-keys&gt;&lt;ref-type name="Journal Article"&gt;17&lt;/ref-type&gt;&lt;contributors&gt;&lt;authors&gt;&lt;author&gt;Plotkin, Stanley A&lt;/author&gt;&lt;author&gt;Brachman, Philip S&lt;/author&gt;&lt;author&gt;Utell, Milton&lt;/author&gt;&lt;author&gt;Bumford, Forest H&lt;/author&gt;&lt;author&gt;Atchison, Mary M&lt;/author&gt;&lt;/authors&gt;&lt;/contributors&gt;&lt;titles&gt;&lt;title&gt;An epidemic of inhalation anthrax, the first in the twentieth century: I. Clinical features&lt;/title&gt;&lt;secondary-title&gt;American journal of medicine&lt;/secondary-title&gt;&lt;/titles&gt;&lt;periodical&gt;&lt;full-title&gt;American Journal of Medicine&lt;/full-title&gt;&lt;abbr-1&gt;Am. J. Med.&lt;/abbr-1&gt;&lt;abbr-2&gt;Am J Med&lt;/abbr-2&gt;&lt;/periodical&gt;&lt;pages&gt;992-1001&lt;/pages&gt;&lt;volume&gt;29&lt;/volume&gt;&lt;number&gt;6&lt;/number&gt;&lt;dates&gt;&lt;year&gt;1960&lt;/year&gt;&lt;/dates&gt;&lt;isbn&gt;0002-9343&lt;/isbn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07" w:tooltip="Albrink, 1960 #107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07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 xml:space="preserve">, </w:t>
            </w:r>
            <w:hyperlink w:anchor="_ENREF_108" w:tooltip="Plotkin, 1960 #108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08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6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SA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33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proofErr w:type="spellStart"/>
            <w:r w:rsidRPr="00735577">
              <w:rPr>
                <w:rFonts w:ascii="Calibri" w:hAnsi="Calibri"/>
                <w:color w:val="000000"/>
              </w:rPr>
              <w:t>inhal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wool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Y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tightness of the chest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B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MS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5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4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193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Vita&lt;/Author&gt;&lt;Year&gt;1960&lt;/Year&gt;&lt;RecNum&gt;106&lt;/RecNum&gt;&lt;DisplayText&gt;[106]&lt;/DisplayText&gt;&lt;record&gt;&lt;rec-number&gt;106&lt;/rec-number&gt;&lt;foreign-keys&gt;&lt;key app="EN" db-id="5pxsas0xr2fzfhez0eove293zrr9ddwrxw2v"&gt;106&lt;/key&gt;&lt;/foreign-keys&gt;&lt;ref-type name="Journal Article"&gt;17&lt;/ref-type&gt;&lt;contributors&gt;&lt;authors&gt;&lt;author&gt;Vita, A&lt;/author&gt;&lt;author&gt;Secu, A&lt;/author&gt;&lt;author&gt;Cuciureanu, G&lt;/author&gt;&lt;author&gt;Leibovici, M&lt;/author&gt;&lt;author&gt;Bejenariu, C&lt;/author&gt;&lt;author&gt;Cutu, G&lt;/author&gt;&lt;/authors&gt;&lt;/contributors&gt;&lt;titles&gt;&lt;title&gt;Considerations on 3 cases of meningo-encephalitis due to anthrax bacilli&lt;/title&gt;&lt;secondary-title&gt;Rumanian medical review&lt;/secondary-title&gt;&lt;/titles&gt;&lt;periodical&gt;&lt;full-title&gt;Rumanian Medical Review&lt;/full-title&gt;&lt;abbr-1&gt;Rum. Med. Rev.&lt;/abbr-1&gt;&lt;abbr-2&gt;Rum Med Rev&lt;/abbr-2&gt;&lt;/periodical&gt;&lt;pages&gt;36-39&lt;/pages&gt;&lt;volume&gt;5&lt;/volume&gt;&lt;dates&gt;&lt;year&gt;1960&lt;/year&gt;&lt;/dates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06" w:tooltip="Vita, 1960 #106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06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60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Hungary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34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F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inges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Y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ever, difficulty swallowing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, HA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MS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4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0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194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192DD9">
              <w:rPr>
                <w:rFonts w:ascii="Calibri" w:hAnsi="Calibri"/>
                <w:color w:val="000000"/>
              </w:rPr>
              <w:instrText xml:space="preserve"> ADDIN EN.CITE &lt;EndNote&gt;&lt;Cite&gt;&lt;Author&gt;Plotkin&lt;/Author&gt;&lt;Year&gt;1960&lt;/Year&gt;&lt;RecNum&gt;108&lt;/RecNum&gt;&lt;DisplayText&gt;[108]&lt;/DisplayText&gt;&lt;record&gt;&lt;rec-number&gt;108&lt;/rec-number&gt;&lt;foreign-keys&gt;&lt;key app="EN" db-id="5pxsas0xr2fzfhez0eove293zrr9ddwrxw2v"&gt;108&lt;/key&gt;&lt;/foreign-keys&gt;&lt;ref-type name="Journal Article"&gt;17&lt;/ref-type&gt;&lt;contributors&gt;&lt;authors&gt;&lt;author&gt;Plotkin, Stanley A&lt;/author&gt;&lt;author&gt;Brachman, Philip S&lt;/author&gt;&lt;author&gt;Utell, Milton&lt;/author&gt;&lt;author&gt;Bumford, Forest H&lt;/author&gt;&lt;author&gt;Atchison, Mary M&lt;/author&gt;&lt;/authors&gt;&lt;/contributors&gt;&lt;titles&gt;&lt;title&gt;An epidemic of inhalation anthrax, the first in the twentieth century: I. Clinical features&lt;/title&gt;&lt;secondary-title&gt;American journal of medicine&lt;/secondary-title&gt;&lt;/titles&gt;&lt;periodical&gt;&lt;full-title&gt;American Journal of Medicine&lt;/full-title&gt;&lt;abbr-1&gt;Am. J. Med.&lt;/abbr-1&gt;&lt;abbr-2&gt;Am J Med&lt;/abbr-2&gt;&lt;/periodical&gt;&lt;pages&gt;992-1001&lt;/pages&gt;&lt;volume&gt;29&lt;/volume&gt;&lt;number&gt;6&lt;/number&gt;&lt;dates&gt;&lt;year&gt;1960&lt;/year&gt;&lt;/dates&gt;&lt;isbn&gt;0002-9343&lt;/isbn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08" w:tooltip="Plotkin, 1960 #108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08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6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SA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46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proofErr w:type="spellStart"/>
            <w:r w:rsidRPr="00735577">
              <w:rPr>
                <w:rFonts w:ascii="Calibri" w:hAnsi="Calibri"/>
                <w:color w:val="000000"/>
              </w:rPr>
              <w:t>inhal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wool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cyanotic and dyspnea, coughing, confusion, malaise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, B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PE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MS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4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lastRenderedPageBreak/>
              <w:t xml:space="preserve">195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192DD9">
              <w:rPr>
                <w:rFonts w:ascii="Calibri" w:hAnsi="Calibri"/>
                <w:color w:val="000000"/>
              </w:rPr>
              <w:instrText xml:space="preserve"> ADDIN EN.CITE &lt;EndNote&gt;&lt;Cite&gt;&lt;Author&gt;Albrink&lt;/Author&gt;&lt;Year&gt;1960&lt;/Year&gt;&lt;RecNum&gt;107&lt;/RecNum&gt;&lt;DisplayText&gt;[107, 108]&lt;/DisplayText&gt;&lt;record&gt;&lt;rec-number&gt;107&lt;/rec-number&gt;&lt;foreign-keys&gt;&lt;key app="EN" db-id="5pxsas0xr2fzfhez0eove293zrr9ddwrxw2v"&gt;107&lt;/key&gt;&lt;/foreign-keys&gt;&lt;ref-type name="Journal Article"&gt;17&lt;/ref-type&gt;&lt;contributors&gt;&lt;authors&gt;&lt;author&gt;Albrink, Wilhelm S&lt;/author&gt;&lt;author&gt;Brooks, Samuel M&lt;/author&gt;&lt;author&gt;Biron, Robert E&lt;/author&gt;&lt;author&gt;Kopel, Moses&lt;/author&gt;&lt;/authors&gt;&lt;/contributors&gt;&lt;titles&gt;&lt;title&gt;Human inhalation anthrax: a report of three fatal cases&lt;/title&gt;&lt;secondary-title&gt;American journal of pathology&lt;/secondary-title&gt;&lt;/titles&gt;&lt;periodical&gt;&lt;full-title&gt;American Journal of Pathology&lt;/full-title&gt;&lt;abbr-1&gt;Am. J. Pathol.&lt;/abbr-1&gt;&lt;abbr-2&gt;Am J Pathol&lt;/abbr-2&gt;&lt;/periodical&gt;&lt;pages&gt;457&lt;/pages&gt;&lt;volume&gt;36&lt;/volume&gt;&lt;number&gt;4&lt;/number&gt;&lt;dates&gt;&lt;year&gt;1960&lt;/year&gt;&lt;/dates&gt;&lt;urls&gt;&lt;/urls&gt;&lt;/record&gt;&lt;/Cite&gt;&lt;Cite&gt;&lt;Author&gt;Plotkin&lt;/Author&gt;&lt;Year&gt;1960&lt;/Year&gt;&lt;RecNum&gt;108&lt;/RecNum&gt;&lt;record&gt;&lt;rec-number&gt;108&lt;/rec-number&gt;&lt;foreign-keys&gt;&lt;key app="EN" db-id="5pxsas0xr2fzfhez0eove293zrr9ddwrxw2v"&gt;108&lt;/key&gt;&lt;/foreign-keys&gt;&lt;ref-type name="Journal Article"&gt;17&lt;/ref-type&gt;&lt;contributors&gt;&lt;authors&gt;&lt;author&gt;Plotkin, Stanley A&lt;/author&gt;&lt;author&gt;Brachman, Philip S&lt;/author&gt;&lt;author&gt;Utell, Milton&lt;/author&gt;&lt;author&gt;Bumford, Forest H&lt;/author&gt;&lt;author&gt;Atchison, Mary M&lt;/author&gt;&lt;/authors&gt;&lt;/contributors&gt;&lt;titles&gt;&lt;title&gt;An epidemic of inhalation anthrax, the first in the twentieth century: I. Clinical features&lt;/title&gt;&lt;secondary-title&gt;American journal of medicine&lt;/secondary-title&gt;&lt;/titles&gt;&lt;periodical&gt;&lt;full-title&gt;American Journal of Medicine&lt;/full-title&gt;&lt;abbr-1&gt;Am. J. Med.&lt;/abbr-1&gt;&lt;abbr-2&gt;Am J Med&lt;/abbr-2&gt;&lt;/periodical&gt;&lt;pages&gt;992-1001&lt;/pages&gt;&lt;volume&gt;29&lt;/volume&gt;&lt;number&gt;6&lt;/number&gt;&lt;dates&gt;&lt;year&gt;1960&lt;/year&gt;&lt;/dates&gt;&lt;isbn&gt;0002-9343&lt;/isbn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07" w:tooltip="Albrink, 1960 #107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07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 xml:space="preserve">, </w:t>
            </w:r>
            <w:hyperlink w:anchor="_ENREF_108" w:tooltip="Plotkin, 1960 #108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08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60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SA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49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proofErr w:type="spellStart"/>
            <w:r w:rsidRPr="00735577">
              <w:rPr>
                <w:rFonts w:ascii="Calibri" w:hAnsi="Calibri"/>
                <w:color w:val="000000"/>
              </w:rPr>
              <w:t>inhal</w:t>
            </w:r>
            <w:proofErr w:type="spellEnd"/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wool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Y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nconscious, cough, chest discomfort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, B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, N/V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MS, LOC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6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3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196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192DD9">
              <w:rPr>
                <w:rFonts w:ascii="Calibri" w:hAnsi="Calibri"/>
                <w:color w:val="000000"/>
              </w:rPr>
              <w:instrText xml:space="preserve"> ADDIN EN.CITE &lt;EndNote&gt;&lt;Cite&gt;&lt;Author&gt;Albrink&lt;/Author&gt;&lt;Year&gt;1960&lt;/Year&gt;&lt;RecNum&gt;107&lt;/RecNum&gt;&lt;DisplayText&gt;[107, 108]&lt;/DisplayText&gt;&lt;record&gt;&lt;rec-number&gt;107&lt;/rec-number&gt;&lt;foreign-keys&gt;&lt;key app="EN" db-id="5pxsas0xr2fzfhez0eove293zrr9ddwrxw2v"&gt;107&lt;/key&gt;&lt;/foreign-keys&gt;&lt;ref-type name="Journal Article"&gt;17&lt;/ref-type&gt;&lt;contributors&gt;&lt;authors&gt;&lt;author&gt;Albrink, Wilhelm S&lt;/author&gt;&lt;author&gt;Brooks, Samuel M&lt;/author&gt;&lt;author&gt;Biron, Robert E&lt;/author&gt;&lt;author&gt;Kopel, Moses&lt;/author&gt;&lt;/authors&gt;&lt;/contributors&gt;&lt;titles&gt;&lt;title&gt;Human inhalation anthrax: a report of three fatal cases&lt;/title&gt;&lt;secondary-title&gt;American journal of pathology&lt;/secondary-title&gt;&lt;/titles&gt;&lt;periodical&gt;&lt;full-title&gt;American Journal of Pathology&lt;/full-title&gt;&lt;abbr-1&gt;Am. J. Pathol.&lt;/abbr-1&gt;&lt;abbr-2&gt;Am J Pathol&lt;/abbr-2&gt;&lt;/periodical&gt;&lt;pages&gt;457&lt;/pages&gt;&lt;volume&gt;36&lt;/volume&gt;&lt;number&gt;4&lt;/number&gt;&lt;dates&gt;&lt;year&gt;1960&lt;/year&gt;&lt;/dates&gt;&lt;urls&gt;&lt;/urls&gt;&lt;/record&gt;&lt;/Cite&gt;&lt;Cite&gt;&lt;Author&gt;Plotkin&lt;/Author&gt;&lt;Year&gt;1960&lt;/Year&gt;&lt;RecNum&gt;108&lt;/RecNum&gt;&lt;record&gt;&lt;rec-number&gt;108&lt;/rec-number&gt;&lt;foreign-keys&gt;&lt;key app="EN" db-id="5pxsas0xr2fzfhez0eove293zrr9ddwrxw2v"&gt;108&lt;/key&gt;&lt;/foreign-keys&gt;&lt;ref-type name="Journal Article"&gt;17&lt;/ref-type&gt;&lt;contributors&gt;&lt;authors&gt;&lt;author&gt;Plotkin, Stanley A&lt;/author&gt;&lt;author&gt;Brachman, Philip S&lt;/author&gt;&lt;author&gt;Utell, Milton&lt;/author&gt;&lt;author&gt;Bumford, Forest H&lt;/author&gt;&lt;author&gt;Atchison, Mary M&lt;/author&gt;&lt;/authors&gt;&lt;/contributors&gt;&lt;titles&gt;&lt;title&gt;An epidemic of inhalation anthrax, the first in the twentieth century: I. Clinical features&lt;/title&gt;&lt;secondary-title&gt;American journal of medicine&lt;/secondary-title&gt;&lt;/titles&gt;&lt;periodical&gt;&lt;full-title&gt;American Journal of Medicine&lt;/full-title&gt;&lt;abbr-1&gt;Am. J. Med.&lt;/abbr-1&gt;&lt;abbr-2&gt;Am J Med&lt;/abbr-2&gt;&lt;/periodical&gt;&lt;pages&gt;992-1001&lt;/pages&gt;&lt;volume&gt;29&lt;/volume&gt;&lt;number&gt;6&lt;/number&gt;&lt;dates&gt;&lt;year&gt;1960&lt;/year&gt;&lt;/dates&gt;&lt;isbn&gt;0002-9343&lt;/isbn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07" w:tooltip="Albrink, 1960 #107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07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 xml:space="preserve">, </w:t>
            </w:r>
            <w:hyperlink w:anchor="_ENREF_108" w:tooltip="Plotkin, 1960 #108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08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6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SA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60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proofErr w:type="spellStart"/>
            <w:r w:rsidRPr="00735577">
              <w:rPr>
                <w:rFonts w:ascii="Calibri" w:hAnsi="Calibri"/>
                <w:color w:val="000000"/>
              </w:rPr>
              <w:t>inhal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wool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dyspnea, cyanosis, episodes of marked weakness, swollen neck, profuse diaphoresis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rrhythmia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, HA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MS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4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1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197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Vita&lt;/Author&gt;&lt;Year&gt;1960&lt;/Year&gt;&lt;RecNum&gt;106&lt;/RecNum&gt;&lt;DisplayText&gt;[106]&lt;/DisplayText&gt;&lt;record&gt;&lt;rec-number&gt;106&lt;/rec-number&gt;&lt;foreign-keys&gt;&lt;key app="EN" db-id="5pxsas0xr2fzfhez0eove293zrr9ddwrxw2v"&gt;106&lt;/key&gt;&lt;/foreign-keys&gt;&lt;ref-type name="Journal Article"&gt;17&lt;/ref-type&gt;&lt;contributors&gt;&lt;authors&gt;&lt;author&gt;Vita, A&lt;/author&gt;&lt;author&gt;Secu, A&lt;/author&gt;&lt;author&gt;Cuciureanu, G&lt;/author&gt;&lt;author&gt;Leibovici, M&lt;/author&gt;&lt;author&gt;Bejenariu, C&lt;/author&gt;&lt;author&gt;Cutu, G&lt;/author&gt;&lt;/authors&gt;&lt;/contributors&gt;&lt;titles&gt;&lt;title&gt;Considerations on 3 cases of meningo-encephalitis due to anthrax bacilli&lt;/title&gt;&lt;secondary-title&gt;Rumanian medical review&lt;/secondary-title&gt;&lt;/titles&gt;&lt;periodical&gt;&lt;full-title&gt;Rumanian Medical Review&lt;/full-title&gt;&lt;abbr-1&gt;Rum. Med. Rev.&lt;/abbr-1&gt;&lt;abbr-2&gt;Rum Med Rev&lt;/abbr-2&gt;&lt;/periodical&gt;&lt;pages&gt;36-39&lt;/pages&gt;&lt;volume&gt;5&lt;/volume&gt;&lt;dates&gt;&lt;year&gt;1960&lt;/year&gt;&lt;/dates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06" w:tooltip="Vita, 1960 #106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06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60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Hungary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64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Y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temporary loss of consciousness, seizures, R hemiplegia with R facial paralysis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, B, AS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MS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9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3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198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192DD9">
              <w:rPr>
                <w:rFonts w:ascii="Calibri" w:hAnsi="Calibri"/>
                <w:color w:val="000000"/>
              </w:rPr>
              <w:instrText xml:space="preserve"> ADDIN EN.CITE &lt;EndNote&gt;&lt;Cite&gt;&lt;Author&gt;Albrink&lt;/Author&gt;&lt;Year&gt;1960&lt;/Year&gt;&lt;RecNum&gt;107&lt;/RecNum&gt;&lt;DisplayText&gt;[107, 108]&lt;/DisplayText&gt;&lt;record&gt;&lt;rec-number&gt;107&lt;/rec-number&gt;&lt;foreign-keys&gt;&lt;key app="EN" db-id="5pxsas0xr2fzfhez0eove293zrr9ddwrxw2v"&gt;107&lt;/key&gt;&lt;/foreign-keys&gt;&lt;ref-type name="Journal Article"&gt;17&lt;/ref-type&gt;&lt;contributors&gt;&lt;authors&gt;&lt;author&gt;Albrink, Wilhelm S&lt;/author&gt;&lt;author&gt;Brooks, Samuel M&lt;/author&gt;&lt;author&gt;Biron, Robert E&lt;/author&gt;&lt;author&gt;Kopel, Moses&lt;/author&gt;&lt;/authors&gt;&lt;/contributors&gt;&lt;titles&gt;&lt;title&gt;Human inhalation anthrax: a report of three fatal cases&lt;/title&gt;&lt;secondary-title&gt;American journal of pathology&lt;/secondary-title&gt;&lt;/titles&gt;&lt;periodical&gt;&lt;full-title&gt;American Journal of Pathology&lt;/full-title&gt;&lt;abbr-1&gt;Am. J. Pathol.&lt;/abbr-1&gt;&lt;abbr-2&gt;Am J Pathol&lt;/abbr-2&gt;&lt;/periodical&gt;&lt;pages&gt;457&lt;/pages&gt;&lt;volume&gt;36&lt;/volume&gt;&lt;number&gt;4&lt;/number&gt;&lt;dates&gt;&lt;year&gt;1960&lt;/year&gt;&lt;/dates&gt;&lt;urls&gt;&lt;/urls&gt;&lt;/record&gt;&lt;/Cite&gt;&lt;Cite&gt;&lt;Author&gt;Plotkin&lt;/Author&gt;&lt;Year&gt;1960&lt;/Year&gt;&lt;RecNum&gt;108&lt;/RecNum&gt;&lt;record&gt;&lt;rec-number&gt;108&lt;/rec-number&gt;&lt;foreign-keys&gt;&lt;key app="EN" db-id="5pxsas0xr2fzfhez0eove293zrr9ddwrxw2v"&gt;108&lt;/key&gt;&lt;/foreign-keys&gt;&lt;ref-type name="Journal Article"&gt;17&lt;/ref-type&gt;&lt;contributors&gt;&lt;authors&gt;&lt;author&gt;Plotkin, Stanley A&lt;/author&gt;&lt;author&gt;Brachman, Philip S&lt;/author&gt;&lt;author&gt;Utell, Milton&lt;/author&gt;&lt;author&gt;Bumford, Forest H&lt;/author&gt;&lt;author&gt;Atchison, Mary M&lt;/author&gt;&lt;/authors&gt;&lt;/contributors&gt;&lt;titles&gt;&lt;title&gt;An epidemic of inhalation anthrax, the first in the twentieth century: I. Clinical features&lt;/title&gt;&lt;secondary-title&gt;American journal of medicine&lt;/secondary-title&gt;&lt;/titles&gt;&lt;periodical&gt;&lt;full-title&gt;American Journal of Medicine&lt;/full-title&gt;&lt;abbr-1&gt;Am. J. Med.&lt;/abbr-1&gt;&lt;abbr-2&gt;Am J Med&lt;/abbr-2&gt;&lt;/periodical&gt;&lt;pages&gt;992-1001&lt;/pages&gt;&lt;volume&gt;29&lt;/volume&gt;&lt;number&gt;6&lt;/number&gt;&lt;dates&gt;&lt;year&gt;1960&lt;/year&gt;&lt;/dates&gt;&lt;isbn&gt;0002-9343&lt;/isbn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07" w:tooltip="Albrink, 1960 #107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07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 xml:space="preserve">, </w:t>
            </w:r>
            <w:hyperlink w:anchor="_ENREF_108" w:tooltip="Plotkin, 1960 #108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08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6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SA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65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F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proofErr w:type="spellStart"/>
            <w:r w:rsidRPr="00735577">
              <w:rPr>
                <w:rFonts w:ascii="Calibri" w:hAnsi="Calibri"/>
                <w:color w:val="000000"/>
              </w:rPr>
              <w:t>inhal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animal hai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cough, chest pain, malaise, fatigue, abdominal pain, chills, fever, cold symptoms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B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PE, pericardial effusion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7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3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199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Brachman&lt;/Author&gt;&lt;Year&gt;1961&lt;/Year&gt;&lt;RecNum&gt;109&lt;/RecNum&gt;&lt;DisplayText&gt;[109]&lt;/DisplayText&gt;&lt;record&gt;&lt;rec-number&gt;109&lt;/rec-number&gt;&lt;foreign-keys&gt;&lt;key app="EN" db-id="5pxsas0xr2fzfhez0eove293zrr9ddwrxw2v"&gt;109&lt;/key&gt;&lt;/foreign-keys&gt;&lt;ref-type name="Journal Article"&gt;17&lt;/ref-type&gt;&lt;contributors&gt;&lt;authors&gt;&lt;author&gt;Brachman, P. S.&lt;/author&gt;&lt;author&gt;Pagano, J. S.&lt;/author&gt;&lt;author&gt;Albrink, W. S.&lt;/author&gt;&lt;/authors&gt;&lt;/contributors&gt;&lt;titles&gt;&lt;title&gt;Two Cases of Fatal Inhalation Anthrax, One associated with Sarcoidosis&lt;/title&gt;&lt;secondary-title&gt;New England Journal of Medicine&lt;/secondary-title&gt;&lt;/titles&gt;&lt;periodical&gt;&lt;full-title&gt;New England Journal of Medicine&lt;/full-title&gt;&lt;abbr-1&gt;N. Engl. J. Med.&lt;/abbr-1&gt;&lt;abbr-2&gt;N Engl J Med&lt;/abbr-2&gt;&lt;/periodical&gt;&lt;pages&gt;203-8&lt;/pages&gt;&lt;volume&gt;265&lt;/volume&gt;&lt;number&gt;5&lt;/number&gt;&lt;dates&gt;&lt;year&gt;1961&lt;/year&gt;&lt;/dates&gt;&lt;accession-num&gt;19612704394&lt;/accession-num&gt;&lt;work-type&gt;Journal article&lt;/work-type&gt;&lt;urls&gt;&lt;related-urls&gt;&lt;url&gt;http://ovidsp.ovid.com/ovidweb.cgi?T=JS&amp;amp;CSC=Y&amp;amp;NEWS=N&amp;amp;PAGE=fulltext&amp;amp;D=cagh0&amp;amp;AN=19612704394&lt;/url&gt;&lt;url&gt;http://sfxhosted.exlibrisgroup.com/cdc?sid=OVID:caghdb&amp;amp;id=pmid:&amp;amp;id=10.1056%2FNEJM196108032650501&amp;amp;issn=0028-4793&amp;amp;isbn=&amp;amp;volume=265&amp;amp;issue=5&amp;amp;spage=203&amp;amp;pages=203-8&amp;amp;date=1961&amp;amp;title=New+England+Journal+of+Medicine&amp;amp;atitle=Two+Cases+of+Fatal+Inhalation+Anthrax%2C+One+associated+with+Sarcoidosis.&amp;amp;aulast=BRACHMAN&amp;amp;pid=%3Cauthor%3EBRACHMAN%2C+P.+S.%2CPAGANO%2C+J.+S.%2CALBRINK%2C+W.+S.%3C%2Fauthor%3E&amp;amp;%3CAN%3E19612704394%3C%2FAN%3E&amp;amp;%3CDT%3EJournal+article%3C%2FDT%3E&lt;/url&gt;&lt;/related-urls&gt;&lt;/urls&gt;&lt;remote-database-name&gt;Global Health&lt;/remote-database-name&gt;&lt;remote-database-provider&gt;Ovid Technologies&lt;/remote-database-provider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09" w:tooltip="Brachman, 1961 #109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09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61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SA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28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proofErr w:type="spellStart"/>
            <w:r w:rsidRPr="00735577">
              <w:rPr>
                <w:rFonts w:ascii="Calibri" w:hAnsi="Calibri"/>
                <w:color w:val="000000"/>
              </w:rPr>
              <w:t>inhal</w:t>
            </w:r>
            <w:proofErr w:type="spellEnd"/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distant exposure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B060E2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B060E2">
              <w:rPr>
                <w:rFonts w:ascii="Calibri" w:hAnsi="Calibri"/>
                <w:color w:val="000000"/>
              </w:rPr>
              <w:t>Y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B060E2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8A3440">
              <w:rPr>
                <w:rFonts w:ascii="Calibri" w:hAnsi="Calibri"/>
                <w:color w:val="000000"/>
              </w:rPr>
              <w:t>1-week history of increasing dyspnea</w:t>
            </w:r>
            <w:r w:rsidRPr="00B060E2">
              <w:rPr>
                <w:rFonts w:ascii="Calibri" w:hAnsi="Calibri"/>
                <w:color w:val="000000"/>
              </w:rPr>
              <w:t>, cough, weight loss, hemoptysis,  chest pains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B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hemoptysis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/V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8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4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200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CcmFjaG1hbjwvQXV0aG9yPjxZZWFyPjE5ODA8L1llYXI+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</w:fldData>
              </w:fldChar>
            </w:r>
            <w:r w:rsidR="00EE4890">
              <w:rPr>
                <w:rFonts w:ascii="Calibri" w:hAnsi="Calibri"/>
                <w:color w:val="000000"/>
              </w:rPr>
              <w:instrText xml:space="preserve"> ADDIN EN.CITE </w:instrText>
            </w:r>
            <w:r w:rsidR="00EE4890"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CcmFjaG1hbjwvQXV0aG9yPjxZZWFyPjE5ODA8L1llYXI+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</w:fldData>
              </w:fldChar>
            </w:r>
            <w:r w:rsidR="00EE4890">
              <w:rPr>
                <w:rFonts w:ascii="Calibri" w:hAnsi="Calibri"/>
                <w:color w:val="000000"/>
              </w:rPr>
              <w:instrText xml:space="preserve"> ADDIN EN.CITE.DATA </w:instrText>
            </w:r>
            <w:r w:rsidR="00EE4890">
              <w:rPr>
                <w:rFonts w:ascii="Calibri" w:hAnsi="Calibri"/>
                <w:color w:val="000000"/>
              </w:rPr>
            </w:r>
            <w:r w:rsidR="00EE4890">
              <w:rPr>
                <w:rFonts w:ascii="Calibri" w:hAnsi="Calibri"/>
                <w:color w:val="000000"/>
              </w:rPr>
              <w:fldChar w:fldCharType="end"/>
            </w:r>
            <w:r w:rsidR="00842672" w:rsidRPr="00DF23AD">
              <w:rPr>
                <w:rFonts w:ascii="Calibri" w:hAnsi="Calibri"/>
                <w:color w:val="000000"/>
              </w:rPr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01" w:tooltip="Brachman, 1980 #101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01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 xml:space="preserve">, </w:t>
            </w:r>
            <w:hyperlink w:anchor="_ENREF_109" w:tooltip="Brachman, 1961 #109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09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6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SA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50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F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proofErr w:type="spellStart"/>
            <w:r w:rsidRPr="00735577">
              <w:rPr>
                <w:rFonts w:ascii="Calibri" w:hAnsi="Calibri"/>
                <w:color w:val="000000"/>
              </w:rPr>
              <w:t>inhal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secondary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Y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symptoms of a "slight cold," comatose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B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SAH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, N/V, HA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S, AMS, LOC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4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3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201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CcmFjaG1hbjwvQXV0aG9yPjxZZWFyPjE5ODA8L1llYXI+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</w:fldData>
              </w:fldChar>
            </w:r>
            <w:r w:rsidR="00EE4890">
              <w:rPr>
                <w:rFonts w:ascii="Calibri" w:hAnsi="Calibri"/>
                <w:color w:val="000000"/>
              </w:rPr>
              <w:instrText xml:space="preserve"> ADDIN EN.CITE </w:instrText>
            </w:r>
            <w:r w:rsidR="00EE4890"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CcmFjaG1hbjwvQXV0aG9yPjxZZWFyPjE5ODA8L1llYXI+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</w:fldData>
              </w:fldChar>
            </w:r>
            <w:r w:rsidR="00EE4890">
              <w:rPr>
                <w:rFonts w:ascii="Calibri" w:hAnsi="Calibri"/>
                <w:color w:val="000000"/>
              </w:rPr>
              <w:instrText xml:space="preserve"> ADDIN EN.CITE.DATA </w:instrText>
            </w:r>
            <w:r w:rsidR="00EE4890">
              <w:rPr>
                <w:rFonts w:ascii="Calibri" w:hAnsi="Calibri"/>
                <w:color w:val="000000"/>
              </w:rPr>
            </w:r>
            <w:r w:rsidR="00EE4890">
              <w:rPr>
                <w:rFonts w:ascii="Calibri" w:hAnsi="Calibri"/>
                <w:color w:val="000000"/>
              </w:rPr>
              <w:fldChar w:fldCharType="end"/>
            </w:r>
            <w:r w:rsidR="00842672" w:rsidRPr="00DF23AD">
              <w:rPr>
                <w:rFonts w:ascii="Calibri" w:hAnsi="Calibri"/>
                <w:color w:val="000000"/>
              </w:rPr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01" w:tooltip="Brachman, 1980 #101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01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 xml:space="preserve">, </w:t>
            </w:r>
            <w:hyperlink w:anchor="_ENREF_109" w:tooltip="Brachman, 1961 #109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09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61, 1980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SA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51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F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proofErr w:type="spellStart"/>
            <w:r w:rsidRPr="00735577">
              <w:rPr>
                <w:rFonts w:ascii="Calibri" w:hAnsi="Calibri"/>
                <w:color w:val="000000"/>
              </w:rPr>
              <w:t>inhal</w:t>
            </w:r>
            <w:proofErr w:type="spellEnd"/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animal hair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weakness, chills, nonproductive cough, chest pain, myalgia, abdominal pain, fever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PE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3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1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202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922266">
              <w:rPr>
                <w:rFonts w:ascii="Calibri" w:hAnsi="Calibri"/>
                <w:color w:val="000000"/>
              </w:rPr>
              <w:instrText xml:space="preserve"> ADDIN EN.CITE &lt;EndNote&gt;&lt;Cite&gt;&lt;Author&gt;Kohout&lt;/Author&gt;&lt;Year&gt;1964&lt;/Year&gt;&lt;RecNum&gt;110&lt;/RecNum&gt;&lt;DisplayText&gt;[110]&lt;/DisplayText&gt;&lt;record&gt;&lt;rec-number&gt;110&lt;/rec-number&gt;&lt;foreign-keys&gt;&lt;key app="EN" db-id="5pxsas0xr2fzfhez0eove293zrr9ddwrxw2v"&gt;110&lt;/key&gt;&lt;/foreign-keys&gt;&lt;ref-type name="Journal Article"&gt;17&lt;/ref-type&gt;&lt;contributors&gt;&lt;authors&gt;&lt;author&gt;Kohout, E.&lt;/author&gt;&lt;author&gt;Sehat, A.&lt;/author&gt;&lt;author&gt;Ashraf, M.&lt;/author&gt;&lt;/authors&gt;&lt;/contributors&gt;&lt;titles&gt;&lt;title&gt;Anthrax: A Continuous Problem in Southwest Iran&lt;/title&gt;&lt;secondary-title&gt;American Journal of Medical Sciences&lt;/secondary-title&gt;&lt;/titles&gt;&lt;periodical&gt;&lt;full-title&gt;American Journal of Medical Sciences&lt;/full-title&gt;&lt;abbr-2&gt;Am J Med Sci&lt;/abbr-2&gt;&lt;/periodical&gt;&lt;pages&gt;565-75&lt;/pages&gt;&lt;volume&gt;247&lt;/volume&gt;&lt;number&gt;5&lt;/number&gt;&lt;dates&gt;&lt;year&gt;1964&lt;/year&gt;&lt;/dates&gt;&lt;accession-num&gt;19652701495&lt;/accession-num&gt;&lt;work-type&gt;Journal article&lt;/work-type&gt;&lt;urls&gt;&lt;related-urls&gt;&lt;url&gt;http://ovidsp.ovid.com/ovidweb.cgi?T=JS&amp;amp;CSC=Y&amp;amp;NEWS=N&amp;amp;PAGE=fulltext&amp;amp;D=cagh0&amp;amp;AN=19652701495&lt;/url&gt;&lt;url&gt;http://sfxhosted.exlibrisgroup.com/cdc?sid=OVID:caghdb&amp;amp;id=pmid:&amp;amp;id=&amp;amp;issn=0002-9629&amp;amp;isbn=&amp;amp;volume=247&amp;amp;issue=5&amp;amp;spage=565&amp;amp;pages=565-75&amp;amp;date=1964&amp;amp;title=American+Journal+of+Medical+Sciences&amp;amp;atitle=Anthrax%3A+A+Continuous+Problem+in+Southwest+Iran.&amp;amp;aulast=KOHOUT&amp;amp;pid=%3Cauthor%3EKOHOUT%2C+E.%2CSEHAT%2C+A.%2CASHRAF%2C+M.%3C%2Fauthor%3E&amp;amp;%3CAN%3E19652701495%3C%2FAN%3E&amp;amp;%3CDT%3EJournal+article%3C%2FDT%3E&lt;/url&gt;&lt;/related-urls&gt;&lt;/urls&gt;&lt;remote-database-name&gt;Global Health&lt;/remote-database-name&gt;&lt;remote-database-provider&gt;Ovid Technologies&lt;/remote-database-provider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10" w:tooltip="Kohout, 1964 #110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10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6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Iran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30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proofErr w:type="spellStart"/>
            <w:r w:rsidRPr="00735577">
              <w:rPr>
                <w:rFonts w:ascii="Calibri" w:hAnsi="Calibri"/>
                <w:color w:val="000000"/>
              </w:rPr>
              <w:t>inhal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animal contac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dehydrated and shock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, B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hemoptysis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, HA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S, AMS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34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3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203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Boudin&lt;/Author&gt;&lt;Year&gt;1964&lt;/Year&gt;&lt;RecNum&gt;111&lt;/RecNum&gt;&lt;DisplayText&gt;[111]&lt;/DisplayText&gt;&lt;record&gt;&lt;rec-number&gt;111&lt;/rec-number&gt;&lt;foreign-keys&gt;&lt;key app="EN" db-id="5pxsas0xr2fzfhez0eove293zrr9ddwrxw2v"&gt;111&lt;/key&gt;&lt;/foreign-keys&gt;&lt;ref-type name="Journal Article"&gt;17&lt;/ref-type&gt;&lt;contributors&gt;&lt;authors&gt;&lt;author&gt;Boudin, G&lt;/author&gt;&lt;author&gt;Lauras, A&lt;/author&gt;&lt;author&gt;Vaillant, C&lt;/author&gt;&lt;/authors&gt;&lt;/contributors&gt;&lt;titles&gt;&lt;title&gt;[STATUS EPILEPTICUS REVEALING AN ANTHRAX MENINGITIS. ANATOMO-CLINICAL STUDY.]&lt;/title&gt;&lt;secondary-title&gt;Bulletins et memoires de la Societe medicale des hopitaux de Paris&lt;/secondary-title&gt;&lt;/titles&gt;&lt;periodical&gt;&lt;full-title&gt;Bulletins et Mémoires de la Société Médicale des Hôpitaux de Paris&lt;/full-title&gt;&lt;abbr-1&gt;Bull. Mem. Soc. Med. Hop. Paris&lt;/abbr-1&gt;&lt;abbr-2&gt;Bull Mem Soc Med Hop Paris&lt;/abbr-2&gt;&lt;/periodical&gt;&lt;pages&gt;183-187&lt;/pages&gt;&lt;volume&gt;115&lt;/volume&gt;&lt;dates&gt;&lt;year&gt;1964&lt;/year&gt;&lt;/dates&gt;&lt;isbn&gt;0366-1334&lt;/isbn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11" w:tooltip="Boudin, 1964 #111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11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64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rance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39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proofErr w:type="spellStart"/>
            <w:r w:rsidRPr="00735577">
              <w:rPr>
                <w:rFonts w:ascii="Calibri" w:hAnsi="Calibri"/>
                <w:color w:val="000000"/>
              </w:rPr>
              <w:t>inhal</w:t>
            </w:r>
            <w:proofErr w:type="spellEnd"/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Y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alaise, emesis, fever, comatose, abnormal findings on lung examination, neurologic deficits, convulsions, meningeal signs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, B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, N/V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S, AMS, LOC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8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0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204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192DD9">
              <w:rPr>
                <w:rFonts w:ascii="Calibri" w:hAnsi="Calibri"/>
                <w:color w:val="000000"/>
              </w:rPr>
              <w:instrText xml:space="preserve"> ADDIN EN.CITE &lt;EndNote&gt;&lt;Cite&gt;&lt;Author&gt;Shennan&lt;/Author&gt;&lt;Year&gt;1910&lt;/Year&gt;&lt;RecNum&gt;28&lt;/RecNum&gt;&lt;DisplayText&gt;[28]&lt;/DisplayText&gt;&lt;record&gt;&lt;rec-number&gt;28&lt;/rec-number&gt;&lt;foreign-keys&gt;&lt;key app="EN" db-id="5pxsas0xr2fzfhez0eove293zrr9ddwrxw2v"&gt;28&lt;/key&gt;&lt;/foreign-keys&gt;&lt;ref-type name="Journal Article"&gt;17&lt;/ref-type&gt;&lt;contributors&gt;&lt;authors&gt;&lt;author&gt;Shennan, Theodore&lt;/author&gt;&lt;author&gt;Miller, James&lt;/author&gt;&lt;/authors&gt;&lt;/contributors&gt;&lt;titles&gt;&lt;title&gt;Bronchial anthrax&lt;/title&gt;&lt;secondary-title&gt;Journal of Pathology and Bacteriology&lt;/secondary-title&gt;&lt;/titles&gt;&lt;periodical&gt;&lt;full-title&gt;Journal of Pathology and Bacteriology&lt;/full-title&gt;&lt;abbr-1&gt;J. Pathol. Bacteriol.&lt;/abbr-1&gt;&lt;abbr-2&gt;J Pathol Bacteriol&lt;/abbr-2&gt;&lt;abbr-3&gt;Journal of Pathology &amp;amp; Bacteriology&lt;/abbr-3&gt;&lt;/periodical&gt;&lt;pages&gt;556-562&lt;/pages&gt;&lt;volume&gt;14&lt;/volume&gt;&lt;number&gt;4&lt;/number&gt;&lt;dates&gt;&lt;year&gt;1910&lt;/year&gt;&lt;/dates&gt;&lt;isbn&gt;1555-2039&lt;/isbn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28" w:tooltip="Shennan, 1910 #28" w:history="1">
              <w:r w:rsidR="00922266" w:rsidRPr="00DF23AD">
                <w:rPr>
                  <w:rFonts w:ascii="Calibri" w:hAnsi="Calibri"/>
                  <w:b w:val="0"/>
                  <w:noProof/>
                  <w:color w:val="000000"/>
                </w:rPr>
                <w:t>28</w:t>
              </w:r>
            </w:hyperlink>
            <w:r w:rsidR="009777FF" w:rsidRPr="00DF23AD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6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Croatia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54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F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proofErr w:type="spellStart"/>
            <w:r w:rsidRPr="00735577">
              <w:rPr>
                <w:rFonts w:ascii="Calibri" w:hAnsi="Calibri"/>
                <w:color w:val="000000"/>
              </w:rPr>
              <w:t>inhal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wool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tachycardia, fever, chills, cough, chest pain, headache, nausea, constipation, emesis, hemoptysis, anorexia, flu-like symptoms, urticarial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BS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hemoptysis, PE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, N/V, HA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5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1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205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Tantajumroon&lt;/Author&gt;&lt;Year&gt;1968&lt;/Year&gt;&lt;RecNum&gt;112&lt;/RecNum&gt;&lt;DisplayText&gt;[112]&lt;/DisplayText&gt;&lt;record&gt;&lt;rec-number&gt;112&lt;/rec-number&gt;&lt;foreign-keys&gt;&lt;key app="EN" db-id="5pxsas0xr2fzfhez0eove293zrr9ddwrxw2v"&gt;112&lt;/key&gt;&lt;/foreign-keys&gt;&lt;ref-type name="Journal Article"&gt;17&lt;/ref-type&gt;&lt;contributors&gt;&lt;authors&gt;&lt;author&gt;Tantajumroon&lt;/author&gt;&lt;/authors&gt;&lt;/contributors&gt;&lt;titles&gt;&lt;title&gt;Intestinal anthrax: a report of two cases&lt;/title&gt;&lt;secondary-title&gt;Journal of the Medical Association of Thailand&lt;/secondary-title&gt;&lt;/titles&gt;&lt;periodical&gt;&lt;full-title&gt;Journal of the Medical Association of Thailand&lt;/full-title&gt;&lt;abbr-1&gt;J. Med. Assoc. Thai.&lt;/abbr-1&gt;&lt;abbr-2&gt;J Med Assoc Thai&lt;/abbr-2&gt;&lt;/periodical&gt;&lt;pages&gt;477-480&lt;/pages&gt;&lt;volume&gt;51&lt;/volume&gt;&lt;number&gt;7&lt;/number&gt;&lt;section&gt;477&lt;/section&gt;&lt;dates&gt;&lt;year&gt;1968&lt;/year&gt;&lt;/dates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>
              <w:rPr>
                <w:rFonts w:ascii="Calibri" w:hAnsi="Calibri"/>
                <w:noProof/>
                <w:color w:val="000000"/>
              </w:rPr>
              <w:t>[</w:t>
            </w:r>
            <w:hyperlink w:anchor="_ENREF_112" w:tooltip="Tantajumroon, 1968 #112" w:history="1">
              <w:r w:rsidR="00922266">
                <w:rPr>
                  <w:rFonts w:ascii="Calibri" w:hAnsi="Calibri"/>
                  <w:noProof/>
                  <w:color w:val="000000"/>
                </w:rPr>
                <w:t>112</w:t>
              </w:r>
            </w:hyperlink>
            <w:r w:rsidR="00EE4890">
              <w:rPr>
                <w:rFonts w:ascii="Calibri" w:hAnsi="Calibri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68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Thailand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14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inges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Y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severe abdominal pain and fever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proofErr w:type="spellStart"/>
            <w:r>
              <w:rPr>
                <w:rFonts w:ascii="Calibri" w:hAnsi="Calibri"/>
                <w:color w:val="000000"/>
              </w:rPr>
              <w:t>melanotic</w:t>
            </w:r>
            <w:proofErr w:type="spellEnd"/>
            <w:r>
              <w:rPr>
                <w:rFonts w:ascii="Calibri" w:hAnsi="Calibri"/>
                <w:color w:val="000000"/>
              </w:rPr>
              <w:t xml:space="preserve"> stools, ascites, pulmonary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, N/V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MS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4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9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206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Enticknap&lt;/Author&gt;&lt;Year&gt;1968&lt;/Year&gt;&lt;RecNum&gt;113&lt;/RecNum&gt;&lt;DisplayText&gt;[113]&lt;/DisplayText&gt;&lt;record&gt;&lt;rec-number&gt;113&lt;/rec-number&gt;&lt;foreign-keys&gt;&lt;key app="EN" db-id="5pxsas0xr2fzfhez0eove293zrr9ddwrxw2v"&gt;113&lt;/key&gt;&lt;/foreign-keys&gt;&lt;ref-type name="Journal Article"&gt;17&lt;/ref-type&gt;&lt;contributors&gt;&lt;authors&gt;&lt;author&gt;Enticknap, J. B.&lt;/author&gt;&lt;author&gt;Galbraith, N. S.&lt;/author&gt;&lt;author&gt;Tomlinson, A. J.&lt;/author&gt;&lt;author&gt;Elias-Jones, T. F.&lt;/author&gt;&lt;/authors&gt;&lt;/contributors&gt;&lt;titles&gt;&lt;title&gt;Pulmonary anthrax caused by contaminated sacks&lt;/title&gt;&lt;secondary-title&gt;British Journal of Industrial Medicine&lt;/secondary-title&gt;&lt;/titles&gt;&lt;periodical&gt;&lt;full-title&gt;British Journal of Industrial Medicine&lt;/full-title&gt;&lt;abbr-1&gt;Br. J. Ind. Med.&lt;/abbr-1&gt;&lt;abbr-2&gt;Br J Ind Med&lt;/abbr-2&gt;&lt;/periodical&gt;&lt;pages&gt;72-4&lt;/pages&gt;&lt;volume&gt;25&lt;/volume&gt;&lt;number&gt;1&lt;/number&gt;&lt;dates&gt;&lt;year&gt;1968&lt;/year&gt;&lt;/dates&gt;&lt;accession-num&gt;4966788&lt;/accession-num&gt;&lt;urls&gt;&lt;related-urls&gt;&lt;url&gt;http://ovidsp.ovid.com/ovidweb.cgi?T=JS&amp;amp;CSC=Y&amp;amp;NEWS=N&amp;amp;PAGE=fulltext&amp;amp;D=med1&amp;amp;AN=4966788&lt;/url&gt;&lt;url&gt;http://sfxhosted.exlibrisgroup.com/cdc?sid=OVID:medline&amp;amp;id=pmid:4966788&amp;amp;id=&amp;amp;issn=0007-1072&amp;amp;isbn=&amp;amp;volume=25&amp;amp;issue=1&amp;amp;spage=72&amp;amp;pages=72-4&amp;amp;date=1968&amp;amp;title=British+Journal+of+Industrial+Medicine&amp;amp;atitle=Pulmonary+anthrax+caused+by+contaminated+sacks.&amp;amp;aulast=Enticknap&amp;amp;pid=%3Cauthor%3EEnticknap+JB%2CGalbraith+NS%2CTomlinson+AJ%2CElias-Jones+TF%3C%2Fauthor%3E&amp;amp;%3CAN%3E4966788%3C%2FAN%3E&amp;amp;%3CDT%3EJournal+Article%3C%2FDT%3E&lt;/url&gt;&lt;/related-urls&gt;&lt;/urls&gt;&lt;custom2&gt;PMC1008665&lt;/custom2&gt;&lt;remote-database-name&gt;MEDLINE&lt;/remote-database-name&gt;&lt;remote-database-provider&gt;Ovid Technologies&lt;/remote-database-provider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13" w:tooltip="Enticknap, 1968 #113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13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6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Great Britain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54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proofErr w:type="spellStart"/>
            <w:r w:rsidRPr="00735577">
              <w:rPr>
                <w:rFonts w:ascii="Calibri" w:hAnsi="Calibri"/>
                <w:color w:val="000000"/>
              </w:rPr>
              <w:t>inhal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bone meal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tenderness in the lumbar region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1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lastRenderedPageBreak/>
              <w:t xml:space="preserve">207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Tantajumroon&lt;/Author&gt;&lt;Year&gt;1968&lt;/Year&gt;&lt;RecNum&gt;112&lt;/RecNum&gt;&lt;DisplayText&gt;[112]&lt;/DisplayText&gt;&lt;record&gt;&lt;rec-number&gt;112&lt;/rec-number&gt;&lt;foreign-keys&gt;&lt;key app="EN" db-id="5pxsas0xr2fzfhez0eove293zrr9ddwrxw2v"&gt;112&lt;/key&gt;&lt;/foreign-keys&gt;&lt;ref-type name="Journal Article"&gt;17&lt;/ref-type&gt;&lt;contributors&gt;&lt;authors&gt;&lt;author&gt;Tantajumroon&lt;/author&gt;&lt;/authors&gt;&lt;/contributors&gt;&lt;titles&gt;&lt;title&gt;Intestinal anthrax: a report of two cases&lt;/title&gt;&lt;secondary-title&gt;Journal of the Medical Association of Thailand&lt;/secondary-title&gt;&lt;/titles&gt;&lt;periodical&gt;&lt;full-title&gt;Journal of the Medical Association of Thailand&lt;/full-title&gt;&lt;abbr-1&gt;J. Med. Assoc. Thai.&lt;/abbr-1&gt;&lt;abbr-2&gt;J Med Assoc Thai&lt;/abbr-2&gt;&lt;/periodical&gt;&lt;pages&gt;477-480&lt;/pages&gt;&lt;volume&gt;51&lt;/volume&gt;&lt;number&gt;7&lt;/number&gt;&lt;section&gt;477&lt;/section&gt;&lt;dates&gt;&lt;year&gt;1968&lt;/year&gt;&lt;/dates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>
              <w:rPr>
                <w:rFonts w:ascii="Calibri" w:hAnsi="Calibri"/>
                <w:noProof/>
                <w:color w:val="000000"/>
              </w:rPr>
              <w:t>[</w:t>
            </w:r>
            <w:hyperlink w:anchor="_ENREF_112" w:tooltip="Tantajumroon, 1968 #112" w:history="1">
              <w:r w:rsidR="00922266">
                <w:rPr>
                  <w:rFonts w:ascii="Calibri" w:hAnsi="Calibri"/>
                  <w:noProof/>
                  <w:color w:val="000000"/>
                </w:rPr>
                <w:t>112</w:t>
              </w:r>
            </w:hyperlink>
            <w:r w:rsidR="00EE4890">
              <w:rPr>
                <w:rFonts w:ascii="Calibri" w:hAnsi="Calibri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68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Thailand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60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inges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undercooked or raw meat ingestion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abdominal distention 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, B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proofErr w:type="spellStart"/>
            <w:r>
              <w:rPr>
                <w:rFonts w:ascii="Calibri" w:hAnsi="Calibri"/>
                <w:color w:val="000000"/>
              </w:rPr>
              <w:t>melanotic</w:t>
            </w:r>
            <w:proofErr w:type="spellEnd"/>
            <w:r>
              <w:rPr>
                <w:rFonts w:ascii="Calibri" w:hAnsi="Calibri"/>
                <w:color w:val="000000"/>
              </w:rPr>
              <w:t xml:space="preserve"> stools, ascites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8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3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208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CcmFjaG1hbjwvQXV0aG9yPjxZZWFyPjE5ODA8L1llYXI+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</w:fldData>
              </w:fldChar>
            </w:r>
            <w:r w:rsidR="00EE4890">
              <w:rPr>
                <w:rFonts w:ascii="Calibri" w:hAnsi="Calibri"/>
                <w:color w:val="000000"/>
              </w:rPr>
              <w:instrText xml:space="preserve"> ADDIN EN.CITE </w:instrText>
            </w:r>
            <w:r w:rsidR="00EE4890"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CcmFjaG1hbjwvQXV0aG9yPjxZZWFyPjE5ODA8L1llYXI+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</w:fldData>
              </w:fldChar>
            </w:r>
            <w:r w:rsidR="00EE4890">
              <w:rPr>
                <w:rFonts w:ascii="Calibri" w:hAnsi="Calibri"/>
                <w:color w:val="000000"/>
              </w:rPr>
              <w:instrText xml:space="preserve"> ADDIN EN.CITE.DATA </w:instrText>
            </w:r>
            <w:r w:rsidR="00EE4890">
              <w:rPr>
                <w:rFonts w:ascii="Calibri" w:hAnsi="Calibri"/>
                <w:color w:val="000000"/>
              </w:rPr>
            </w:r>
            <w:r w:rsidR="00EE4890">
              <w:rPr>
                <w:rFonts w:ascii="Calibri" w:hAnsi="Calibri"/>
                <w:color w:val="000000"/>
              </w:rPr>
              <w:fldChar w:fldCharType="end"/>
            </w:r>
            <w:r w:rsidR="00842672" w:rsidRPr="00DF23AD">
              <w:rPr>
                <w:rFonts w:ascii="Calibri" w:hAnsi="Calibri"/>
                <w:color w:val="000000"/>
              </w:rPr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01" w:tooltip="Brachman, 1980 #101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01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 xml:space="preserve">, </w:t>
            </w:r>
            <w:hyperlink w:anchor="_ENREF_114" w:tooltip="Laforce,  #114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14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6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SA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46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proofErr w:type="spellStart"/>
            <w:r w:rsidRPr="00735577">
              <w:rPr>
                <w:rFonts w:ascii="Calibri" w:hAnsi="Calibri"/>
                <w:color w:val="000000"/>
              </w:rPr>
              <w:t>inhal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secondary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Y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nresponsive, confused, lethargic, perspiring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, B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PE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MS, LOC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5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3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200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Dutz&lt;/Author&gt;&lt;Year&gt;1970&lt;/Year&gt;&lt;RecNum&gt;115&lt;/RecNum&gt;&lt;DisplayText&gt;[115]&lt;/DisplayText&gt;&lt;record&gt;&lt;rec-number&gt;115&lt;/rec-number&gt;&lt;foreign-keys&gt;&lt;key app="EN" db-id="5pxsas0xr2fzfhez0eove293zrr9ddwrxw2v"&gt;115&lt;/key&gt;&lt;/foreign-keys&gt;&lt;ref-type name="Journal Article"&gt;17&lt;/ref-type&gt;&lt;contributors&gt;&lt;authors&gt;&lt;author&gt;Dutz, W.&lt;/author&gt;&lt;author&gt;Saidi, F.&lt;/author&gt;&lt;author&gt;Kohout, E.&lt;/author&gt;&lt;/authors&gt;&lt;/contributors&gt;&lt;titles&gt;&lt;title&gt;Gastric anthrax with massive ascites&lt;/title&gt;&lt;secondary-title&gt;Gut&lt;/secondary-title&gt;&lt;/titles&gt;&lt;periodical&gt;&lt;full-title&gt;Gut&lt;/full-title&gt;&lt;abbr-1&gt;Gut&lt;/abbr-1&gt;&lt;abbr-2&gt;Gut&lt;/abbr-2&gt;&lt;/periodical&gt;&lt;pages&gt;352-4&lt;/pages&gt;&lt;volume&gt;11&lt;/volume&gt;&lt;number&gt;4&lt;/number&gt;&lt;dates&gt;&lt;year&gt;1970&lt;/year&gt;&lt;/dates&gt;&lt;accession-num&gt;5428857&lt;/accession-num&gt;&lt;work-type&gt;Case Reports&lt;/work-type&gt;&lt;urls&gt;&lt;related-urls&gt;&lt;url&gt;http://ovidsp.ovid.com/ovidweb.cgi?T=JS&amp;amp;CSC=Y&amp;amp;NEWS=N&amp;amp;PAGE=fulltext&amp;amp;D=med1&amp;amp;AN=5428857&lt;/url&gt;&lt;url&gt;http://sfxhosted.exlibrisgroup.com/cdc?sid=OVID:medline&amp;amp;id=pmid:5428857&amp;amp;id=&amp;amp;issn=0017-5749&amp;amp;isbn=&amp;amp;volume=11&amp;amp;issue=4&amp;amp;spage=352&amp;amp;pages=352-4&amp;amp;date=1970&amp;amp;title=Gut&amp;amp;atitle=Gastric+anthrax+with+massive+ascites.&amp;amp;aulast=Dutz&amp;amp;pid=%3Cauthor%3EDutz+W%2CSaidi+F%2CKohout+E%3C%2Fauthor%3E&amp;amp;%3CAN%3E5428857%3C%2FAN%3E&amp;amp;%3CDT%3ECase+Reports%3C%2FDT%3E&lt;/url&gt;&lt;/related-urls&gt;&lt;/urls&gt;&lt;custom2&gt;PMC1411411&lt;/custom2&gt;&lt;remote-database-name&gt;MEDLINE&lt;/remote-database-name&gt;&lt;remote-database-provider&gt;Ovid Technologies&lt;/remote-database-provider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15" w:tooltip="Dutz, 1970 #115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15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70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Iran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20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F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inges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chills, fever, abdominal discomfort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, B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hematemesis, ascites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, N/V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MS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9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3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210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Drake&lt;/Author&gt;&lt;Year&gt;1971&lt;/Year&gt;&lt;RecNum&gt;116&lt;/RecNum&gt;&lt;DisplayText&gt;[116]&lt;/DisplayText&gt;&lt;record&gt;&lt;rec-number&gt;116&lt;/rec-number&gt;&lt;foreign-keys&gt;&lt;key app="EN" db-id="5pxsas0xr2fzfhez0eove293zrr9ddwrxw2v"&gt;116&lt;/key&gt;&lt;/foreign-keys&gt;&lt;ref-type name="Journal Article"&gt;17&lt;/ref-type&gt;&lt;contributors&gt;&lt;authors&gt;&lt;author&gt;Drake, D. J.&lt;/author&gt;&lt;author&gt;Blair, A. W.&lt;/author&gt;&lt;/authors&gt;&lt;/contributors&gt;&lt;titles&gt;&lt;title&gt;Meningitic anthrax&lt;/title&gt;&lt;secondary-title&gt;Central African Journal of Medicine&lt;/secondary-title&gt;&lt;/titles&gt;&lt;periodical&gt;&lt;full-title&gt;Central African Journal of Medicine&lt;/full-title&gt;&lt;abbr-1&gt;Cent. Afr. J. Med.&lt;/abbr-1&gt;&lt;abbr-2&gt;Cent Afr J Med&lt;/abbr-2&gt;&lt;/periodical&gt;&lt;pages&gt;97-8&lt;/pages&gt;&lt;volume&gt;17&lt;/volume&gt;&lt;number&gt;5&lt;/number&gt;&lt;dates&gt;&lt;year&gt;1971&lt;/year&gt;&lt;/dates&gt;&lt;accession-num&gt;19712703129&lt;/accession-num&gt;&lt;work-type&gt;Journal article&lt;/work-type&gt;&lt;urls&gt;&lt;related-urls&gt;&lt;url&gt;http://ovidsp.ovid.com/ovidweb.cgi?T=JS&amp;amp;CSC=Y&amp;amp;NEWS=N&amp;amp;PAGE=fulltext&amp;amp;D=cagh0&amp;amp;AN=19712703129&lt;/url&gt;&lt;url&gt;http://sfxhosted.exlibrisgroup.com/cdc?sid=OVID:caghdb&amp;amp;id=pmid:&amp;amp;id=&amp;amp;issn=0008-9176&amp;amp;isbn=&amp;amp;volume=17&amp;amp;issue=5&amp;amp;spage=97&amp;amp;pages=97-8&amp;amp;date=1971&amp;amp;title=Central+African+Journal+of+Medicine&amp;amp;atitle=Meningitic+anthrax.&amp;amp;aulast=DRAKE&amp;amp;pid=%3Cauthor%3EDRAKE%2C+D.+J.%2CBLAIR%2C+A.+W.%3C%2Fauthor%3E&amp;amp;%3CAN%3E19712703129%3C%2FAN%3E&amp;amp;%3CDT%3EJournal+article%3C%2FDT%3E&lt;/url&gt;&lt;/related-urls&gt;&lt;/urls&gt;&lt;remote-database-name&gt;Global Health&lt;/remote-database-name&gt;&lt;remote-database-provider&gt;Ovid Technologies&lt;/remote-database-provider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16" w:tooltip="Drake, 1971 #116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16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7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Zimbabwe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35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unknown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Y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severe headache, malaise, mild stiffness, pain in limbs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BS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, HA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S, AMS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9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211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Tahernia&lt;/Author&gt;&lt;Year&gt;1972&lt;/Year&gt;&lt;RecNum&gt;117&lt;/RecNum&gt;&lt;DisplayText&gt;[117]&lt;/DisplayText&gt;&lt;record&gt;&lt;rec-number&gt;117&lt;/rec-number&gt;&lt;foreign-keys&gt;&lt;key app="EN" db-id="5pxsas0xr2fzfhez0eove293zrr9ddwrxw2v"&gt;117&lt;/key&gt;&lt;/foreign-keys&gt;&lt;ref-type name="Journal Article"&gt;17&lt;/ref-type&gt;&lt;contributors&gt;&lt;authors&gt;&lt;author&gt;Tahernia, A. C.&lt;/author&gt;&lt;author&gt;Hashemi, G.&lt;/author&gt;&lt;/authors&gt;&lt;/contributors&gt;&lt;titles&gt;&lt;title&gt;Survival in anthrax meningitis&lt;/title&gt;&lt;secondary-title&gt;Pediatrics&lt;/secondary-title&gt;&lt;/titles&gt;&lt;periodical&gt;&lt;full-title&gt;Pediatrics&lt;/full-title&gt;&lt;abbr-1&gt;Pediatrics&lt;/abbr-1&gt;&lt;abbr-2&gt;Pediatrics&lt;/abbr-2&gt;&lt;/periodical&gt;&lt;pages&gt;329-33&lt;/pages&gt;&lt;volume&gt;50&lt;/volume&gt;&lt;number&gt;2&lt;/number&gt;&lt;dates&gt;&lt;year&gt;1972&lt;/year&gt;&lt;/dates&gt;&lt;accession-num&gt;19732700483&lt;/accession-num&gt;&lt;work-type&gt;Journal article&lt;/work-type&gt;&lt;urls&gt;&lt;related-urls&gt;&lt;url&gt;http://ovidsp.ovid.com/ovidweb.cgi?T=JS&amp;amp;CSC=Y&amp;amp;NEWS=N&amp;amp;PAGE=fulltext&amp;amp;D=cagh0&amp;amp;AN=19732700483&lt;/url&gt;&lt;url&gt;http://sfxhosted.exlibrisgroup.com/cdc?sid=OVID:caghdb&amp;amp;id=pmid:&amp;amp;id=&amp;amp;issn=0031-4005&amp;amp;isbn=&amp;amp;volume=50&amp;amp;issue=2&amp;amp;spage=329&amp;amp;pages=329-33&amp;amp;date=1972&amp;amp;title=Pediatrics&amp;amp;atitle=Survival+in+anthrax+meningitis.&amp;amp;aulast=TAHERNIA&amp;amp;pid=%3Cauthor%3ETAHERNIA%2C+A.+C.%2CHASHEMI%2C+G.%3C%2Fauthor%3E&amp;amp;%3CAN%3E19732700483%3C%2FAN%3E&amp;amp;%3CDT%3EJournal+article%3C%2FDT%3E&lt;/url&gt;&lt;/related-urls&gt;&lt;/urls&gt;&lt;remote-database-name&gt;Global Health&lt;/remote-database-name&gt;&lt;remote-database-provider&gt;Ovid Technologies&lt;/remote-database-provider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17" w:tooltip="Tahernia, 1972 #117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17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72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Iran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8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F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animal contac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Y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proofErr w:type="spellStart"/>
            <w:r>
              <w:rPr>
                <w:rFonts w:ascii="Calibri" w:hAnsi="Calibri"/>
                <w:color w:val="000000"/>
              </w:rPr>
              <w:t>semicomatose</w:t>
            </w:r>
            <w:proofErr w:type="spellEnd"/>
            <w:r>
              <w:rPr>
                <w:rFonts w:ascii="Calibri" w:hAnsi="Calibri"/>
                <w:color w:val="000000"/>
              </w:rPr>
              <w:t xml:space="preserve"> 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, B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, N/V, HA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S, AMS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3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212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Beer&lt;/Author&gt;&lt;Year&gt;1973&lt;/Year&gt;&lt;RecNum&gt;118&lt;/RecNum&gt;&lt;DisplayText&gt;[118]&lt;/DisplayText&gt;&lt;record&gt;&lt;rec-number&gt;118&lt;/rec-number&gt;&lt;foreign-keys&gt;&lt;key app="EN" db-id="5pxsas0xr2fzfhez0eove293zrr9ddwrxw2v"&gt;118&lt;/key&gt;&lt;/foreign-keys&gt;&lt;ref-type name="Journal Article"&gt;17&lt;/ref-type&gt;&lt;contributors&gt;&lt;authors&gt;&lt;author&gt;Beer, K.&lt;/author&gt;&lt;/authors&gt;&lt;/contributors&gt;&lt;titles&gt;&lt;title&gt;[Anthrax meningitis]&lt;/title&gt;&lt;secondary-title&gt;Pathol Microbiol (Basel)&lt;/secondary-title&gt;&lt;alt-title&gt;Pathologia et microbiologia&lt;/alt-title&gt;&lt;/titles&gt;&lt;periodical&gt;&lt;full-title&gt;Pathologia et Microbiologia&lt;/full-title&gt;&lt;abbr-1&gt;Pathol. Microbiol. (Basel)&lt;/abbr-1&gt;&lt;abbr-2&gt;Pathol Microbiol (Basel)&lt;/abbr-2&gt;&lt;/periodical&gt;&lt;alt-periodical&gt;&lt;full-title&gt;Pathologia et Microbiologia&lt;/full-title&gt;&lt;abbr-1&gt;Pathol. Microbiol. (Basel)&lt;/abbr-1&gt;&lt;abbr-2&gt;Pathol Microbiol (Basel)&lt;/abbr-2&gt;&lt;/alt-periodical&gt;&lt;pages&gt;12-3&lt;/pages&gt;&lt;volume&gt;39&lt;/volume&gt;&lt;number&gt;1&lt;/number&gt;&lt;edition&gt;1973/01/01&lt;/edition&gt;&lt;keywords&gt;&lt;keyword&gt;Adult&lt;/keyword&gt;&lt;keyword&gt;Anthrax/ complications/epidemiology&lt;/keyword&gt;&lt;keyword&gt;Humans&lt;/keyword&gt;&lt;keyword&gt;Male&lt;/keyword&gt;&lt;keyword&gt;Meningitis/ etiology&lt;/keyword&gt;&lt;keyword&gt;Occupational Diseases/epidemiology&lt;/keyword&gt;&lt;keyword&gt;Switzerland&lt;/keyword&gt;&lt;keyword&gt;Textile Industry&lt;/keyword&gt;&lt;/keywords&gt;&lt;dates&gt;&lt;year&gt;1973&lt;/year&gt;&lt;/dates&gt;&lt;orig-pub&gt;Milzbrandmeningitis.&lt;/orig-pub&gt;&lt;isbn&gt;0031-2959 (Print)&amp;#xD;0031-2959 (Linking)&lt;/isbn&gt;&lt;accession-num&gt;4702480&lt;/accession-num&gt;&lt;urls&gt;&lt;/urls&gt;&lt;remote-database-provider&gt;NLM&lt;/remote-database-provider&gt;&lt;language&gt;ger&lt;/language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18" w:tooltip="Beer, 1973 #118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18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7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Switzerland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44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unknown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wool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Y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B060E2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B060E2">
              <w:rPr>
                <w:rFonts w:ascii="Calibri" w:hAnsi="Calibri"/>
                <w:color w:val="000000"/>
              </w:rPr>
              <w:t xml:space="preserve">fever, severe headache, disoriented, </w:t>
            </w:r>
            <w:proofErr w:type="spellStart"/>
            <w:r w:rsidRPr="00B060E2">
              <w:rPr>
                <w:rFonts w:ascii="Calibri" w:hAnsi="Calibri"/>
                <w:color w:val="000000"/>
              </w:rPr>
              <w:t>subcomatose</w:t>
            </w:r>
            <w:proofErr w:type="spellEnd"/>
            <w:r w:rsidRPr="00B060E2">
              <w:rPr>
                <w:rFonts w:ascii="Calibri" w:hAnsi="Calibri"/>
                <w:color w:val="000000"/>
              </w:rPr>
              <w:t>, meningeal signs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pulmonary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, N/V, HA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S, AMS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0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213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Tengio&lt;/Author&gt;&lt;Year&gt;1973&lt;/Year&gt;&lt;RecNum&gt;119&lt;/RecNum&gt;&lt;DisplayText&gt;[119]&lt;/DisplayText&gt;&lt;record&gt;&lt;rec-number&gt;119&lt;/rec-number&gt;&lt;foreign-keys&gt;&lt;key app="EN" db-id="5pxsas0xr2fzfhez0eove293zrr9ddwrxw2v"&gt;119&lt;/key&gt;&lt;/foreign-keys&gt;&lt;ref-type name="Journal Article"&gt;17&lt;/ref-type&gt;&lt;contributors&gt;&lt;authors&gt;&lt;author&gt;Tengio, FU&lt;/author&gt;&lt;/authors&gt;&lt;/contributors&gt;&lt;titles&gt;&lt;title&gt;Anthrax meningitis. Report of two cases&lt;/title&gt;&lt;secondary-title&gt;East African medical journal&lt;/secondary-title&gt;&lt;/titles&gt;&lt;periodical&gt;&lt;full-title&gt;East African Medical Journal&lt;/full-title&gt;&lt;abbr-1&gt;East Afr. Med. J.&lt;/abbr-1&gt;&lt;abbr-2&gt;East Afr Med J&lt;/abbr-2&gt;&lt;/periodical&gt;&lt;pages&gt;337&lt;/pages&gt;&lt;volume&gt;50&lt;/volume&gt;&lt;number&gt;7&lt;/number&gt;&lt;dates&gt;&lt;year&gt;1973&lt;/year&gt;&lt;/dates&gt;&lt;isbn&gt;0012-835X&lt;/isbn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19" w:tooltip="Tengio, 1973 #119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19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73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Tanzania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50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Y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B060E2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B060E2">
              <w:rPr>
                <w:rFonts w:ascii="Calibri" w:hAnsi="Calibri"/>
                <w:color w:val="000000"/>
              </w:rPr>
              <w:t xml:space="preserve">unconscious, </w:t>
            </w:r>
            <w:r w:rsidRPr="008A3440">
              <w:rPr>
                <w:rFonts w:ascii="Calibri" w:hAnsi="Calibri"/>
                <w:color w:val="000000"/>
              </w:rPr>
              <w:t>history of fever</w:t>
            </w:r>
            <w:r w:rsidRPr="00B060E2">
              <w:rPr>
                <w:rFonts w:ascii="Calibri" w:hAnsi="Calibri"/>
                <w:color w:val="000000"/>
              </w:rPr>
              <w:t>, abdominal pain, vomiting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B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, N/V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MS, LOC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6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0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214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Tengio&lt;/Author&gt;&lt;Year&gt;1973&lt;/Year&gt;&lt;RecNum&gt;119&lt;/RecNum&gt;&lt;DisplayText&gt;[119]&lt;/DisplayText&gt;&lt;record&gt;&lt;rec-number&gt;119&lt;/rec-number&gt;&lt;foreign-keys&gt;&lt;key app="EN" db-id="5pxsas0xr2fzfhez0eove293zrr9ddwrxw2v"&gt;119&lt;/key&gt;&lt;/foreign-keys&gt;&lt;ref-type name="Journal Article"&gt;17&lt;/ref-type&gt;&lt;contributors&gt;&lt;authors&gt;&lt;author&gt;Tengio, FU&lt;/author&gt;&lt;/authors&gt;&lt;/contributors&gt;&lt;titles&gt;&lt;title&gt;Anthrax meningitis. Report of two cases&lt;/title&gt;&lt;secondary-title&gt;East African medical journal&lt;/secondary-title&gt;&lt;/titles&gt;&lt;periodical&gt;&lt;full-title&gt;East African Medical Journal&lt;/full-title&gt;&lt;abbr-1&gt;East Afr. Med. J.&lt;/abbr-1&gt;&lt;abbr-2&gt;East Afr Med J&lt;/abbr-2&gt;&lt;/periodical&gt;&lt;pages&gt;337&lt;/pages&gt;&lt;volume&gt;50&lt;/volume&gt;&lt;number&gt;7&lt;/number&gt;&lt;dates&gt;&lt;year&gt;1973&lt;/year&gt;&lt;/dates&gt;&lt;isbn&gt;0012-835X&lt;/isbn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19" w:tooltip="Tengio, 1973 #119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19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7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Tanzania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12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ill or dead animal contac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Y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B060E2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B060E2">
              <w:rPr>
                <w:rFonts w:ascii="Calibri" w:hAnsi="Calibri"/>
                <w:color w:val="000000"/>
              </w:rPr>
              <w:t xml:space="preserve">unconscious, </w:t>
            </w:r>
            <w:r w:rsidRPr="008A3440">
              <w:rPr>
                <w:rFonts w:ascii="Calibri" w:hAnsi="Calibri"/>
                <w:color w:val="000000"/>
              </w:rPr>
              <w:t>history of fever</w:t>
            </w:r>
            <w:r w:rsidRPr="00B060E2">
              <w:rPr>
                <w:rFonts w:ascii="Calibri" w:hAnsi="Calibri"/>
                <w:color w:val="000000"/>
              </w:rPr>
              <w:t>, headache, vomiting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, B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, N/V, HA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S, AMS, LOC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2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215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Viratchai&lt;/Author&gt;&lt;Year&gt;1974&lt;/Year&gt;&lt;RecNum&gt;120&lt;/RecNum&gt;&lt;DisplayText&gt;[120]&lt;/DisplayText&gt;&lt;record&gt;&lt;rec-number&gt;120&lt;/rec-number&gt;&lt;foreign-keys&gt;&lt;key app="EN" db-id="5pxsas0xr2fzfhez0eove293zrr9ddwrxw2v"&gt;120&lt;/key&gt;&lt;/foreign-keys&gt;&lt;ref-type name="Journal Article"&gt;17&lt;/ref-type&gt;&lt;contributors&gt;&lt;authors&gt;&lt;author&gt;Viratchai, C.&lt;/author&gt;&lt;/authors&gt;&lt;/contributors&gt;&lt;titles&gt;&lt;title&gt;Anthrax gastro-enteritis and meningitis&lt;/title&gt;&lt;secondary-title&gt;Journal of the Medical Association of Thailand&lt;/secondary-title&gt;&lt;/titles&gt;&lt;periodical&gt;&lt;full-title&gt;Journal of the Medical Association of Thailand&lt;/full-title&gt;&lt;abbr-1&gt;J. Med. Assoc. Thai.&lt;/abbr-1&gt;&lt;abbr-2&gt;J Med Assoc Thai&lt;/abbr-2&gt;&lt;/periodical&gt;&lt;pages&gt;147-50&lt;/pages&gt;&lt;volume&gt;57&lt;/volume&gt;&lt;number&gt;3&lt;/number&gt;&lt;dates&gt;&lt;year&gt;1974&lt;/year&gt;&lt;/dates&gt;&lt;accession-num&gt;4549394&lt;/accession-num&gt;&lt;urls&gt;&lt;related-urls&gt;&lt;url&gt;http://ovidsp.ovid.com/ovidweb.cgi?T=JS&amp;amp;CSC=Y&amp;amp;NEWS=N&amp;amp;PAGE=fulltext&amp;amp;D=med1&amp;amp;AN=4549394&lt;/url&gt;&lt;url&gt;http://sfxhosted.exlibrisgroup.com/cdc?sid=OVID:medline&amp;amp;id=pmid:4549394&amp;amp;id=&amp;amp;issn=0125-2208&amp;amp;isbn=&amp;amp;volume=57&amp;amp;issue=3&amp;amp;spage=147&amp;amp;pages=147-50&amp;amp;date=1974&amp;amp;title=Journal+of+the+Medical+Association+of+Thailand&amp;amp;atitle=Anthrax+gastro-enteritis+and+meningitis.&amp;amp;aulast=Viratchai&amp;amp;pid=%3Cauthor%3EViratchai+C%3C%2Fauthor%3E&amp;amp;%3CAN%3E4549394%3C%2FAN%3E&amp;amp;%3CDT%3EJournal+Article%3C%2FDT%3E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20" w:tooltip="Viratchai, 1974 #120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20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74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Thailand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40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unknown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Y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B060E2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8A3440">
              <w:rPr>
                <w:rFonts w:ascii="Calibri" w:hAnsi="Calibri"/>
                <w:color w:val="000000"/>
              </w:rPr>
              <w:t>3-day history of fever and headaches;</w:t>
            </w:r>
            <w:r w:rsidRPr="00B060E2">
              <w:rPr>
                <w:rFonts w:ascii="Calibri" w:hAnsi="Calibri"/>
                <w:color w:val="000000"/>
              </w:rPr>
              <w:t xml:space="preserve"> vomiting and semiconscious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B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proofErr w:type="spellStart"/>
            <w:r>
              <w:rPr>
                <w:rFonts w:ascii="Calibri" w:hAnsi="Calibri"/>
                <w:color w:val="000000"/>
              </w:rPr>
              <w:t>melanotic</w:t>
            </w:r>
            <w:proofErr w:type="spellEnd"/>
            <w:r>
              <w:rPr>
                <w:rFonts w:ascii="Calibri" w:hAnsi="Calibri"/>
                <w:color w:val="000000"/>
              </w:rPr>
              <w:t xml:space="preserve"> stools, SAH,GI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, N/V, HA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S, AMS, LOC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4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3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216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McSwiggan&lt;/Author&gt;&lt;Year&gt;1974&lt;/Year&gt;&lt;RecNum&gt;121&lt;/RecNum&gt;&lt;DisplayText&gt;[121]&lt;/DisplayText&gt;&lt;record&gt;&lt;rec-number&gt;121&lt;/rec-number&gt;&lt;foreign-keys&gt;&lt;key app="EN" db-id="5pxsas0xr2fzfhez0eove293zrr9ddwrxw2v"&gt;121&lt;/key&gt;&lt;/foreign-keys&gt;&lt;ref-type name="Journal Article"&gt;17&lt;/ref-type&gt;&lt;contributors&gt;&lt;authors&gt;&lt;author&gt;McSwiggan, D. A.&lt;/author&gt;&lt;author&gt;Hussain, K. K.&lt;/author&gt;&lt;author&gt;Taylor, I. O.&lt;/author&gt;&lt;/authors&gt;&lt;/contributors&gt;&lt;titles&gt;&lt;title&gt;A fatal case of cutaneous anthrax&lt;/title&gt;&lt;secondary-title&gt;Journal of Hygiene&lt;/secondary-title&gt;&lt;/titles&gt;&lt;periodical&gt;&lt;full-title&gt;Journal of Hygiene&lt;/full-title&gt;&lt;abbr-1&gt;J. Hyg. (Lond.)&lt;/abbr-1&gt;&lt;abbr-2&gt;J Hyg (Lond)&lt;/abbr-2&gt;&lt;/periodical&gt;&lt;pages&gt;151-6&lt;/pages&gt;&lt;volume&gt;73&lt;/volume&gt;&lt;number&gt;1&lt;/number&gt;&lt;dates&gt;&lt;year&gt;1974&lt;/year&gt;&lt;/dates&gt;&lt;accession-num&gt;4529512&lt;/accession-num&gt;&lt;urls&gt;&lt;related-urls&gt;&lt;url&gt;http://ovidsp.ovid.com/ovidweb.cgi?T=JS&amp;amp;CSC=Y&amp;amp;NEWS=N&amp;amp;PAGE=fulltext&amp;amp;D=med1&amp;amp;AN=4529512&lt;/url&gt;&lt;url&gt;http://sfxhosted.exlibrisgroup.com/cdc?sid=OVID:medline&amp;amp;id=pmid:4529512&amp;amp;id=&amp;amp;issn=0022-1724&amp;amp;isbn=&amp;amp;volume=73&amp;amp;issue=1&amp;amp;spage=151&amp;amp;pages=151-6&amp;amp;date=1974&amp;amp;title=Journal+of+Hygiene&amp;amp;atitle=A+fatal+case+of+cutaneous+anthrax.&amp;amp;aulast=McSwiggan&amp;amp;pid=%3Cauthor%3EMcSwiggan+DA%2CHussain+KK%2CTaylor+IO%3C%2Fauthor%3E&amp;amp;%3CAN%3E4529512%3C%2FAN%3E&amp;amp;%3CDT%3EJournal+Article%3C%2FDT%3E&lt;/url&gt;&lt;/related-urls&gt;&lt;/urls&gt;&lt;custom2&gt;PMC2130555&lt;/custom2&gt;&lt;remote-database-name&gt;MEDLINE&lt;/remote-database-name&gt;&lt;remote-database-provider&gt;Ovid Technologies&lt;/remote-database-provider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21" w:tooltip="McSwiggan, 1974 #121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21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7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Great Britain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68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swelling, edema of head and chest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, B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1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3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217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Sánchez&lt;/Author&gt;&lt;Year&gt;1958&lt;/Year&gt;&lt;RecNum&gt;105&lt;/RecNum&gt;&lt;DisplayText&gt;[105]&lt;/DisplayText&gt;&lt;record&gt;&lt;rec-number&gt;105&lt;/rec-number&gt;&lt;foreign-keys&gt;&lt;key app="EN" db-id="5pxsas0xr2fzfhez0eove293zrr9ddwrxw2v"&gt;105&lt;/key&gt;&lt;/foreign-keys&gt;&lt;ref-type name="Journal Article"&gt;17&lt;/ref-type&gt;&lt;contributors&gt;&lt;authors&gt;&lt;author&gt;Sánchez, F Ruiz&lt;/author&gt;&lt;author&gt;Sánchez, A Ruiz&lt;/author&gt;&lt;/authors&gt;&lt;/contributors&gt;&lt;titles&gt;&lt;title&gt;Kanamycin in anthrax, typhoid, paratyphoid, and brucellosis&lt;/title&gt;&lt;secondary-title&gt;Annals of the New York Academy of Sciences&lt;/secondary-title&gt;&lt;/titles&gt;&lt;periodical&gt;&lt;full-title&gt;Annals of the New York Academy of Sciences&lt;/full-title&gt;&lt;abbr-1&gt;Ann. N. Y. Acad. Sci.&lt;/abbr-1&gt;&lt;abbr-2&gt;Ann N Y Acad Sci&lt;/abbr-2&gt;&lt;/periodical&gt;&lt;pages&gt;235-241&lt;/pages&gt;&lt;volume&gt;76&lt;/volume&gt;&lt;number&gt;2&lt;/number&gt;&lt;dates&gt;&lt;year&gt;1958&lt;/year&gt;&lt;/dates&gt;&lt;isbn&gt;1749-6632&lt;/isbn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05" w:tooltip="Sánchez, 1958 #105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05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75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exico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14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unknown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animal contac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Y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nconsciousness, seizures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, B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, N/V, HA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S, AMS, LOC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5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4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218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Vessal&lt;/Author&gt;&lt;Year&gt;1975&lt;/Year&gt;&lt;RecNum&gt;122&lt;/RecNum&gt;&lt;DisplayText&gt;[122]&lt;/DisplayText&gt;&lt;record&gt;&lt;rec-number&gt;122&lt;/rec-number&gt;&lt;foreign-keys&gt;&lt;key app="EN" db-id="5pxsas0xr2fzfhez0eove293zrr9ddwrxw2v"&gt;122&lt;/key&gt;&lt;/foreign-keys&gt;&lt;ref-type name="Journal Article"&gt;17&lt;/ref-type&gt;&lt;contributors&gt;&lt;authors&gt;&lt;author&gt;Vessal, K.&lt;/author&gt;&lt;author&gt;Yeganehdoust, J.&lt;/author&gt;&lt;author&gt;Dutz, W.&lt;/author&gt;&lt;author&gt;Kohout, E.&lt;/author&gt;&lt;/authors&gt;&lt;/contributors&gt;&lt;titles&gt;&lt;title&gt;Radiological changes in inhalation anthrax. A report of radiological and pathological correlation in two cases&lt;/title&gt;&lt;secondary-title&gt;Clinical Radiology&lt;/secondary-title&gt;&lt;/titles&gt;&lt;periodical&gt;&lt;full-title&gt;Clinical Radiology&lt;/full-title&gt;&lt;abbr-1&gt;Clin. Radiol.&lt;/abbr-1&gt;&lt;abbr-2&gt;Clin Radiol&lt;/abbr-2&gt;&lt;/periodical&gt;&lt;pages&gt;471-4&lt;/pages&gt;&lt;volume&gt;26&lt;/volume&gt;&lt;number&gt;4&lt;/number&gt;&lt;dates&gt;&lt;year&gt;1975&lt;/year&gt;&lt;/dates&gt;&lt;accession-num&gt;811421&lt;/accession-num&gt;&lt;work-type&gt;Case Reports&lt;/work-type&gt;&lt;urls&gt;&lt;related-urls&gt;&lt;url&gt;http://ovidsp.ovid.com/ovidweb.cgi?T=JS&amp;amp;CSC=Y&amp;amp;NEWS=N&amp;amp;PAGE=fulltext&amp;amp;D=med1&amp;amp;AN=811421&lt;/url&gt;&lt;url&gt;http://sfxhosted.exlibrisgroup.com/cdc?sid=OVID:medline&amp;amp;id=pmid:811421&amp;amp;id=&amp;amp;issn=0009-9260&amp;amp;isbn=&amp;amp;volume=26&amp;amp;issue=4&amp;amp;spage=471&amp;amp;pages=471-4&amp;amp;date=1975&amp;amp;title=Clinical+Radiology&amp;amp;atitle=Radiological+changes+in+inhalation+anthrax.+A+report+of+radiological+and+pathological+correlation+in+two+cases.&amp;amp;aulast=Vessal&amp;amp;pid=%3Cauthor%3EVessal+K%2CYeganehdoust+J%2CDutz+W%2CKohout+E%3C%2Fauthor%3E&amp;amp;%3CAN%3E811421%3C%2FAN%3E&amp;amp;%3CDT%3ECase+Reports%3C%2FDT%3E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22" w:tooltip="Vessal, 1975 #122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22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7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Iran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16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F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proofErr w:type="spellStart"/>
            <w:r w:rsidRPr="00735577">
              <w:rPr>
                <w:rFonts w:ascii="Calibri" w:hAnsi="Calibri"/>
                <w:color w:val="000000"/>
              </w:rPr>
              <w:t>inhal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shortness of breath; painless swelling in R axilla, extending to chest wall, R breast; shock, </w:t>
            </w:r>
            <w:proofErr w:type="spellStart"/>
            <w:r>
              <w:rPr>
                <w:rFonts w:ascii="Calibri" w:hAnsi="Calibri"/>
                <w:color w:val="000000"/>
              </w:rPr>
              <w:t>apyrexial</w:t>
            </w:r>
            <w:proofErr w:type="spellEnd"/>
            <w:r>
              <w:rPr>
                <w:rFonts w:ascii="Calibri" w:hAnsi="Calibri"/>
                <w:color w:val="000000"/>
              </w:rPr>
              <w:t>, scattered rales at lung bases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, B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MS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5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2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219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Vessal&lt;/Author&gt;&lt;Year&gt;1975&lt;/Year&gt;&lt;RecNum&gt;122&lt;/RecNum&gt;&lt;DisplayText&gt;[122]&lt;/DisplayText&gt;&lt;record&gt;&lt;rec-number&gt;122&lt;/rec-number&gt;&lt;foreign-keys&gt;&lt;key app="EN" db-id="5pxsas0xr2fzfhez0eove293zrr9ddwrxw2v"&gt;122&lt;/key&gt;&lt;/foreign-keys&gt;&lt;ref-type name="Journal Article"&gt;17&lt;/ref-type&gt;&lt;contributors&gt;&lt;authors&gt;&lt;author&gt;Vessal, K.&lt;/author&gt;&lt;author&gt;Yeganehdoust, J.&lt;/author&gt;&lt;author&gt;Dutz, W.&lt;/author&gt;&lt;author&gt;Kohout, E.&lt;/author&gt;&lt;/authors&gt;&lt;/contributors&gt;&lt;titles&gt;&lt;title&gt;Radiological changes in inhalation anthrax. A report of radiological and pathological correlation in two cases&lt;/title&gt;&lt;secondary-title&gt;Clinical Radiology&lt;/secondary-title&gt;&lt;/titles&gt;&lt;periodical&gt;&lt;full-title&gt;Clinical Radiology&lt;/full-title&gt;&lt;abbr-1&gt;Clin. Radiol.&lt;/abbr-1&gt;&lt;abbr-2&gt;Clin Radiol&lt;/abbr-2&gt;&lt;/periodical&gt;&lt;pages&gt;471-4&lt;/pages&gt;&lt;volume&gt;26&lt;/volume&gt;&lt;number&gt;4&lt;/number&gt;&lt;dates&gt;&lt;year&gt;1975&lt;/year&gt;&lt;/dates&gt;&lt;accession-num&gt;811421&lt;/accession-num&gt;&lt;work-type&gt;Case Reports&lt;/work-type&gt;&lt;urls&gt;&lt;related-urls&gt;&lt;url&gt;http://ovidsp.ovid.com/ovidweb.cgi?T=JS&amp;amp;CSC=Y&amp;amp;NEWS=N&amp;amp;PAGE=fulltext&amp;amp;D=med1&amp;amp;AN=811421&lt;/url&gt;&lt;url&gt;http://sfxhosted.exlibrisgroup.com/cdc?sid=OVID:medline&amp;amp;id=pmid:811421&amp;amp;id=&amp;amp;issn=0009-9260&amp;amp;isbn=&amp;amp;volume=26&amp;amp;issue=4&amp;amp;spage=471&amp;amp;pages=471-4&amp;amp;date=1975&amp;amp;title=Clinical+Radiology&amp;amp;atitle=Radiological+changes+in+inhalation+anthrax.+A+report+of+radiological+and+pathological+correlation+in+two+cases.&amp;amp;aulast=Vessal&amp;amp;pid=%3Cauthor%3EVessal+K%2CYeganehdoust+J%2CDutz+W%2CKohout+E%3C%2Fauthor%3E&amp;amp;%3CAN%3E811421%3C%2FAN%3E&amp;amp;%3CDT%3ECase+Reports%3C%2FDT%3E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22" w:tooltip="Vessal, 1975 #122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22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75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Iran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34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proofErr w:type="spellStart"/>
            <w:r w:rsidRPr="00735577">
              <w:rPr>
                <w:rFonts w:ascii="Calibri" w:hAnsi="Calibri"/>
                <w:color w:val="000000"/>
              </w:rPr>
              <w:t>inhal</w:t>
            </w:r>
            <w:proofErr w:type="spellEnd"/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cough, shortness of breath, hemoptysis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hemoptysis, hematemesis, PE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/V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5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2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lastRenderedPageBreak/>
              <w:t xml:space="preserve">220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Rangel&lt;/Author&gt;&lt;Year&gt;1975&lt;/Year&gt;&lt;RecNum&gt;123&lt;/RecNum&gt;&lt;DisplayText&gt;[123]&lt;/DisplayText&gt;&lt;record&gt;&lt;rec-number&gt;123&lt;/rec-number&gt;&lt;foreign-keys&gt;&lt;key app="EN" db-id="5pxsas0xr2fzfhez0eove293zrr9ddwrxw2v"&gt;123&lt;/key&gt;&lt;/foreign-keys&gt;&lt;ref-type name="Journal Article"&gt;17&lt;/ref-type&gt;&lt;contributors&gt;&lt;authors&gt;&lt;author&gt;Rangel, R. A.&lt;/author&gt;&lt;author&gt;Gonzalez, D. A.&lt;/author&gt;&lt;/authors&gt;&lt;/contributors&gt;&lt;titles&gt;&lt;title&gt;Bacillus anthracic meningitis&lt;/title&gt;&lt;secondary-title&gt;Neurology&lt;/secondary-title&gt;&lt;/titles&gt;&lt;periodical&gt;&lt;full-title&gt;Neurology&lt;/full-title&gt;&lt;abbr-1&gt;Neurology&lt;/abbr-1&gt;&lt;abbr-2&gt;Neurology&lt;/abbr-2&gt;&lt;/periodical&gt;&lt;pages&gt;525-30&lt;/pages&gt;&lt;volume&gt;25&lt;/volume&gt;&lt;number&gt;6&lt;/number&gt;&lt;dates&gt;&lt;year&gt;1975&lt;/year&gt;&lt;/dates&gt;&lt;accession-num&gt;1168871&lt;/accession-num&gt;&lt;work-type&gt;Case Reports&lt;/work-type&gt;&lt;urls&gt;&lt;related-urls&gt;&lt;url&gt;http://ovidsp.ovid.com/ovidweb.cgi?T=JS&amp;amp;CSC=Y&amp;amp;NEWS=N&amp;amp;PAGE=fulltext&amp;amp;D=med1&amp;amp;AN=1168871&lt;/url&gt;&lt;url&gt;http://sfxhosted.exlibrisgroup.com/cdc?sid=OVID:medline&amp;amp;id=pmid:1168871&amp;amp;id=&amp;amp;issn=0028-3878&amp;amp;isbn=&amp;amp;volume=25&amp;amp;issue=6&amp;amp;spage=525&amp;amp;pages=525-30&amp;amp;date=1975&amp;amp;title=Neurology&amp;amp;atitle=Bacillus+anthracic+meningitis.&amp;amp;aulast=Rangel&amp;amp;pid=%3Cauthor%3ERangel+RA%2CGonzalez+DA%3C%2Fauthor%3E&amp;amp;%3CAN%3E1168871%3C%2FAN%3E&amp;amp;%3CDT%3ECase+Reports%3C%2FDT%3E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23" w:tooltip="Rangel, 1975 #123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23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7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exico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36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Y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cute delirium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B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hematochezia, SAH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/V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MS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0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3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221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Pluot&lt;/Author&gt;&lt;Year&gt;1976&lt;/Year&gt;&lt;RecNum&gt;124&lt;/RecNum&gt;&lt;DisplayText&gt;[124]&lt;/DisplayText&gt;&lt;record&gt;&lt;rec-number&gt;124&lt;/rec-number&gt;&lt;foreign-keys&gt;&lt;key app="EN" db-id="5pxsas0xr2fzfhez0eove293zrr9ddwrxw2v"&gt;124&lt;/key&gt;&lt;/foreign-keys&gt;&lt;ref-type name="Journal Article"&gt;17&lt;/ref-type&gt;&lt;contributors&gt;&lt;authors&gt;&lt;author&gt;Pluot, M.&lt;/author&gt;&lt;author&gt;Vital, C.&lt;/author&gt;&lt;author&gt;Aubertin, J.&lt;/author&gt;&lt;author&gt;Croix, J. C.&lt;/author&gt;&lt;author&gt;Pire, J. C.&lt;/author&gt;&lt;author&gt;Poisot, D.&lt;/author&gt;&lt;/authors&gt;&lt;/contributors&gt;&lt;titles&gt;&lt;title&gt;Anthrax meningitis. Report of two cases with autopsies&lt;/title&gt;&lt;secondary-title&gt;Acta Neuropathologica&lt;/secondary-title&gt;&lt;/titles&gt;&lt;periodical&gt;&lt;full-title&gt;Acta Neuropathologica&lt;/full-title&gt;&lt;abbr-1&gt;Acta Neuropathol.&lt;/abbr-1&gt;&lt;abbr-2&gt;Acta Neuropathol&lt;/abbr-2&gt;&lt;/periodical&gt;&lt;pages&gt;339-45&lt;/pages&gt;&lt;volume&gt;36&lt;/volume&gt;&lt;number&gt;4&lt;/number&gt;&lt;dates&gt;&lt;year&gt;1976&lt;/year&gt;&lt;/dates&gt;&lt;accession-num&gt;1015242&lt;/accession-num&gt;&lt;work-type&gt;Case Reports&lt;/work-type&gt;&lt;urls&gt;&lt;related-urls&gt;&lt;url&gt;http://ovidsp.ovid.com/ovidweb.cgi?T=JS&amp;amp;CSC=Y&amp;amp;NEWS=N&amp;amp;PAGE=fulltext&amp;amp;D=med1&amp;amp;AN=1015242&lt;/url&gt;&lt;url&gt;http://sfxhosted.exlibrisgroup.com/cdc?sid=OVID:medline&amp;amp;id=pmid:1015242&amp;amp;id=&amp;amp;issn=0001-6322&amp;amp;isbn=&amp;amp;volume=36&amp;amp;issue=4&amp;amp;spage=339&amp;amp;pages=339-45&amp;amp;date=1976&amp;amp;title=Acta+Neuropathologica&amp;amp;atitle=Anthrax+meningitis.+Report+of+two+cases+with+autopsies.&amp;amp;aulast=Pluot&amp;amp;pid=%3Cauthor%3EPluot+M%2CVital+C%2CAubertin+J%2CCroix+JC%2CPire+JC%2CPoisot+D%3C%2Fauthor%3E&amp;amp;%3CAN%3E1015242%3C%2FAN%3E&amp;amp;%3CDT%3ECase+Reports%3C%2FDT%3E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24" w:tooltip="Pluot, 1976 #124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24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76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rance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39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proofErr w:type="spellStart"/>
            <w:r w:rsidRPr="00735577">
              <w:rPr>
                <w:rFonts w:ascii="Calibri" w:hAnsi="Calibri"/>
                <w:color w:val="000000"/>
              </w:rPr>
              <w:t>inhal</w:t>
            </w:r>
            <w:proofErr w:type="spellEnd"/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bone meal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Y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proofErr w:type="gramStart"/>
            <w:r>
              <w:rPr>
                <w:rFonts w:ascii="Calibri" w:hAnsi="Calibri"/>
                <w:color w:val="000000"/>
              </w:rPr>
              <w:t>circulatory</w:t>
            </w:r>
            <w:proofErr w:type="gramEnd"/>
            <w:r>
              <w:rPr>
                <w:rFonts w:ascii="Calibri" w:hAnsi="Calibri"/>
                <w:color w:val="000000"/>
              </w:rPr>
              <w:t xml:space="preserve"> collapse, confusion.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PE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, N/V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MS, LOC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0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222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Severn&lt;/Author&gt;&lt;Year&gt;1976&lt;/Year&gt;&lt;RecNum&gt;125&lt;/RecNum&gt;&lt;DisplayText&gt;[125]&lt;/DisplayText&gt;&lt;record&gt;&lt;rec-number&gt;125&lt;/rec-number&gt;&lt;foreign-keys&gt;&lt;key app="EN" db-id="5pxsas0xr2fzfhez0eove293zrr9ddwrxw2v"&gt;125&lt;/key&gt;&lt;/foreign-keys&gt;&lt;ref-type name="Journal Article"&gt;17&lt;/ref-type&gt;&lt;contributors&gt;&lt;authors&gt;&lt;author&gt;Severn, M.&lt;/author&gt;&lt;/authors&gt;&lt;/contributors&gt;&lt;titles&gt;&lt;title&gt;A fatal case of pulmonary anthrax&lt;/title&gt;&lt;secondary-title&gt;British Medical Journal&lt;/secondary-title&gt;&lt;/titles&gt;&lt;periodical&gt;&lt;full-title&gt;British Medical Journal&lt;/full-title&gt;&lt;abbr-1&gt;Br. Med. J.&lt;/abbr-1&gt;&lt;abbr-2&gt;Br Med J&lt;/abbr-2&gt;&lt;/periodical&gt;&lt;pages&gt;748&lt;/pages&gt;&lt;volume&gt;1&lt;/volume&gt;&lt;number&gt;6012&lt;/number&gt;&lt;dates&gt;&lt;year&gt;1976&lt;/year&gt;&lt;/dates&gt;&lt;accession-num&gt;1260311&lt;/accession-num&gt;&lt;work-type&gt;Case Reports&lt;/work-type&gt;&lt;urls&gt;&lt;related-urls&gt;&lt;url&gt;http://ovidsp.ovid.com/ovidweb.cgi?T=JS&amp;amp;CSC=Y&amp;amp;NEWS=N&amp;amp;PAGE=fulltext&amp;amp;D=med1&amp;amp;AN=1260311&lt;/url&gt;&lt;url&gt;http://sfxhosted.exlibrisgroup.com/cdc?sid=OVID:medline&amp;amp;id=pmid:1260311&amp;amp;id=&amp;amp;issn=0007-1447&amp;amp;isbn=&amp;amp;volume=1&amp;amp;issue=6012&amp;amp;spage=748&amp;amp;pages=748&amp;amp;date=1976&amp;amp;title=British+Medical+Journal&amp;amp;atitle=A+fatal+case+of+pulmonary+anthrax.&amp;amp;aulast=Severn&amp;amp;pid=%3Cauthor%3ESevern+M%3C%2Fauthor%3E&amp;amp;%3CAN%3E1260311%3C%2FAN%3E&amp;amp;%3CDT%3ECase+Reports%3C%2FDT%3E&lt;/url&gt;&lt;/related-urls&gt;&lt;/urls&gt;&lt;custom2&gt;PMC1639229&lt;/custom2&gt;&lt;remote-database-name&gt;MEDLINE&lt;/remote-database-name&gt;&lt;remote-database-provider&gt;Ovid Technologies&lt;/remote-database-provider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25" w:tooltip="Severn, 1976 #125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25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7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Great Britain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53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proofErr w:type="spellStart"/>
            <w:r w:rsidRPr="00735577">
              <w:rPr>
                <w:rFonts w:ascii="Calibri" w:hAnsi="Calibri"/>
                <w:color w:val="000000"/>
              </w:rPr>
              <w:t>inhal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bone meal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Y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bdominal pain, pyrexia, sore throat, chest pain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B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PE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S, AMS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4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4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223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Pluot&lt;/Author&gt;&lt;Year&gt;1976&lt;/Year&gt;&lt;RecNum&gt;124&lt;/RecNum&gt;&lt;DisplayText&gt;[124]&lt;/DisplayText&gt;&lt;record&gt;&lt;rec-number&gt;124&lt;/rec-number&gt;&lt;foreign-keys&gt;&lt;key app="EN" db-id="5pxsas0xr2fzfhez0eove293zrr9ddwrxw2v"&gt;124&lt;/key&gt;&lt;/foreign-keys&gt;&lt;ref-type name="Journal Article"&gt;17&lt;/ref-type&gt;&lt;contributors&gt;&lt;authors&gt;&lt;author&gt;Pluot, M.&lt;/author&gt;&lt;author&gt;Vital, C.&lt;/author&gt;&lt;author&gt;Aubertin, J.&lt;/author&gt;&lt;author&gt;Croix, J. C.&lt;/author&gt;&lt;author&gt;Pire, J. C.&lt;/author&gt;&lt;author&gt;Poisot, D.&lt;/author&gt;&lt;/authors&gt;&lt;/contributors&gt;&lt;titles&gt;&lt;title&gt;Anthrax meningitis. Report of two cases with autopsies&lt;/title&gt;&lt;secondary-title&gt;Acta Neuropathologica&lt;/secondary-title&gt;&lt;/titles&gt;&lt;periodical&gt;&lt;full-title&gt;Acta Neuropathologica&lt;/full-title&gt;&lt;abbr-1&gt;Acta Neuropathol.&lt;/abbr-1&gt;&lt;abbr-2&gt;Acta Neuropathol&lt;/abbr-2&gt;&lt;/periodical&gt;&lt;pages&gt;339-45&lt;/pages&gt;&lt;volume&gt;36&lt;/volume&gt;&lt;number&gt;4&lt;/number&gt;&lt;dates&gt;&lt;year&gt;1976&lt;/year&gt;&lt;/dates&gt;&lt;accession-num&gt;1015242&lt;/accession-num&gt;&lt;work-type&gt;Case Reports&lt;/work-type&gt;&lt;urls&gt;&lt;related-urls&gt;&lt;url&gt;http://ovidsp.ovid.com/ovidweb.cgi?T=JS&amp;amp;CSC=Y&amp;amp;NEWS=N&amp;amp;PAGE=fulltext&amp;amp;D=med1&amp;amp;AN=1015242&lt;/url&gt;&lt;url&gt;http://sfxhosted.exlibrisgroup.com/cdc?sid=OVID:medline&amp;amp;id=pmid:1015242&amp;amp;id=&amp;amp;issn=0001-6322&amp;amp;isbn=&amp;amp;volume=36&amp;amp;issue=4&amp;amp;spage=339&amp;amp;pages=339-45&amp;amp;date=1976&amp;amp;title=Acta+Neuropathologica&amp;amp;atitle=Anthrax+meningitis.+Report+of+two+cases+with+autopsies.&amp;amp;aulast=Pluot&amp;amp;pid=%3Cauthor%3EPluot+M%2CVital+C%2CAubertin+J%2CCroix+JC%2CPire+JC%2CPoisot+D%3C%2Fauthor%3E&amp;amp;%3CAN%3E1015242%3C%2FAN%3E&amp;amp;%3CDT%3ECase+Reports%3C%2FDT%3E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24" w:tooltip="Pluot, 1976 #124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24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76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rance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62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ill or dead animal contac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Y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pustule on R index finger, painful axillary lymphadenitis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B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retinal hemorrhage, SAH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/V, HA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MS, LOC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2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224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Pandey&lt;/Author&gt;&lt;Year&gt;1977&lt;/Year&gt;&lt;RecNum&gt;126&lt;/RecNum&gt;&lt;DisplayText&gt;[126]&lt;/DisplayText&gt;&lt;record&gt;&lt;rec-number&gt;126&lt;/rec-number&gt;&lt;foreign-keys&gt;&lt;key app="EN" db-id="5pxsas0xr2fzfhez0eove293zrr9ddwrxw2v"&gt;126&lt;/key&gt;&lt;/foreign-keys&gt;&lt;ref-type name="Journal Article"&gt;17&lt;/ref-type&gt;&lt;contributors&gt;&lt;authors&gt;&lt;author&gt;Pandey, R&lt;/author&gt;&lt;/authors&gt;&lt;/contributors&gt;&lt;titles&gt;&lt;title&gt;Anthrax of the palate&lt;/title&gt;&lt;secondary-title&gt;Indian Journal of Otolaryngology and Head &amp;amp; Neck Surgery&lt;/secondary-title&gt;&lt;/titles&gt;&lt;periodical&gt;&lt;full-title&gt;Indian Journal of Otolaryngology and Head &amp;amp; Neck Surgery&lt;/full-title&gt;&lt;abbr-2&gt;Indian Journal of Otolaryngology and Head &amp;amp; Neck Surgery&lt;/abbr-2&gt;&lt;/periodical&gt;&lt;pages&gt;140-140&lt;/pages&gt;&lt;volume&gt;29&lt;/volume&gt;&lt;number&gt;3&lt;/number&gt;&lt;dates&gt;&lt;year&gt;1977&lt;/year&gt;&lt;/dates&gt;&lt;isbn&gt;2231-3796&lt;/isbn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26" w:tooltip="Pandey, 1977 #126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26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77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India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0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inges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lcerations of R side of hard palate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, B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8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225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Nalin&lt;/Author&gt;&lt;Year&gt;1977&lt;/Year&gt;&lt;RecNum&gt;127&lt;/RecNum&gt;&lt;DisplayText&gt;[127]&lt;/DisplayText&gt;&lt;record&gt;&lt;rec-number&gt;127&lt;/rec-number&gt;&lt;foreign-keys&gt;&lt;key app="EN" db-id="5pxsas0xr2fzfhez0eove293zrr9ddwrxw2v"&gt;127&lt;/key&gt;&lt;/foreign-keys&gt;&lt;ref-type name="Journal Article"&gt;17&lt;/ref-type&gt;&lt;contributors&gt;&lt;authors&gt;&lt;author&gt;Nalin, D. R.&lt;/author&gt;&lt;author&gt;Sultana, B.&lt;/author&gt;&lt;author&gt;Sahunja, R.&lt;/author&gt;&lt;author&gt;Islam, A. K.&lt;/author&gt;&lt;author&gt;Rahim, M. A.&lt;/author&gt;&lt;author&gt;Islam, M.&lt;/author&gt;&lt;author&gt;Costa, B. S.&lt;/author&gt;&lt;author&gt;Mawla, N.&lt;/author&gt;&lt;author&gt;Greenough, W. B., 3rd&lt;/author&gt;&lt;/authors&gt;&lt;/contributors&gt;&lt;titles&gt;&lt;title&gt;Survival of a patient with intestinal anthrax&lt;/title&gt;&lt;secondary-title&gt;American Journal of Medicine&lt;/secondary-title&gt;&lt;/titles&gt;&lt;periodical&gt;&lt;full-title&gt;American Journal of Medicine&lt;/full-title&gt;&lt;abbr-1&gt;Am. J. Med.&lt;/abbr-1&gt;&lt;abbr-2&gt;Am J Med&lt;/abbr-2&gt;&lt;/periodical&gt;&lt;pages&gt;130-2&lt;/pages&gt;&lt;volume&gt;62&lt;/volume&gt;&lt;number&gt;1&lt;/number&gt;&lt;dates&gt;&lt;year&gt;1977&lt;/year&gt;&lt;/dates&gt;&lt;accession-num&gt;835581&lt;/accession-num&gt;&lt;work-type&gt;Case Reports&amp;#xD;Research Support, U.S. Gov&amp;apos;t, P.H.S.&lt;/work-type&gt;&lt;urls&gt;&lt;related-urls&gt;&lt;url&gt;http://ovidsp.ovid.com/ovidweb.cgi?T=JS&amp;amp;CSC=Y&amp;amp;NEWS=N&amp;amp;PAGE=fulltext&amp;amp;D=med1&amp;amp;AN=835581&lt;/url&gt;&lt;url&gt;http://sfxhosted.exlibrisgroup.com/cdc?sid=OVID:medline&amp;amp;id=pmid:835581&amp;amp;id=&amp;amp;issn=0002-9343&amp;amp;isbn=&amp;amp;volume=62&amp;amp;issue=1&amp;amp;spage=130&amp;amp;pages=130-2&amp;amp;date=1977&amp;amp;title=American+Journal+of+Medicine&amp;amp;atitle=Survival+of+a+patient+with+intestinal+anthrax.&amp;amp;aulast=Nalin&amp;amp;pid=%3Cauthor%3ENalin+DR%2CSultana+B%2CSahunja+R%2CIslam+AK%2CRahim+MA%2CIslam+M%2CCosta+BS%2CMawla+N%2CGreenough+WB+3rd%3C%2Fauthor%3E&amp;amp;%3CAN%3E835581%3C%2FAN%3E&amp;amp;%3CDT%3ECase+Reports%3C%2FDT%3E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27" w:tooltip="Nalin, 1977 #127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27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77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Bangladesh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17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inges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undercooked or raw meat ingestion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B060E2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8A3440">
              <w:rPr>
                <w:rFonts w:ascii="Calibri" w:hAnsi="Calibri"/>
                <w:color w:val="000000"/>
              </w:rPr>
              <w:t>Admission #1: anorexia, constipation, severe abdominal pain, fever / Admission #2: severe headache, recurrent fever, cough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, B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GI, </w:t>
            </w:r>
            <w:proofErr w:type="spellStart"/>
            <w:r>
              <w:rPr>
                <w:rFonts w:ascii="Calibri" w:hAnsi="Calibri"/>
                <w:color w:val="000000"/>
              </w:rPr>
              <w:t>scleroconjuctival</w:t>
            </w:r>
            <w:proofErr w:type="spellEnd"/>
            <w:r>
              <w:rPr>
                <w:rFonts w:ascii="Calibri" w:hAnsi="Calibri"/>
                <w:color w:val="000000"/>
              </w:rPr>
              <w:t>, ascites, GI, pulmonary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, N/V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3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226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Suffin&lt;/Author&gt;&lt;Year&gt;1978&lt;/Year&gt;&lt;RecNum&gt;128&lt;/RecNum&gt;&lt;DisplayText&gt;[128]&lt;/DisplayText&gt;&lt;record&gt;&lt;rec-number&gt;128&lt;/rec-number&gt;&lt;foreign-keys&gt;&lt;key app="EN" db-id="5pxsas0xr2fzfhez0eove293zrr9ddwrxw2v"&gt;128&lt;/key&gt;&lt;/foreign-keys&gt;&lt;ref-type name="Journal Article"&gt;17&lt;/ref-type&gt;&lt;contributors&gt;&lt;authors&gt;&lt;author&gt;Suffin, S. C.&lt;/author&gt;&lt;author&gt;Carnes, W. H.&lt;/author&gt;&lt;author&gt;Kaufmann, A. F.&lt;/author&gt;&lt;/authors&gt;&lt;/contributors&gt;&lt;titles&gt;&lt;title&gt;Inhalation anthrax in a home craftsman&lt;/title&gt;&lt;secondary-title&gt;Human Pathology&lt;/secondary-title&gt;&lt;/titles&gt;&lt;periodical&gt;&lt;full-title&gt;Human Pathology&lt;/full-title&gt;&lt;abbr-1&gt;Hum. Pathol.&lt;/abbr-1&gt;&lt;abbr-2&gt;Hum Pathol&lt;/abbr-2&gt;&lt;/periodical&gt;&lt;pages&gt;594-7&lt;/pages&gt;&lt;volume&gt;9&lt;/volume&gt;&lt;number&gt;5&lt;/number&gt;&lt;dates&gt;&lt;year&gt;1978&lt;/year&gt;&lt;/dates&gt;&lt;accession-num&gt;101438&lt;/accession-num&gt;&lt;work-type&gt;Case Reports&amp;#xD;Research Support, U.S. Gov&amp;apos;t, P.H.S.&lt;/work-type&gt;&lt;urls&gt;&lt;related-urls&gt;&lt;url&gt;http://ovidsp.ovid.com/ovidweb.cgi?T=JS&amp;amp;CSC=Y&amp;amp;NEWS=N&amp;amp;PAGE=fulltext&amp;amp;D=med1&amp;amp;AN=101438&lt;/url&gt;&lt;url&gt;http://sfxhosted.exlibrisgroup.com/cdc?sid=OVID:medline&amp;amp;id=pmid:101438&amp;amp;id=&amp;amp;issn=0046-8177&amp;amp;isbn=&amp;amp;volume=9&amp;amp;issue=5&amp;amp;spage=594&amp;amp;pages=594-7&amp;amp;date=1978&amp;amp;title=Human+Pathology&amp;amp;atitle=Inhalation+anthrax+in+a+home+craftsman.&amp;amp;aulast=Suffin&amp;amp;pid=%3Cauthor%3ESuffin+SC%2CCarnes+WH%2CKaufmann+AF%3C%2Fauthor%3E&amp;amp;%3CAN%3E101438%3C%2FAN%3E&amp;amp;%3CDT%3ECase+Reports%3C%2FDT%3E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28" w:tooltip="Suffin, 1978 #128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28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7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SA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32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proofErr w:type="spellStart"/>
            <w:r w:rsidRPr="00735577">
              <w:rPr>
                <w:rFonts w:ascii="Calibri" w:hAnsi="Calibri"/>
                <w:color w:val="000000"/>
              </w:rPr>
              <w:t>inhal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wool, processed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Y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B060E2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B060E2">
              <w:rPr>
                <w:rFonts w:ascii="Calibri" w:hAnsi="Calibri"/>
                <w:color w:val="000000"/>
              </w:rPr>
              <w:t>fever, sore throat, chest pain, headache, nausea, anorexia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, B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PE, SAH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, N/V, HA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MS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3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227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Al-Dulaimy&lt;/Author&gt;&lt;Year&gt;1978&lt;/Year&gt;&lt;RecNum&gt;129&lt;/RecNum&gt;&lt;DisplayText&gt;[129]&lt;/DisplayText&gt;&lt;record&gt;&lt;rec-number&gt;129&lt;/rec-number&gt;&lt;foreign-keys&gt;&lt;key app="EN" db-id="5pxsas0xr2fzfhez0eove293zrr9ddwrxw2v"&gt;129&lt;/key&gt;&lt;/foreign-keys&gt;&lt;ref-type name="Journal Article"&gt;17&lt;/ref-type&gt;&lt;contributors&gt;&lt;authors&gt;&lt;author&gt;Al-Dulaimy, S. B.&lt;/author&gt;&lt;author&gt;Al-Allaf, G. A.&lt;/author&gt;&lt;/authors&gt;&lt;/contributors&gt;&lt;titles&gt;&lt;title&gt;Anthrax meningitis&lt;/title&gt;&lt;secondary-title&gt;Transactions of the Royal Society of Tropical Medicine and Hygiene&lt;/secondary-title&gt;&lt;/titles&gt;&lt;periodical&gt;&lt;full-title&gt;Transactions of the Royal Society of Tropical Medicine and Hygiene&lt;/full-title&gt;&lt;abbr-1&gt;Trans. R. Soc. Trop. Med. Hyg.&lt;/abbr-1&gt;&lt;abbr-2&gt;Trans R Soc Trop Med Hyg&lt;/abbr-2&gt;&lt;abbr-3&gt;Transactions of the Royal Society of Tropical Medicine &amp;amp; Hygiene&lt;/abbr-3&gt;&lt;/periodical&gt;&lt;pages&gt;315&lt;/pages&gt;&lt;volume&gt;72&lt;/volume&gt;&lt;number&gt;3&lt;/number&gt;&lt;dates&gt;&lt;year&gt;1978&lt;/year&gt;&lt;/dates&gt;&lt;accession-num&gt;19792900901&lt;/accession-num&gt;&lt;work-type&gt;Journal article&lt;/work-type&gt;&lt;urls&gt;&lt;related-urls&gt;&lt;url&gt;http://ovidsp.ovid.com/ovidweb.cgi?T=JS&amp;amp;CSC=Y&amp;amp;NEWS=N&amp;amp;PAGE=fulltext&amp;amp;D=cagh0&amp;amp;AN=19792900901&lt;/url&gt;&lt;url&gt;http://sfxhosted.exlibrisgroup.com/cdc?sid=OVID:caghdb&amp;amp;id=pmid:&amp;amp;id=10.1016%2F0035-9203%2878%2990216-X&amp;amp;issn=0035-9203&amp;amp;isbn=&amp;amp;volume=72&amp;amp;issue=3&amp;amp;spage=315&amp;amp;pages=315&amp;amp;date=1978&amp;amp;title=Transactions+of+the+Royal+Society+of+Tropical+Medicine+and+Hygiene&amp;amp;atitle=Anthrax+meningitis.&amp;amp;aulast=AL-DULAIMY&amp;amp;pid=%3Cauthor%3EAL-DULAIMY%2C+S.+B.%2CAL-ALLAF%2C+G.+A.%3C%2Fauthor%3E&amp;amp;%3CAN%3E19792900901%3C%2FAN%3E&amp;amp;%3CDT%3EJournal+article%3C%2FDT%3E&lt;/url&gt;&lt;/related-urls&gt;&lt;/urls&gt;&lt;remote-database-name&gt;Global Health&lt;/remote-database-name&gt;&lt;remote-database-provider&gt;Ovid Technologies&lt;/remote-database-provider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29" w:tooltip="Al-Dulaimy, 1978 #129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29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78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Iraq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33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F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unknown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animal contac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Y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B060E2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B060E2">
              <w:rPr>
                <w:rFonts w:ascii="Calibri" w:hAnsi="Calibri"/>
                <w:color w:val="000000"/>
              </w:rPr>
              <w:t xml:space="preserve">unconsciousness, 3-day </w:t>
            </w:r>
            <w:r w:rsidRPr="008A3440">
              <w:rPr>
                <w:rFonts w:ascii="Calibri" w:hAnsi="Calibri"/>
                <w:color w:val="000000"/>
              </w:rPr>
              <w:t xml:space="preserve">history of ILI, 6-hour history of </w:t>
            </w:r>
            <w:r w:rsidRPr="00B060E2">
              <w:rPr>
                <w:rFonts w:ascii="Calibri" w:hAnsi="Calibri"/>
                <w:color w:val="000000"/>
              </w:rPr>
              <w:t xml:space="preserve"> severe headache, nausea, vomiting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subarachnoid, SAH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/V, HA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MS, LOC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4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0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228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Jena&lt;/Author&gt;&lt;Year&gt;1980&lt;/Year&gt;&lt;RecNum&gt;130&lt;/RecNum&gt;&lt;DisplayText&gt;[130]&lt;/DisplayText&gt;&lt;record&gt;&lt;rec-number&gt;130&lt;/rec-number&gt;&lt;foreign-keys&gt;&lt;key app="EN" db-id="5pxsas0xr2fzfhez0eove293zrr9ddwrxw2v"&gt;130&lt;/key&gt;&lt;/foreign-keys&gt;&lt;ref-type name="Journal Article"&gt;17&lt;/ref-type&gt;&lt;contributors&gt;&lt;authors&gt;&lt;author&gt;Jena, G. P.&lt;/author&gt;&lt;/authors&gt;&lt;/contributors&gt;&lt;titles&gt;&lt;title&gt;Intestinal Anthrax in Man: a Case Report&lt;/title&gt;&lt;secondary-title&gt;Central African Journal of Medicine&lt;/secondary-title&gt;&lt;/titles&gt;&lt;periodical&gt;&lt;full-title&gt;Central African Journal of Medicine&lt;/full-title&gt;&lt;abbr-1&gt;Cent. Afr. J. Med.&lt;/abbr-1&gt;&lt;abbr-2&gt;Cent Afr J Med&lt;/abbr-2&gt;&lt;/periodical&gt;&lt;pages&gt;253-254&lt;/pages&gt;&lt;volume&gt;26&lt;/volume&gt;&lt;number&gt;12&lt;/number&gt;&lt;dates&gt;&lt;year&gt;1980&lt;/year&gt;&lt;/dates&gt;&lt;accession-num&gt;19812901768&lt;/accession-num&gt;&lt;work-type&gt;Journal article&lt;/work-type&gt;&lt;urls&gt;&lt;related-urls&gt;&lt;url&gt;http://ovidsp.ovid.com/ovidweb.cgi?T=JS&amp;amp;CSC=Y&amp;amp;NEWS=N&amp;amp;PAGE=fulltext&amp;amp;D=cagh0&amp;amp;AN=19812901768&lt;/url&gt;&lt;url&gt;http://sfxhosted.exlibrisgroup.com/cdc?sid=OVID:caghdb&amp;amp;id=pmid:&amp;amp;id=&amp;amp;issn=0008-9176&amp;amp;isbn=&amp;amp;volume=26&amp;amp;issue=12&amp;amp;spage=253&amp;amp;pages=253-254&amp;amp;date=1980&amp;amp;title=Central+African+Journal+of+Medicine&amp;amp;atitle=Intestinal+anthrax+in+man%3A+a+case+report.&amp;amp;aulast=JENA&amp;amp;pid=%3Cauthor%3EJENA%2C+G.+P.%3C%2Fauthor%3E&amp;amp;%3CAN%3E19812901768%3C%2FAN%3E&amp;amp;%3CDT%3EJournal+article%3C%2FDT%3E&lt;/url&gt;&lt;/related-urls&gt;&lt;/urls&gt;&lt;remote-database-name&gt;Global Health&lt;/remote-database-name&gt;&lt;remote-database-provider&gt;Ovid Technologies&lt;/remote-database-provider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30" w:tooltip="Jena, 1980 #130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30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8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Zimbabwe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25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inges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pain in abdomen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, B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scites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2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229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Brachman&lt;/Author&gt;&lt;Year&gt;1980&lt;/Year&gt;&lt;RecNum&gt;101&lt;/RecNum&gt;&lt;DisplayText&gt;[101]&lt;/DisplayText&gt;&lt;record&gt;&lt;rec-number&gt;101&lt;/rec-number&gt;&lt;foreign-keys&gt;&lt;key app="EN" db-id="5pxsas0xr2fzfhez0eove293zrr9ddwrxw2v"&gt;101&lt;/key&gt;&lt;/foreign-keys&gt;&lt;ref-type name="Journal Article"&gt;17&lt;/ref-type&gt;&lt;contributors&gt;&lt;authors&gt;&lt;author&gt;Brachman, Philip S&lt;/author&gt;&lt;/authors&gt;&lt;/contributors&gt;&lt;titles&gt;&lt;title&gt;Inhalation anthrax&lt;/title&gt;&lt;secondary-title&gt;Annals of the New York Academy of Sciences&lt;/secondary-title&gt;&lt;/titles&gt;&lt;periodical&gt;&lt;full-title&gt;Annals of the New York Academy of Sciences&lt;/full-title&gt;&lt;abbr-1&gt;Ann. N. Y. Acad. Sci.&lt;/abbr-1&gt;&lt;abbr-2&gt;Ann N Y Acad Sci&lt;/abbr-2&gt;&lt;/periodical&gt;&lt;pages&gt;83-93&lt;/pages&gt;&lt;volume&gt;353&lt;/volume&gt;&lt;number&gt;1&lt;/number&gt;&lt;dates&gt;&lt;year&gt;1980&lt;/year&gt;&lt;/dates&gt;&lt;isbn&gt;1749-6632&lt;/isbn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01" w:tooltip="Brachman, 1980 #101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01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80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SA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53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proofErr w:type="spellStart"/>
            <w:r w:rsidRPr="00735577">
              <w:rPr>
                <w:rFonts w:ascii="Calibri" w:hAnsi="Calibri"/>
                <w:color w:val="000000"/>
              </w:rPr>
              <w:t>inhal</w:t>
            </w:r>
            <w:proofErr w:type="spellEnd"/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Bacillus anthracis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ever, headache, muscle aches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BS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PE, pericardial effusion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, HA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6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3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230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Levy&lt;/Author&gt;&lt;Year&gt;1981&lt;/Year&gt;&lt;RecNum&gt;131&lt;/RecNum&gt;&lt;DisplayText&gt;[131]&lt;/DisplayText&gt;&lt;record&gt;&lt;rec-number&gt;131&lt;/rec-number&gt;&lt;foreign-keys&gt;&lt;key app="EN" db-id="5pxsas0xr2fzfhez0eove293zrr9ddwrxw2v"&gt;131&lt;/key&gt;&lt;/foreign-keys&gt;&lt;ref-type name="Journal Article"&gt;17&lt;/ref-type&gt;&lt;contributors&gt;&lt;authors&gt;&lt;author&gt;Levy, L. M.&lt;/author&gt;&lt;author&gt;Baker, N.&lt;/author&gt;&lt;author&gt;Meyer, M. P.&lt;/author&gt;&lt;author&gt;Crosland, P.&lt;/author&gt;&lt;author&gt;Hampton, J.&lt;/author&gt;&lt;/authors&gt;&lt;/contributors&gt;&lt;titles&gt;&lt;title&gt;Anthrax meningitis in Zimbabwe&lt;/title&gt;&lt;secondary-title&gt;Central African Journal of Medicine&lt;/secondary-title&gt;&lt;/titles&gt;&lt;periodical&gt;&lt;full-title&gt;Central African Journal of Medicine&lt;/full-title&gt;&lt;abbr-1&gt;Cent. Afr. J. Med.&lt;/abbr-1&gt;&lt;abbr-2&gt;Cent Afr J Med&lt;/abbr-2&gt;&lt;/periodical&gt;&lt;pages&gt;101-104&lt;/pages&gt;&lt;volume&gt;27&lt;/volume&gt;&lt;number&gt;6&lt;/number&gt;&lt;dates&gt;&lt;year&gt;1981&lt;/year&gt;&lt;/dates&gt;&lt;accession-num&gt;19822900296&lt;/accession-num&gt;&lt;work-type&gt;Journal article&lt;/work-type&gt;&lt;urls&gt;&lt;related-urls&gt;&lt;url&gt;http://ovidsp.ovid.com/ovidweb.cgi?T=JS&amp;amp;CSC=Y&amp;amp;NEWS=N&amp;amp;PAGE=fulltext&amp;amp;D=cagh0&amp;amp;AN=19822900296&lt;/url&gt;&lt;url&gt;http://sfxhosted.exlibrisgroup.com/cdc?sid=OVID:caghdb&amp;amp;id=pmid:&amp;amp;id=&amp;amp;issn=0008-9176&amp;amp;isbn=&amp;amp;volume=27&amp;amp;issue=6&amp;amp;spage=101&amp;amp;pages=101-104&amp;amp;date=1981&amp;amp;title=Central+African+Journal+of+Medicine&amp;amp;atitle=Anthrax+meningitis+in+Zimbabwe.&amp;amp;aulast=LEVY&amp;amp;pid=%3Cauthor%3ELEVY%2C+L.+M.%2CBAKER%2C+N.%2CMEYER%2C+M.+P.%2CCROSLAND%2C+P.%2CHAMPTON%2C+J.%3C%2Fauthor%3E&amp;amp;%3CAN%3E19822900296%3C%2FAN%3E&amp;amp;%3CDT%3EJournal+article%3C%2FDT%3E&lt;/url&gt;&lt;/related-urls&gt;&lt;/urls&gt;&lt;remote-database-name&gt;Global Health&lt;/remote-database-name&gt;&lt;remote-database-provider&gt;Ovid Technologies&lt;/remote-database-provider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31" w:tooltip="Levy, 1981 #131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31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8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Zimbabwe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9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F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Y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painful swelling with a central dark pustule over the L scapular region, epigastric pain, vomiting, loss of consciousness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, B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, N/V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S, AMS, LOC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7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1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231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Levy&lt;/Author&gt;&lt;Year&gt;1981&lt;/Year&gt;&lt;RecNum&gt;131&lt;/RecNum&gt;&lt;DisplayText&gt;[131]&lt;/DisplayText&gt;&lt;record&gt;&lt;rec-number&gt;131&lt;/rec-number&gt;&lt;foreign-keys&gt;&lt;key app="EN" db-id="5pxsas0xr2fzfhez0eove293zrr9ddwrxw2v"&gt;131&lt;/key&gt;&lt;/foreign-keys&gt;&lt;ref-type name="Journal Article"&gt;17&lt;/ref-type&gt;&lt;contributors&gt;&lt;authors&gt;&lt;author&gt;Levy, L. M.&lt;/author&gt;&lt;author&gt;Baker, N.&lt;/author&gt;&lt;author&gt;Meyer, M. P.&lt;/author&gt;&lt;author&gt;Crosland, P.&lt;/author&gt;&lt;author&gt;Hampton, J.&lt;/author&gt;&lt;/authors&gt;&lt;/contributors&gt;&lt;titles&gt;&lt;title&gt;Anthrax meningitis in Zimbabwe&lt;/title&gt;&lt;secondary-title&gt;Central African Journal of Medicine&lt;/secondary-title&gt;&lt;/titles&gt;&lt;periodical&gt;&lt;full-title&gt;Central African Journal of Medicine&lt;/full-title&gt;&lt;abbr-1&gt;Cent. Afr. J. Med.&lt;/abbr-1&gt;&lt;abbr-2&gt;Cent Afr J Med&lt;/abbr-2&gt;&lt;/periodical&gt;&lt;pages&gt;101-104&lt;/pages&gt;&lt;volume&gt;27&lt;/volume&gt;&lt;number&gt;6&lt;/number&gt;&lt;dates&gt;&lt;year&gt;1981&lt;/year&gt;&lt;/dates&gt;&lt;accession-num&gt;19822900296&lt;/accession-num&gt;&lt;work-type&gt;Journal article&lt;/work-type&gt;&lt;urls&gt;&lt;related-urls&gt;&lt;url&gt;http://ovidsp.ovid.com/ovidweb.cgi?T=JS&amp;amp;CSC=Y&amp;amp;NEWS=N&amp;amp;PAGE=fulltext&amp;amp;D=cagh0&amp;amp;AN=19822900296&lt;/url&gt;&lt;url&gt;http://sfxhosted.exlibrisgroup.com/cdc?sid=OVID:caghdb&amp;amp;id=pmid:&amp;amp;id=&amp;amp;issn=0008-9176&amp;amp;isbn=&amp;amp;volume=27&amp;amp;issue=6&amp;amp;spage=101&amp;amp;pages=101-104&amp;amp;date=1981&amp;amp;title=Central+African+Journal+of+Medicine&amp;amp;atitle=Anthrax+meningitis+in+Zimbabwe.&amp;amp;aulast=LEVY&amp;amp;pid=%3Cauthor%3ELEVY%2C+L.+M.%2CBAKER%2C+N.%2CMEYER%2C+M.+P.%2CCROSLAND%2C+P.%2CHAMPTON%2C+J.%3C%2Fauthor%3E&amp;amp;%3CAN%3E19822900296%3C%2FAN%3E&amp;amp;%3CDT%3EJournal+article%3C%2FDT%3E&lt;/url&gt;&lt;/related-urls&gt;&lt;/urls&gt;&lt;remote-database-name&gt;Global Health&lt;/remote-database-name&gt;&lt;remote-database-provider&gt;Ovid Technologies&lt;/remote-database-provider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31" w:tooltip="Levy, 1981 #131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31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81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Zimbabwe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40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ill or dead animal contac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Y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two “grand mal” seizures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proofErr w:type="spellStart"/>
            <w:r>
              <w:rPr>
                <w:rFonts w:ascii="Calibri" w:hAnsi="Calibri"/>
                <w:color w:val="000000"/>
              </w:rPr>
              <w:t>subserosal</w:t>
            </w:r>
            <w:proofErr w:type="spellEnd"/>
            <w:r>
              <w:rPr>
                <w:rFonts w:ascii="Calibri" w:hAnsi="Calibri"/>
                <w:color w:val="000000"/>
              </w:rPr>
              <w:t xml:space="preserve"> and subcutaneous hemorrhage, SAH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S, AMS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1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232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Levy&lt;/Author&gt;&lt;Year&gt;1981&lt;/Year&gt;&lt;RecNum&gt;131&lt;/RecNum&gt;&lt;DisplayText&gt;[131]&lt;/DisplayText&gt;&lt;record&gt;&lt;rec-number&gt;131&lt;/rec-number&gt;&lt;foreign-keys&gt;&lt;key app="EN" db-id="5pxsas0xr2fzfhez0eove293zrr9ddwrxw2v"&gt;131&lt;/key&gt;&lt;/foreign-keys&gt;&lt;ref-type name="Journal Article"&gt;17&lt;/ref-type&gt;&lt;contributors&gt;&lt;authors&gt;&lt;author&gt;Levy, L. M.&lt;/author&gt;&lt;author&gt;Baker, N.&lt;/author&gt;&lt;author&gt;Meyer, M. P.&lt;/author&gt;&lt;author&gt;Crosland, P.&lt;/author&gt;&lt;author&gt;Hampton, J.&lt;/author&gt;&lt;/authors&gt;&lt;/contributors&gt;&lt;titles&gt;&lt;title&gt;Anthrax meningitis in Zimbabwe&lt;/title&gt;&lt;secondary-title&gt;Central African Journal of Medicine&lt;/secondary-title&gt;&lt;/titles&gt;&lt;periodical&gt;&lt;full-title&gt;Central African Journal of Medicine&lt;/full-title&gt;&lt;abbr-1&gt;Cent. Afr. J. Med.&lt;/abbr-1&gt;&lt;abbr-2&gt;Cent Afr J Med&lt;/abbr-2&gt;&lt;/periodical&gt;&lt;pages&gt;101-104&lt;/pages&gt;&lt;volume&gt;27&lt;/volume&gt;&lt;number&gt;6&lt;/number&gt;&lt;dates&gt;&lt;year&gt;1981&lt;/year&gt;&lt;/dates&gt;&lt;accession-num&gt;19822900296&lt;/accession-num&gt;&lt;work-type&gt;Journal article&lt;/work-type&gt;&lt;urls&gt;&lt;related-urls&gt;&lt;url&gt;http://ovidsp.ovid.com/ovidweb.cgi?T=JS&amp;amp;CSC=Y&amp;amp;NEWS=N&amp;amp;PAGE=fulltext&amp;amp;D=cagh0&amp;amp;AN=19822900296&lt;/url&gt;&lt;url&gt;http://sfxhosted.exlibrisgroup.com/cdc?sid=OVID:caghdb&amp;amp;id=pmid:&amp;amp;id=&amp;amp;issn=0008-9176&amp;amp;isbn=&amp;amp;volume=27&amp;amp;issue=6&amp;amp;spage=101&amp;amp;pages=101-104&amp;amp;date=1981&amp;amp;title=Central+African+Journal+of+Medicine&amp;amp;atitle=Anthrax+meningitis+in+Zimbabwe.&amp;amp;aulast=LEVY&amp;amp;pid=%3Cauthor%3ELEVY%2C+L.+M.%2CBAKER%2C+N.%2CMEYER%2C+M.+P.%2CCROSLAND%2C+P.%2CHAMPTON%2C+J.%3C%2Fauthor%3E&amp;amp;%3CAN%3E19822900296%3C%2FAN%3E&amp;amp;%3CDT%3EJournal+article%3C%2FDT%3E&lt;/url&gt;&lt;/related-urls&gt;&lt;/urls&gt;&lt;remote-database-name&gt;Global Health&lt;/remote-database-name&gt;&lt;remote-database-provider&gt;Ovid Technologies&lt;/remote-database-provider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31" w:tooltip="Levy, 1981 #131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31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8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Zimbabwe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56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F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Y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coma, sore on L middle finger,  swelling of arm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, B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S, AMS, LOC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5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1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233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Levy&lt;/Author&gt;&lt;Year&gt;1981&lt;/Year&gt;&lt;RecNum&gt;131&lt;/RecNum&gt;&lt;DisplayText&gt;[131]&lt;/DisplayText&gt;&lt;record&gt;&lt;rec-number&gt;131&lt;/rec-number&gt;&lt;foreign-keys&gt;&lt;key app="EN" db-id="5pxsas0xr2fzfhez0eove293zrr9ddwrxw2v"&gt;131&lt;/key&gt;&lt;/foreign-keys&gt;&lt;ref-type name="Journal Article"&gt;17&lt;/ref-type&gt;&lt;contributors&gt;&lt;authors&gt;&lt;author&gt;Levy, L. M.&lt;/author&gt;&lt;author&gt;Baker, N.&lt;/author&gt;&lt;author&gt;Meyer, M. P.&lt;/author&gt;&lt;author&gt;Crosland, P.&lt;/author&gt;&lt;author&gt;Hampton, J.&lt;/author&gt;&lt;/authors&gt;&lt;/contributors&gt;&lt;titles&gt;&lt;title&gt;Anthrax meningitis in Zimbabwe&lt;/title&gt;&lt;secondary-title&gt;Central African Journal of Medicine&lt;/secondary-title&gt;&lt;/titles&gt;&lt;periodical&gt;&lt;full-title&gt;Central African Journal of Medicine&lt;/full-title&gt;&lt;abbr-1&gt;Cent. Afr. J. Med.&lt;/abbr-1&gt;&lt;abbr-2&gt;Cent Afr J Med&lt;/abbr-2&gt;&lt;/periodical&gt;&lt;pages&gt;101-104&lt;/pages&gt;&lt;volume&gt;27&lt;/volume&gt;&lt;number&gt;6&lt;/number&gt;&lt;dates&gt;&lt;year&gt;1981&lt;/year&gt;&lt;/dates&gt;&lt;accession-num&gt;19822900296&lt;/accession-num&gt;&lt;work-type&gt;Journal article&lt;/work-type&gt;&lt;urls&gt;&lt;related-urls&gt;&lt;url&gt;http://ovidsp.ovid.com/ovidweb.cgi?T=JS&amp;amp;CSC=Y&amp;amp;NEWS=N&amp;amp;PAGE=fulltext&amp;amp;D=cagh0&amp;amp;AN=19822900296&lt;/url&gt;&lt;url&gt;http://sfxhosted.exlibrisgroup.com/cdc?sid=OVID:caghdb&amp;amp;id=pmid:&amp;amp;id=&amp;amp;issn=0008-9176&amp;amp;isbn=&amp;amp;volume=27&amp;amp;issue=6&amp;amp;spage=101&amp;amp;pages=101-104&amp;amp;date=1981&amp;amp;title=Central+African+Journal+of+Medicine&amp;amp;atitle=Anthrax+meningitis+in+Zimbabwe.&amp;amp;aulast=LEVY&amp;amp;pid=%3Cauthor%3ELEVY%2C+L.+M.%2CBAKER%2C+N.%2CMEYER%2C+M.+P.%2CCROSLAND%2C+P.%2CHAMPTON%2C+J.%3C%2Fauthor%3E&amp;amp;%3CAN%3E19822900296%3C%2FAN%3E&amp;amp;%3CDT%3EJournal+article%3C%2FDT%3E&lt;/url&gt;&lt;/related-urls&gt;&lt;/urls&gt;&lt;remote-database-name&gt;Global Health&lt;/remote-database-name&gt;&lt;remote-database-provider&gt;Ovid Technologies&lt;/remote-database-provider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31" w:tooltip="Levy, 1981 #131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31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81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Zimbabwe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57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Y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swollen R thumb, "feeling unwell," unconsciousness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, B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/V, HA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S, AMS, LOC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9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1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234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Levy&lt;/Author&gt;&lt;Year&gt;1981&lt;/Year&gt;&lt;RecNum&gt;131&lt;/RecNum&gt;&lt;DisplayText&gt;[131]&lt;/DisplayText&gt;&lt;record&gt;&lt;rec-number&gt;131&lt;/rec-number&gt;&lt;foreign-keys&gt;&lt;key app="EN" db-id="5pxsas0xr2fzfhez0eove293zrr9ddwrxw2v"&gt;131&lt;/key&gt;&lt;/foreign-keys&gt;&lt;ref-type name="Journal Article"&gt;17&lt;/ref-type&gt;&lt;contributors&gt;&lt;authors&gt;&lt;author&gt;Levy, L. M.&lt;/author&gt;&lt;author&gt;Baker, N.&lt;/author&gt;&lt;author&gt;Meyer, M. P.&lt;/author&gt;&lt;author&gt;Crosland, P.&lt;/author&gt;&lt;author&gt;Hampton, J.&lt;/author&gt;&lt;/authors&gt;&lt;/contributors&gt;&lt;titles&gt;&lt;title&gt;Anthrax meningitis in Zimbabwe&lt;/title&gt;&lt;secondary-title&gt;Central African Journal of Medicine&lt;/secondary-title&gt;&lt;/titles&gt;&lt;periodical&gt;&lt;full-title&gt;Central African Journal of Medicine&lt;/full-title&gt;&lt;abbr-1&gt;Cent. Afr. J. Med.&lt;/abbr-1&gt;&lt;abbr-2&gt;Cent Afr J Med&lt;/abbr-2&gt;&lt;/periodical&gt;&lt;pages&gt;101-104&lt;/pages&gt;&lt;volume&gt;27&lt;/volume&gt;&lt;number&gt;6&lt;/number&gt;&lt;dates&gt;&lt;year&gt;1981&lt;/year&gt;&lt;/dates&gt;&lt;accession-num&gt;19822900296&lt;/accession-num&gt;&lt;work-type&gt;Journal article&lt;/work-type&gt;&lt;urls&gt;&lt;related-urls&gt;&lt;url&gt;http://ovidsp.ovid.com/ovidweb.cgi?T=JS&amp;amp;CSC=Y&amp;amp;NEWS=N&amp;amp;PAGE=fulltext&amp;amp;D=cagh0&amp;amp;AN=19822900296&lt;/url&gt;&lt;url&gt;http://sfxhosted.exlibrisgroup.com/cdc?sid=OVID:caghdb&amp;amp;id=pmid:&amp;amp;id=&amp;amp;issn=0008-9176&amp;amp;isbn=&amp;amp;volume=27&amp;amp;issue=6&amp;amp;spage=101&amp;amp;pages=101-104&amp;amp;date=1981&amp;amp;title=Central+African+Journal+of+Medicine&amp;amp;atitle=Anthrax+meningitis+in+Zimbabwe.&amp;amp;aulast=LEVY&amp;amp;pid=%3Cauthor%3ELEVY%2C+L.+M.%2CBAKER%2C+N.%2CMEYER%2C+M.+P.%2CCROSLAND%2C+P.%2CHAMPTON%2C+J.%3C%2Fauthor%3E&amp;amp;%3CAN%3E19822900296%3C%2FAN%3E&amp;amp;%3CDT%3EJournal+article%3C%2FDT%3E&lt;/url&gt;&lt;/related-urls&gt;&lt;/urls&gt;&lt;remote-database-name&gt;Global Health&lt;/remote-database-name&gt;&lt;remote-database-provider&gt;Ovid Technologies&lt;/remote-database-provider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31" w:tooltip="Levy, 1981 #131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31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8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Zimbabwe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58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Y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seizures, nausea, headache, skin lesion, abdominal pain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B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SAH, pulmonary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, N/V, HA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S, AMS, LOC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6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2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lastRenderedPageBreak/>
              <w:t xml:space="preserve">235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Lb3NoaTwvQXV0aG9yPjxZZWFyPjE5ODE8L1llYXI+PFJl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</w:fldData>
              </w:fldChar>
            </w:r>
            <w:r w:rsidR="00EE4890">
              <w:rPr>
                <w:rFonts w:ascii="Calibri" w:hAnsi="Calibri"/>
                <w:color w:val="000000"/>
              </w:rPr>
              <w:instrText xml:space="preserve"> ADDIN EN.CITE </w:instrText>
            </w:r>
            <w:r w:rsidR="00EE4890"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Lb3NoaTwvQXV0aG9yPjxZZWFyPjE5ODE8L1llYXI+PFJl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</w:fldData>
              </w:fldChar>
            </w:r>
            <w:r w:rsidR="00EE4890">
              <w:rPr>
                <w:rFonts w:ascii="Calibri" w:hAnsi="Calibri"/>
                <w:color w:val="000000"/>
              </w:rPr>
              <w:instrText xml:space="preserve"> ADDIN EN.CITE.DATA </w:instrText>
            </w:r>
            <w:r w:rsidR="00EE4890">
              <w:rPr>
                <w:rFonts w:ascii="Calibri" w:hAnsi="Calibri"/>
                <w:color w:val="000000"/>
              </w:rPr>
            </w:r>
            <w:r w:rsidR="00EE4890">
              <w:rPr>
                <w:rFonts w:ascii="Calibri" w:hAnsi="Calibri"/>
                <w:color w:val="000000"/>
              </w:rPr>
              <w:fldChar w:fldCharType="end"/>
            </w:r>
            <w:r w:rsidR="00842672" w:rsidRPr="00DF23AD">
              <w:rPr>
                <w:rFonts w:ascii="Calibri" w:hAnsi="Calibri"/>
                <w:color w:val="000000"/>
              </w:rPr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32" w:tooltip="Koshi, 1981 #132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32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 xml:space="preserve">, </w:t>
            </w:r>
            <w:hyperlink w:anchor="_ENREF_133" w:tooltip="Lalitha, 1990 #133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33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81, 1990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India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63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proofErr w:type="spellStart"/>
            <w:r w:rsidRPr="00735577">
              <w:rPr>
                <w:rFonts w:ascii="Calibri" w:hAnsi="Calibri"/>
                <w:color w:val="000000"/>
              </w:rPr>
              <w:t>inhal</w:t>
            </w:r>
            <w:proofErr w:type="spellEnd"/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animal contac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Y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ild fever, urinary incontinence syncope, cough, fever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, B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, HA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MS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3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3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236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Chandramukhi&lt;/Author&gt;&lt;Year&gt;1983&lt;/Year&gt;&lt;RecNum&gt;134&lt;/RecNum&gt;&lt;DisplayText&gt;[134]&lt;/DisplayText&gt;&lt;record&gt;&lt;rec-number&gt;134&lt;/rec-number&gt;&lt;foreign-keys&gt;&lt;key app="EN" db-id="5pxsas0xr2fzfhez0eove293zrr9ddwrxw2v"&gt;134&lt;/key&gt;&lt;/foreign-keys&gt;&lt;ref-type name="Journal Article"&gt;17&lt;/ref-type&gt;&lt;contributors&gt;&lt;authors&gt;&lt;author&gt;Chandramukhi, A&lt;/author&gt;&lt;author&gt;Shankar, P&lt;/author&gt;&lt;author&gt;Rao, T Vasudeo&lt;/author&gt;&lt;author&gt;Sundararajan, S&lt;/author&gt;&lt;author&gt;Swamy, HS&lt;/author&gt;&lt;/authors&gt;&lt;/contributors&gt;&lt;titles&gt;&lt;title&gt;Acute leptomeningitis due to Bacillus anthracis. A case report&lt;/title&gt;&lt;secondary-title&gt;Tropical and geographical medicine&lt;/secondary-title&gt;&lt;/titles&gt;&lt;periodical&gt;&lt;full-title&gt;Tropical and Geographical Medicine&lt;/full-title&gt;&lt;abbr-1&gt;Trop. Geogr. Med.&lt;/abbr-1&gt;&lt;abbr-2&gt;Trop Geogr Med&lt;/abbr-2&gt;&lt;abbr-3&gt;Tropical &amp;amp; Geographical Medicine&lt;/abbr-3&gt;&lt;/periodical&gt;&lt;pages&gt;79-82&lt;/pages&gt;&lt;volume&gt;35&lt;/volume&gt;&lt;number&gt;1&lt;/number&gt;&lt;dates&gt;&lt;year&gt;1983&lt;/year&gt;&lt;/dates&gt;&lt;isbn&gt;0041-3232&lt;/isbn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34" w:tooltip="Chandramukhi, 1983 #134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34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8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India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45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F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unknown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Y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fever, severe </w:t>
            </w:r>
            <w:proofErr w:type="spellStart"/>
            <w:r>
              <w:rPr>
                <w:rFonts w:ascii="Calibri" w:hAnsi="Calibri"/>
                <w:color w:val="000000"/>
              </w:rPr>
              <w:t>bifrontal</w:t>
            </w:r>
            <w:proofErr w:type="spellEnd"/>
            <w:r>
              <w:rPr>
                <w:rFonts w:ascii="Calibri" w:hAnsi="Calibri"/>
                <w:color w:val="000000"/>
              </w:rPr>
              <w:t xml:space="preserve"> headache, altered mental status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, B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, HA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S, AMS, LOC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3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2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237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Bhat&lt;/Author&gt;&lt;Year&gt;1983&lt;/Year&gt;&lt;RecNum&gt;135&lt;/RecNum&gt;&lt;DisplayText&gt;[135]&lt;/DisplayText&gt;&lt;record&gt;&lt;rec-number&gt;135&lt;/rec-number&gt;&lt;foreign-keys&gt;&lt;key app="EN" db-id="5pxsas0xr2fzfhez0eove293zrr9ddwrxw2v"&gt;135&lt;/key&gt;&lt;/foreign-keys&gt;&lt;ref-type name="Journal Article"&gt;17&lt;/ref-type&gt;&lt;contributors&gt;&lt;authors&gt;&lt;author&gt;Bhat, P&lt;/author&gt;&lt;author&gt;Pereira, P&lt;/author&gt;&lt;author&gt;Mohan, N&lt;/author&gt;&lt;/authors&gt;&lt;/contributors&gt;&lt;titles&gt;&lt;title&gt;Primary anthrax meningitis: a case report&lt;/title&gt;&lt;secondary-title&gt;Neurol India&lt;/secondary-title&gt;&lt;/titles&gt;&lt;periodical&gt;&lt;full-title&gt;Neurology India&lt;/full-title&gt;&lt;abbr-1&gt;Neurol. India&lt;/abbr-1&gt;&lt;abbr-2&gt;Neurol India&lt;/abbr-2&gt;&lt;/periodical&gt;&lt;pages&gt;71-73&lt;/pages&gt;&lt;volume&gt;31&lt;/volume&gt;&lt;dates&gt;&lt;year&gt;1983&lt;/year&gt;&lt;/dates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35" w:tooltip="Bhat, 1983 #135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35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83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India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45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unknown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Y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ever, headache, cough, vomiting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, B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, N/V, HA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S, AMS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6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2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238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192DD9">
              <w:rPr>
                <w:rFonts w:ascii="Calibri" w:hAnsi="Calibri"/>
                <w:color w:val="000000"/>
              </w:rPr>
              <w:instrText xml:space="preserve"> ADDIN EN.CITE &lt;EndNote&gt;&lt;Cite&gt;&lt;Author&gt;Wylock&lt;/Author&gt;&lt;Year&gt;1983&lt;/Year&gt;&lt;RecNum&gt;136&lt;/RecNum&gt;&lt;DisplayText&gt;[136]&lt;/DisplayText&gt;&lt;record&gt;&lt;rec-number&gt;136&lt;/rec-number&gt;&lt;foreign-keys&gt;&lt;key app="EN" db-id="5pxsas0xr2fzfhez0eove293zrr9ddwrxw2v"&gt;136&lt;/key&gt;&lt;/foreign-keys&gt;&lt;ref-type name="Journal Article"&gt;17&lt;/ref-type&gt;&lt;contributors&gt;&lt;authors&gt;&lt;author&gt;Wylock, P.&lt;/author&gt;&lt;author&gt;Jaeken, R.&lt;/author&gt;&lt;author&gt;Deraemaecker, R.&lt;/author&gt;&lt;/authors&gt;&lt;/contributors&gt;&lt;titles&gt;&lt;title&gt;Anthrax of the hand: case report&lt;/title&gt;&lt;secondary-title&gt;Journal of Hand Surgery - American Volume&lt;/secondary-title&gt;&lt;/titles&gt;&lt;periodical&gt;&lt;full-title&gt;Journal of Hand Surgery - American Volume&lt;/full-title&gt;&lt;abbr-2&gt;J Hand Surg [Am]&lt;/abbr-2&gt;&lt;/periodical&gt;&lt;pages&gt;576-8&lt;/pages&gt;&lt;volume&gt;8&lt;/volume&gt;&lt;number&gt;5 Pt 1&lt;/number&gt;&lt;dates&gt;&lt;year&gt;1983&lt;/year&gt;&lt;/dates&gt;&lt;accession-num&gt;6630932&lt;/accession-num&gt;&lt;work-type&gt;Case Reports&lt;/work-type&gt;&lt;urls&gt;&lt;related-urls&gt;&lt;url&gt;http://ovidsp.ovid.com/ovidweb.cgi?T=JS&amp;amp;CSC=Y&amp;amp;NEWS=N&amp;amp;PAGE=fulltext&amp;amp;D=med2&amp;amp;AN=6630932&lt;/url&gt;&lt;url&gt;http://sfxhosted.exlibrisgroup.com/cdc?sid=OVID:medline&amp;amp;id=pmid:6630932&amp;amp;id=&amp;amp;issn=0363-5023&amp;amp;isbn=&amp;amp;volume=8&amp;amp;issue=5&amp;amp;spage=576&amp;amp;pages=576-8&amp;amp;date=1983&amp;amp;title=Journal+of+Hand+Surgery+-+American+Volume&amp;amp;atitle=Anthrax+of+the+hand%3A+case+report.&amp;amp;aulast=Wylock&amp;amp;pid=%3Cauthor%3EWylock+P%2CJaeken+R%2CDeraemaecker+R%3C%2Fauthor%3E&amp;amp;%3CAN%3E6630932%3C%2FAN%3E&amp;amp;%3CDT%3ECase+Reports%3C%2FDT%3E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36" w:tooltip="Wylock, 1983 #136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36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8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Belgium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52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Bacillus anthracis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vesicle, erythema, edema on finger of L hand; fever; arm swollen and edematous; axillary adenopathy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BS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2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239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Navacharoen&lt;/Author&gt;&lt;Year&gt;1985&lt;/Year&gt;&lt;RecNum&gt;137&lt;/RecNum&gt;&lt;DisplayText&gt;[137]&lt;/DisplayText&gt;&lt;record&gt;&lt;rec-number&gt;137&lt;/rec-number&gt;&lt;foreign-keys&gt;&lt;key app="EN" db-id="5pxsas0xr2fzfhez0eove293zrr9ddwrxw2v"&gt;137&lt;/key&gt;&lt;/foreign-keys&gt;&lt;ref-type name="Journal Article"&gt;17&lt;/ref-type&gt;&lt;contributors&gt;&lt;authors&gt;&lt;author&gt;Navacharoen, N.&lt;/author&gt;&lt;author&gt;Sirisanthana, T.&lt;/author&gt;&lt;author&gt;Navacharoen, W.&lt;/author&gt;&lt;author&gt;Ruckphaopunt, K.&lt;/author&gt;&lt;/authors&gt;&lt;/contributors&gt;&lt;titles&gt;&lt;title&gt;Oropharyngeal anthrax&lt;/title&gt;&lt;secondary-title&gt;Journal of Laryngology &amp;amp; Otology&lt;/secondary-title&gt;&lt;/titles&gt;&lt;periodical&gt;&lt;full-title&gt;Journal of Laryngology and Otology&lt;/full-title&gt;&lt;abbr-1&gt;J. Laryngol. Otol.&lt;/abbr-1&gt;&lt;abbr-2&gt;J Laryngol Otol&lt;/abbr-2&gt;&lt;abbr-3&gt;Journal of Laryngology &amp;amp; Otology&lt;/abbr-3&gt;&lt;/periodical&gt;&lt;pages&gt;1293-5&lt;/pages&gt;&lt;volume&gt;99&lt;/volume&gt;&lt;number&gt;12&lt;/number&gt;&lt;dates&gt;&lt;year&gt;1985&lt;/year&gt;&lt;/dates&gt;&lt;accession-num&gt;3934300&lt;/accession-num&gt;&lt;work-type&gt;Case Reports&lt;/work-type&gt;&lt;urls&gt;&lt;related-urls&gt;&lt;url&gt;http://ovidsp.ovid.com/ovidweb.cgi?T=JS&amp;amp;CSC=Y&amp;amp;NEWS=N&amp;amp;PAGE=fulltext&amp;amp;D=med2&amp;amp;AN=3934300&lt;/url&gt;&lt;url&gt;http://sfxhosted.exlibrisgroup.com/cdc?sid=OVID:medline&amp;amp;id=pmid:3934300&amp;amp;id=&amp;amp;issn=0022-2151&amp;amp;isbn=&amp;amp;volume=99&amp;amp;issue=12&amp;amp;spage=1293&amp;amp;pages=1293-5&amp;amp;date=1985&amp;amp;title=Journal+of+Laryngology+%26+Otology&amp;amp;atitle=Oropharyngeal+anthrax.&amp;amp;aulast=Navacharoen&amp;amp;pid=%3Cauthor%3ENavacharoen+N%2CSirisanthana+T%2CNavacharoen+W%2CRuckphaopunt+K%3C%2Fauthor%3E&amp;amp;%3CAN%3E3934300%3C%2FAN%3E&amp;amp;%3CDT%3ECase+Reports%3C%2FDT%3E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37" w:tooltip="Navacharoen, 1985 #137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37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85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Thailand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59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inges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undercooked or raw meat ingestion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sore throat, neck swelling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B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1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240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Bhat&lt;/Author&gt;&lt;Year&gt;1985&lt;/Year&gt;&lt;RecNum&gt;138&lt;/RecNum&gt;&lt;DisplayText&gt;[138, 139]&lt;/DisplayText&gt;&lt;record&gt;&lt;rec-number&gt;138&lt;/rec-number&gt;&lt;foreign-keys&gt;&lt;key app="EN" db-id="5pxsas0xr2fzfhez0eove293zrr9ddwrxw2v"&gt;138&lt;/key&gt;&lt;/foreign-keys&gt;&lt;ref-type name="Journal Article"&gt;17&lt;/ref-type&gt;&lt;contributors&gt;&lt;authors&gt;&lt;author&gt;Bhat, Prema&lt;/author&gt;&lt;author&gt;Mohan, D Nagamani&lt;/author&gt;&lt;author&gt;Srinivasa, H&lt;/author&gt;&lt;/authors&gt;&lt;/contributors&gt;&lt;titles&gt;&lt;title&gt;Intestinal anthrax with bacteriological investigations&lt;/title&gt;&lt;secondary-title&gt;Journal of Infectious Diseases&lt;/secondary-title&gt;&lt;/titles&gt;&lt;periodical&gt;&lt;full-title&gt;Journal of Infectious Diseases&lt;/full-title&gt;&lt;abbr-1&gt;J. Infect. Dis.&lt;/abbr-1&gt;&lt;abbr-2&gt;J Infect Dis&lt;/abbr-2&gt;&lt;/periodical&gt;&lt;pages&gt;1357-1358&lt;/pages&gt;&lt;volume&gt;152&lt;/volume&gt;&lt;number&gt;6&lt;/number&gt;&lt;dates&gt;&lt;year&gt;1985&lt;/year&gt;&lt;/dates&gt;&lt;isbn&gt;0022-1899&lt;/isbn&gt;&lt;urls&gt;&lt;/urls&gt;&lt;/record&gt;&lt;/Cite&gt;&lt;Cite&gt;&lt;Author&gt;Bhat&lt;/Author&gt;&lt;Year&gt;1990&lt;/Year&gt;&lt;RecNum&gt;139&lt;/RecNum&gt;&lt;record&gt;&lt;rec-number&gt;139&lt;/rec-number&gt;&lt;foreign-keys&gt;&lt;key app="EN" db-id="5pxsas0xr2fzfhez0eove293zrr9ddwrxw2v"&gt;139&lt;/key&gt;&lt;/foreign-keys&gt;&lt;ref-type name="Journal Article"&gt;17&lt;/ref-type&gt;&lt;contributors&gt;&lt;authors&gt;&lt;author&gt;Bhat, P&lt;/author&gt;&lt;author&gt;Mohan, N&lt;/author&gt;&lt;/authors&gt;&lt;/contributors&gt;&lt;titles&gt;&lt;title&gt;Human anthrax as seen in Southern India&lt;/title&gt;&lt;secondary-title&gt;Salisbury Med Bull&lt;/secondary-title&gt;&lt;/titles&gt;&lt;periodical&gt;&lt;full-title&gt;Salisbury Medical Bulletin&lt;/full-title&gt;&lt;abbr-1&gt;Salisbury Med. Bull.&lt;/abbr-1&gt;&lt;abbr-2&gt;Salisbury Med Bull&lt;/abbr-2&gt;&lt;/periodical&gt;&lt;pages&gt;12&lt;/pages&gt;&lt;volume&gt;68&lt;/volume&gt;&lt;dates&gt;&lt;year&gt;1990&lt;/year&gt;&lt;/dates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38" w:tooltip="Bhat, 1985 #138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38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 xml:space="preserve">, </w:t>
            </w:r>
            <w:hyperlink w:anchor="_ENREF_139" w:tooltip="Bhat, 1990 #139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39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85, 199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India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40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inges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ill or dead animal ingestion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Y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severe abdominal pain, loose bowel motions, vomiting, restless, incoherent, grossly dehydrated, afebrile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, B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scites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/V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MS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3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241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Doganay&lt;/Author&gt;&lt;Year&gt;1986&lt;/Year&gt;&lt;RecNum&gt;140&lt;/RecNum&gt;&lt;DisplayText&gt;[140]&lt;/DisplayText&gt;&lt;record&gt;&lt;rec-number&gt;140&lt;/rec-number&gt;&lt;foreign-keys&gt;&lt;key app="EN" db-id="5pxsas0xr2fzfhez0eove293zrr9ddwrxw2v"&gt;140&lt;/key&gt;&lt;/foreign-keys&gt;&lt;ref-type name="Journal Article"&gt;17&lt;/ref-type&gt;&lt;contributors&gt;&lt;authors&gt;&lt;author&gt;Doganay, M.&lt;/author&gt;&lt;author&gt;Almac, A.&lt;/author&gt;&lt;author&gt;Hanagasi, R.&lt;/author&gt;&lt;/authors&gt;&lt;/contributors&gt;&lt;titles&gt;&lt;title&gt;Primary throat anthrax. A report of six cases&lt;/title&gt;&lt;secondary-title&gt;Scandinavian Journal of Infectious Diseases&lt;/secondary-title&gt;&lt;/titles&gt;&lt;periodical&gt;&lt;full-title&gt;Scandinavian Journal of Infectious Diseases&lt;/full-title&gt;&lt;abbr-1&gt;Scand. J. Infect. Dis.&lt;/abbr-1&gt;&lt;abbr-2&gt;Scand J Infect Dis&lt;/abbr-2&gt;&lt;/periodical&gt;&lt;pages&gt;415-9&lt;/pages&gt;&lt;volume&gt;18&lt;/volume&gt;&lt;number&gt;5&lt;/number&gt;&lt;dates&gt;&lt;year&gt;1986&lt;/year&gt;&lt;/dates&gt;&lt;accession-num&gt;3775269&lt;/accession-num&gt;&lt;work-type&gt;Case Reports&lt;/work-type&gt;&lt;urls&gt;&lt;related-urls&gt;&lt;url&gt;http://ovidsp.ovid.com/ovidweb.cgi?T=JS&amp;amp;CSC=Y&amp;amp;NEWS=N&amp;amp;PAGE=fulltext&amp;amp;D=med2&amp;amp;AN=3775269&lt;/url&gt;&lt;url&gt;http://sfxhosted.exlibrisgroup.com/cdc?sid=OVID:medline&amp;amp;id=pmid:3775269&amp;amp;id=&amp;amp;issn=0036-5548&amp;amp;isbn=&amp;amp;volume=18&amp;amp;issue=5&amp;amp;spage=415&amp;amp;pages=415-9&amp;amp;date=1986&amp;amp;title=Scandinavian+Journal+of+Infectious+Diseases&amp;amp;atitle=Primary+throat+anthrax.+A+report+of+six+cases.&amp;amp;aulast=Doganay&amp;amp;pid=%3Cauthor%3EDoganay+M%2CAlmac+A%2CHanagasi+R%3C%2Fauthor%3E&amp;amp;%3CAN%3E3775269%3C%2FAN%3E&amp;amp;%3CDT%3ECase+Reports%3C%2FDT%3E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40" w:tooltip="Doganay, 1986 #140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40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86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Turkey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16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F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inges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ill or dead animal ingestion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ever,  sore throat, swelling of L side of neck, severe toxemia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Pulmonary, GI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0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242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Doganay&lt;/Author&gt;&lt;Year&gt;1986&lt;/Year&gt;&lt;RecNum&gt;140&lt;/RecNum&gt;&lt;DisplayText&gt;[140]&lt;/DisplayText&gt;&lt;record&gt;&lt;rec-number&gt;140&lt;/rec-number&gt;&lt;foreign-keys&gt;&lt;key app="EN" db-id="5pxsas0xr2fzfhez0eove293zrr9ddwrxw2v"&gt;140&lt;/key&gt;&lt;/foreign-keys&gt;&lt;ref-type name="Journal Article"&gt;17&lt;/ref-type&gt;&lt;contributors&gt;&lt;authors&gt;&lt;author&gt;Doganay, M.&lt;/author&gt;&lt;author&gt;Almac, A.&lt;/author&gt;&lt;author&gt;Hanagasi, R.&lt;/author&gt;&lt;/authors&gt;&lt;/contributors&gt;&lt;titles&gt;&lt;title&gt;Primary throat anthrax. A report of six cases&lt;/title&gt;&lt;secondary-title&gt;Scandinavian Journal of Infectious Diseases&lt;/secondary-title&gt;&lt;/titles&gt;&lt;periodical&gt;&lt;full-title&gt;Scandinavian Journal of Infectious Diseases&lt;/full-title&gt;&lt;abbr-1&gt;Scand. J. Infect. Dis.&lt;/abbr-1&gt;&lt;abbr-2&gt;Scand J Infect Dis&lt;/abbr-2&gt;&lt;/periodical&gt;&lt;pages&gt;415-9&lt;/pages&gt;&lt;volume&gt;18&lt;/volume&gt;&lt;number&gt;5&lt;/number&gt;&lt;dates&gt;&lt;year&gt;1986&lt;/year&gt;&lt;/dates&gt;&lt;accession-num&gt;3775269&lt;/accession-num&gt;&lt;work-type&gt;Case Reports&lt;/work-type&gt;&lt;urls&gt;&lt;related-urls&gt;&lt;url&gt;http://ovidsp.ovid.com/ovidweb.cgi?T=JS&amp;amp;CSC=Y&amp;amp;NEWS=N&amp;amp;PAGE=fulltext&amp;amp;D=med2&amp;amp;AN=3775269&lt;/url&gt;&lt;url&gt;http://sfxhosted.exlibrisgroup.com/cdc?sid=OVID:medline&amp;amp;id=pmid:3775269&amp;amp;id=&amp;amp;issn=0036-5548&amp;amp;isbn=&amp;amp;volume=18&amp;amp;issue=5&amp;amp;spage=415&amp;amp;pages=415-9&amp;amp;date=1986&amp;amp;title=Scandinavian+Journal+of+Infectious+Diseases&amp;amp;atitle=Primary+throat+anthrax.+A+report+of+six+cases.&amp;amp;aulast=Doganay&amp;amp;pid=%3Cauthor%3EDoganay+M%2CAlmac+A%2CHanagasi+R%3C%2Fauthor%3E&amp;amp;%3CAN%3E3775269%3C%2FAN%3E&amp;amp;%3CDT%3ECase+Reports%3C%2FDT%3E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40" w:tooltip="Doganay, 1986 #140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40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8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Turkey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18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F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inges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ill or dead animal ingestion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ever, dysphagia,  sore throat, respiratory distress, lesion on R tonsil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, B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5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2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243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Doganay&lt;/Author&gt;&lt;Year&gt;1986&lt;/Year&gt;&lt;RecNum&gt;140&lt;/RecNum&gt;&lt;DisplayText&gt;[140]&lt;/DisplayText&gt;&lt;record&gt;&lt;rec-number&gt;140&lt;/rec-number&gt;&lt;foreign-keys&gt;&lt;key app="EN" db-id="5pxsas0xr2fzfhez0eove293zrr9ddwrxw2v"&gt;140&lt;/key&gt;&lt;/foreign-keys&gt;&lt;ref-type name="Journal Article"&gt;17&lt;/ref-type&gt;&lt;contributors&gt;&lt;authors&gt;&lt;author&gt;Doganay, M.&lt;/author&gt;&lt;author&gt;Almac, A.&lt;/author&gt;&lt;author&gt;Hanagasi, R.&lt;/author&gt;&lt;/authors&gt;&lt;/contributors&gt;&lt;titles&gt;&lt;title&gt;Primary throat anthrax. A report of six cases&lt;/title&gt;&lt;secondary-title&gt;Scandinavian Journal of Infectious Diseases&lt;/secondary-title&gt;&lt;/titles&gt;&lt;periodical&gt;&lt;full-title&gt;Scandinavian Journal of Infectious Diseases&lt;/full-title&gt;&lt;abbr-1&gt;Scand. J. Infect. Dis.&lt;/abbr-1&gt;&lt;abbr-2&gt;Scand J Infect Dis&lt;/abbr-2&gt;&lt;/periodical&gt;&lt;pages&gt;415-9&lt;/pages&gt;&lt;volume&gt;18&lt;/volume&gt;&lt;number&gt;5&lt;/number&gt;&lt;dates&gt;&lt;year&gt;1986&lt;/year&gt;&lt;/dates&gt;&lt;accession-num&gt;3775269&lt;/accession-num&gt;&lt;work-type&gt;Case Reports&lt;/work-type&gt;&lt;urls&gt;&lt;related-urls&gt;&lt;url&gt;http://ovidsp.ovid.com/ovidweb.cgi?T=JS&amp;amp;CSC=Y&amp;amp;NEWS=N&amp;amp;PAGE=fulltext&amp;amp;D=med2&amp;amp;AN=3775269&lt;/url&gt;&lt;url&gt;http://sfxhosted.exlibrisgroup.com/cdc?sid=OVID:medline&amp;amp;id=pmid:3775269&amp;amp;id=&amp;amp;issn=0036-5548&amp;amp;isbn=&amp;amp;volume=18&amp;amp;issue=5&amp;amp;spage=415&amp;amp;pages=415-9&amp;amp;date=1986&amp;amp;title=Scandinavian+Journal+of+Infectious+Diseases&amp;amp;atitle=Primary+throat+anthrax.+A+report+of+six+cases.&amp;amp;aulast=Doganay&amp;amp;pid=%3Cauthor%3EDoganay+M%2CAlmac+A%2CHanagasi+R%3C%2Fauthor%3E&amp;amp;%3CAN%3E3775269%3C%2FAN%3E&amp;amp;%3CDT%3ECase+Reports%3C%2FDT%3E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40" w:tooltip="Doganay, 1986 #140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40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86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Turkey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26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F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inges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ill or dead animal ingestion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ever, dysphagia, sore throat, respiratory distress, lesion on tongue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B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0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244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Doganay&lt;/Author&gt;&lt;Year&gt;1986&lt;/Year&gt;&lt;RecNum&gt;140&lt;/RecNum&gt;&lt;DisplayText&gt;[140]&lt;/DisplayText&gt;&lt;record&gt;&lt;rec-number&gt;140&lt;/rec-number&gt;&lt;foreign-keys&gt;&lt;key app="EN" db-id="5pxsas0xr2fzfhez0eove293zrr9ddwrxw2v"&gt;140&lt;/key&gt;&lt;/foreign-keys&gt;&lt;ref-type name="Journal Article"&gt;17&lt;/ref-type&gt;&lt;contributors&gt;&lt;authors&gt;&lt;author&gt;Doganay, M.&lt;/author&gt;&lt;author&gt;Almac, A.&lt;/author&gt;&lt;author&gt;Hanagasi, R.&lt;/author&gt;&lt;/authors&gt;&lt;/contributors&gt;&lt;titles&gt;&lt;title&gt;Primary throat anthrax. A report of six cases&lt;/title&gt;&lt;secondary-title&gt;Scandinavian Journal of Infectious Diseases&lt;/secondary-title&gt;&lt;/titles&gt;&lt;periodical&gt;&lt;full-title&gt;Scandinavian Journal of Infectious Diseases&lt;/full-title&gt;&lt;abbr-1&gt;Scand. J. Infect. Dis.&lt;/abbr-1&gt;&lt;abbr-2&gt;Scand J Infect Dis&lt;/abbr-2&gt;&lt;/periodical&gt;&lt;pages&gt;415-9&lt;/pages&gt;&lt;volume&gt;18&lt;/volume&gt;&lt;number&gt;5&lt;/number&gt;&lt;dates&gt;&lt;year&gt;1986&lt;/year&gt;&lt;/dates&gt;&lt;accession-num&gt;3775269&lt;/accession-num&gt;&lt;work-type&gt;Case Reports&lt;/work-type&gt;&lt;urls&gt;&lt;related-urls&gt;&lt;url&gt;http://ovidsp.ovid.com/ovidweb.cgi?T=JS&amp;amp;CSC=Y&amp;amp;NEWS=N&amp;amp;PAGE=fulltext&amp;amp;D=med2&amp;amp;AN=3775269&lt;/url&gt;&lt;url&gt;http://sfxhosted.exlibrisgroup.com/cdc?sid=OVID:medline&amp;amp;id=pmid:3775269&amp;amp;id=&amp;amp;issn=0036-5548&amp;amp;isbn=&amp;amp;volume=18&amp;amp;issue=5&amp;amp;spage=415&amp;amp;pages=415-9&amp;amp;date=1986&amp;amp;title=Scandinavian+Journal+of+Infectious+Diseases&amp;amp;atitle=Primary+throat+anthrax.+A+report+of+six+cases.&amp;amp;aulast=Doganay&amp;amp;pid=%3Cauthor%3EDoganay+M%2CAlmac+A%2CHanagasi+R%3C%2Fauthor%3E&amp;amp;%3CAN%3E3775269%3C%2FAN%3E&amp;amp;%3CDT%3ECase+Reports%3C%2FDT%3E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40" w:tooltip="Doganay, 1986 #140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40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8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Turkey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35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F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inges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ill or dead animal contac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ever, sore throat, swelling of neck, severe toxemia, ulceration on L tonsil, nodule on L side of neck, respiratory distress, cyanosis, mucosal bleeding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B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ucosal bleeding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MS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4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1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245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Doganay&lt;/Author&gt;&lt;Year&gt;1986&lt;/Year&gt;&lt;RecNum&gt;140&lt;/RecNum&gt;&lt;DisplayText&gt;[140]&lt;/DisplayText&gt;&lt;record&gt;&lt;rec-number&gt;140&lt;/rec-number&gt;&lt;foreign-keys&gt;&lt;key app="EN" db-id="5pxsas0xr2fzfhez0eove293zrr9ddwrxw2v"&gt;140&lt;/key&gt;&lt;/foreign-keys&gt;&lt;ref-type name="Journal Article"&gt;17&lt;/ref-type&gt;&lt;contributors&gt;&lt;authors&gt;&lt;author&gt;Doganay, M.&lt;/author&gt;&lt;author&gt;Almac, A.&lt;/author&gt;&lt;author&gt;Hanagasi, R.&lt;/author&gt;&lt;/authors&gt;&lt;/contributors&gt;&lt;titles&gt;&lt;title&gt;Primary throat anthrax. A report of six cases&lt;/title&gt;&lt;secondary-title&gt;Scandinavian Journal of Infectious Diseases&lt;/secondary-title&gt;&lt;/titles&gt;&lt;periodical&gt;&lt;full-title&gt;Scandinavian Journal of Infectious Diseases&lt;/full-title&gt;&lt;abbr-1&gt;Scand. J. Infect. Dis.&lt;/abbr-1&gt;&lt;abbr-2&gt;Scand J Infect Dis&lt;/abbr-2&gt;&lt;/periodical&gt;&lt;pages&gt;415-9&lt;/pages&gt;&lt;volume&gt;18&lt;/volume&gt;&lt;number&gt;5&lt;/number&gt;&lt;dates&gt;&lt;year&gt;1986&lt;/year&gt;&lt;/dates&gt;&lt;accession-num&gt;3775269&lt;/accession-num&gt;&lt;work-type&gt;Case Reports&lt;/work-type&gt;&lt;urls&gt;&lt;related-urls&gt;&lt;url&gt;http://ovidsp.ovid.com/ovidweb.cgi?T=JS&amp;amp;CSC=Y&amp;amp;NEWS=N&amp;amp;PAGE=fulltext&amp;amp;D=med2&amp;amp;AN=3775269&lt;/url&gt;&lt;url&gt;http://sfxhosted.exlibrisgroup.com/cdc?sid=OVID:medline&amp;amp;id=pmid:3775269&amp;amp;id=&amp;amp;issn=0036-5548&amp;amp;isbn=&amp;amp;volume=18&amp;amp;issue=5&amp;amp;spage=415&amp;amp;pages=415-9&amp;amp;date=1986&amp;amp;title=Scandinavian+Journal+of+Infectious+Diseases&amp;amp;atitle=Primary+throat+anthrax.+A+report+of+six+cases.&amp;amp;aulast=Doganay&amp;amp;pid=%3Cauthor%3EDoganay+M%2CAlmac+A%2CHanagasi+R%3C%2Fauthor%3E&amp;amp;%3CAN%3E3775269%3C%2FAN%3E&amp;amp;%3CDT%3ECase+Reports%3C%2FDT%3E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40" w:tooltip="Doganay, 1986 #140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40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86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Turkey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40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F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inges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fever, sore throat, respiratory distress, dysphagia, unpleasant odor from mouth, ulcerative R tonsil covered with white </w:t>
            </w:r>
            <w:r>
              <w:rPr>
                <w:rFonts w:ascii="Calibri" w:hAnsi="Calibri"/>
                <w:color w:val="000000"/>
              </w:rPr>
              <w:lastRenderedPageBreak/>
              <w:t>membrane, swollen and enlarged palate, nodule on R side of neck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lastRenderedPageBreak/>
              <w:t>B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9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246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Doganay&lt;/Author&gt;&lt;Year&gt;1986&lt;/Year&gt;&lt;RecNum&gt;140&lt;/RecNum&gt;&lt;DisplayText&gt;[140]&lt;/DisplayText&gt;&lt;record&gt;&lt;rec-number&gt;140&lt;/rec-number&gt;&lt;foreign-keys&gt;&lt;key app="EN" db-id="5pxsas0xr2fzfhez0eove293zrr9ddwrxw2v"&gt;140&lt;/key&gt;&lt;/foreign-keys&gt;&lt;ref-type name="Journal Article"&gt;17&lt;/ref-type&gt;&lt;contributors&gt;&lt;authors&gt;&lt;author&gt;Doganay, M.&lt;/author&gt;&lt;author&gt;Almac, A.&lt;/author&gt;&lt;author&gt;Hanagasi, R.&lt;/author&gt;&lt;/authors&gt;&lt;/contributors&gt;&lt;titles&gt;&lt;title&gt;Primary throat anthrax. A report of six cases&lt;/title&gt;&lt;secondary-title&gt;Scandinavian Journal of Infectious Diseases&lt;/secondary-title&gt;&lt;/titles&gt;&lt;periodical&gt;&lt;full-title&gt;Scandinavian Journal of Infectious Diseases&lt;/full-title&gt;&lt;abbr-1&gt;Scand. J. Infect. Dis.&lt;/abbr-1&gt;&lt;abbr-2&gt;Scand J Infect Dis&lt;/abbr-2&gt;&lt;/periodical&gt;&lt;pages&gt;415-9&lt;/pages&gt;&lt;volume&gt;18&lt;/volume&gt;&lt;number&gt;5&lt;/number&gt;&lt;dates&gt;&lt;year&gt;1986&lt;/year&gt;&lt;/dates&gt;&lt;accession-num&gt;3775269&lt;/accession-num&gt;&lt;work-type&gt;Case Reports&lt;/work-type&gt;&lt;urls&gt;&lt;related-urls&gt;&lt;url&gt;http://ovidsp.ovid.com/ovidweb.cgi?T=JS&amp;amp;CSC=Y&amp;amp;NEWS=N&amp;amp;PAGE=fulltext&amp;amp;D=med2&amp;amp;AN=3775269&lt;/url&gt;&lt;url&gt;http://sfxhosted.exlibrisgroup.com/cdc?sid=OVID:medline&amp;amp;id=pmid:3775269&amp;amp;id=&amp;amp;issn=0036-5548&amp;amp;isbn=&amp;amp;volume=18&amp;amp;issue=5&amp;amp;spage=415&amp;amp;pages=415-9&amp;amp;date=1986&amp;amp;title=Scandinavian+Journal+of+Infectious+Diseases&amp;amp;atitle=Primary+throat+anthrax.+A+report+of+six+cases.&amp;amp;aulast=Doganay&amp;amp;pid=%3Cauthor%3EDoganay+M%2CAlmac+A%2CHanagasi+R%3C%2Fauthor%3E&amp;amp;%3CAN%3E3775269%3C%2FAN%3E&amp;amp;%3CDT%3ECase+Reports%3C%2FDT%3E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40" w:tooltip="Doganay, 1986 #140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40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8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Turkey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46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F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inges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ever, painful and swollen neck, mass on neck, R tonsil was hyperemic and ulcerative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B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9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247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Khanna&lt;/Author&gt;&lt;Year&gt;1989&lt;/Year&gt;&lt;RecNum&gt;141&lt;/RecNum&gt;&lt;DisplayText&gt;[141]&lt;/DisplayText&gt;&lt;record&gt;&lt;rec-number&gt;141&lt;/rec-number&gt;&lt;foreign-keys&gt;&lt;key app="EN" db-id="5pxsas0xr2fzfhez0eove293zrr9ddwrxw2v"&gt;141&lt;/key&gt;&lt;/foreign-keys&gt;&lt;ref-type name="Journal Article"&gt;17&lt;/ref-type&gt;&lt;contributors&gt;&lt;authors&gt;&lt;author&gt;Khanna, N&lt;/author&gt;&lt;author&gt;Gokul, BN&lt;/author&gt;&lt;author&gt;Ravikumar, R&lt;/author&gt;&lt;author&gt;Chandramuki, A&lt;/author&gt;&lt;author&gt;Gourie-Devi, M&lt;/author&gt;&lt;author&gt;Aroor, SR&lt;/author&gt;&lt;author&gt;Vengamma, B&lt;/author&gt;&lt;/authors&gt;&lt;/contributors&gt;&lt;titles&gt;&lt;title&gt;Successfully treated primary anthrax meningitis&lt;/title&gt;&lt;secondary-title&gt;Indian journal of pathology &amp;amp; microbiology&lt;/secondary-title&gt;&lt;/titles&gt;&lt;periodical&gt;&lt;full-title&gt;Indian Journal of Pathology and Microbiology&lt;/full-title&gt;&lt;abbr-1&gt;Indian J. Pathol. Microbiol.&lt;/abbr-1&gt;&lt;abbr-2&gt;Indian J Pathol Microbiol&lt;/abbr-2&gt;&lt;abbr-3&gt;Indian Journal of Pathology &amp;amp; Microbiology&lt;/abbr-3&gt;&lt;/periodical&gt;&lt;pages&gt;315-317&lt;/pages&gt;&lt;volume&gt;32&lt;/volume&gt;&lt;number&gt;4&lt;/number&gt;&lt;dates&gt;&lt;year&gt;1989&lt;/year&gt;&lt;/dates&gt;&lt;isbn&gt;0377-4929&lt;/isbn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41" w:tooltip="Khanna, 1989 #141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41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89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India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25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unknown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shaving brush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Y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proofErr w:type="spellStart"/>
            <w:r>
              <w:rPr>
                <w:rFonts w:ascii="Calibri" w:hAnsi="Calibri"/>
                <w:color w:val="000000"/>
              </w:rPr>
              <w:t>bitemporal</w:t>
            </w:r>
            <w:proofErr w:type="spellEnd"/>
            <w:r>
              <w:rPr>
                <w:rFonts w:ascii="Calibri" w:hAnsi="Calibri"/>
                <w:color w:val="000000"/>
              </w:rPr>
              <w:t xml:space="preserve"> throbbing headache, vomiting, fever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B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, N/V, HA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S, AMS, LOC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4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248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Lalitha&lt;/Author&gt;&lt;Year&gt;1990&lt;/Year&gt;&lt;RecNum&gt;133&lt;/RecNum&gt;&lt;DisplayText&gt;[133]&lt;/DisplayText&gt;&lt;record&gt;&lt;rec-number&gt;133&lt;/rec-number&gt;&lt;foreign-keys&gt;&lt;key app="EN" db-id="5pxsas0xr2fzfhez0eove293zrr9ddwrxw2v"&gt;133&lt;/key&gt;&lt;/foreign-keys&gt;&lt;ref-type name="Journal Article"&gt;17&lt;/ref-type&gt;&lt;contributors&gt;&lt;authors&gt;&lt;author&gt;Lalitha, MK&lt;/author&gt;&lt;author&gt;Anandi, V&lt;/author&gt;&lt;author&gt;Walter, NM&lt;/author&gt;&lt;author&gt;John, L&lt;/author&gt;&lt;author&gt;Devadatta, JO&lt;/author&gt;&lt;author&gt;Pulimood, BM&lt;/author&gt;&lt;author&gt;Koshi, G&lt;/author&gt;&lt;/authors&gt;&lt;/contributors&gt;&lt;titles&gt;&lt;title&gt;Unusual forms of anthrax–a clinical problem&lt;/title&gt;&lt;secondary-title&gt;Salisbury Med. Bull. S&lt;/secondary-title&gt;&lt;/titles&gt;&lt;periodical&gt;&lt;full-title&gt;Salisbury Med. Bull. S&lt;/full-title&gt;&lt;abbr-2&gt;Salisbury Med. Bull. S&lt;/abbr-2&gt;&lt;/periodical&gt;&lt;pages&gt;38-40&lt;/pages&gt;&lt;volume&gt;68&lt;/volume&gt;&lt;dates&gt;&lt;year&gt;1990&lt;/year&gt;&lt;/dates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33" w:tooltip="Lalitha, 1990 #133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33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9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India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25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animal contac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Y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, N/V, HA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MS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7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249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Bhat&lt;/Author&gt;&lt;Year&gt;1990&lt;/Year&gt;&lt;RecNum&gt;139&lt;/RecNum&gt;&lt;DisplayText&gt;[139]&lt;/DisplayText&gt;&lt;record&gt;&lt;rec-number&gt;139&lt;/rec-number&gt;&lt;foreign-keys&gt;&lt;key app="EN" db-id="5pxsas0xr2fzfhez0eove293zrr9ddwrxw2v"&gt;139&lt;/key&gt;&lt;/foreign-keys&gt;&lt;ref-type name="Journal Article"&gt;17&lt;/ref-type&gt;&lt;contributors&gt;&lt;authors&gt;&lt;author&gt;Bhat, P&lt;/author&gt;&lt;author&gt;Mohan, N&lt;/author&gt;&lt;/authors&gt;&lt;/contributors&gt;&lt;titles&gt;&lt;title&gt;Human anthrax as seen in Southern India&lt;/title&gt;&lt;secondary-title&gt;Salisbury Med Bull&lt;/secondary-title&gt;&lt;/titles&gt;&lt;periodical&gt;&lt;full-title&gt;Salisbury Medical Bulletin&lt;/full-title&gt;&lt;abbr-1&gt;Salisbury Med. Bull.&lt;/abbr-1&gt;&lt;abbr-2&gt;Salisbury Med Bull&lt;/abbr-2&gt;&lt;/periodical&gt;&lt;pages&gt;12&lt;/pages&gt;&lt;volume&gt;68&lt;/volume&gt;&lt;dates&gt;&lt;year&gt;1990&lt;/year&gt;&lt;/dates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39" w:tooltip="Bhat, 1990 #139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39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90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India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35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shock, ulcer on R forearm with drainage and edema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5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8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bCs w:val="0"/>
                <w:color w:val="000000"/>
              </w:rPr>
              <w:t xml:space="preserve">250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OYXJheWFuPC9BdXRob3I+PFllYXI+MjAwOTwvWWVhcj48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==
</w:fldData>
              </w:fldChar>
            </w:r>
            <w:r w:rsidR="00EE4890">
              <w:rPr>
                <w:rFonts w:ascii="Calibri" w:hAnsi="Calibri"/>
                <w:color w:val="000000"/>
              </w:rPr>
              <w:instrText xml:space="preserve"> ADDIN EN.CITE </w:instrText>
            </w:r>
            <w:r w:rsidR="00EE4890"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OYXJheWFuPC9BdXRob3I+PFllYXI+MjAwOTwvWWVhcj48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==
</w:fldData>
              </w:fldChar>
            </w:r>
            <w:r w:rsidR="00EE4890">
              <w:rPr>
                <w:rFonts w:ascii="Calibri" w:hAnsi="Calibri"/>
                <w:color w:val="000000"/>
              </w:rPr>
              <w:instrText xml:space="preserve"> ADDIN EN.CITE.DATA </w:instrText>
            </w:r>
            <w:r w:rsidR="00EE4890">
              <w:rPr>
                <w:rFonts w:ascii="Calibri" w:hAnsi="Calibri"/>
                <w:color w:val="000000"/>
              </w:rPr>
            </w:r>
            <w:r w:rsidR="00EE4890">
              <w:rPr>
                <w:rFonts w:ascii="Calibri" w:hAnsi="Calibri"/>
                <w:color w:val="000000"/>
              </w:rPr>
              <w:fldChar w:fldCharType="end"/>
            </w:r>
            <w:r w:rsidR="00842672" w:rsidRPr="00DF23AD">
              <w:rPr>
                <w:rFonts w:ascii="Calibri" w:hAnsi="Calibri"/>
                <w:color w:val="000000"/>
              </w:rPr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bCs w:val="0"/>
                <w:noProof/>
                <w:color w:val="000000"/>
              </w:rPr>
              <w:t>[</w:t>
            </w:r>
            <w:hyperlink w:anchor="_ENREF_142" w:tooltip="Narayan, 2009 #142" w:history="1">
              <w:r w:rsidR="00922266" w:rsidRPr="00EE4890">
                <w:rPr>
                  <w:rFonts w:ascii="Calibri" w:hAnsi="Calibri"/>
                  <w:b w:val="0"/>
                  <w:bCs w:val="0"/>
                  <w:noProof/>
                  <w:color w:val="000000"/>
                </w:rPr>
                <w:t>142</w:t>
              </w:r>
            </w:hyperlink>
            <w:r w:rsidR="00EE4890" w:rsidRPr="00EE4890">
              <w:rPr>
                <w:rFonts w:ascii="Calibri" w:hAnsi="Calibri"/>
                <w:b w:val="0"/>
                <w:bCs w:val="0"/>
                <w:noProof/>
                <w:color w:val="000000"/>
              </w:rPr>
              <w:t xml:space="preserve">, </w:t>
            </w:r>
            <w:hyperlink w:anchor="_ENREF_143" w:tooltip="Kanungo R, 1990 #143" w:history="1">
              <w:r w:rsidR="00922266" w:rsidRPr="00EE4890">
                <w:rPr>
                  <w:rFonts w:ascii="Calibri" w:hAnsi="Calibri"/>
                  <w:b w:val="0"/>
                  <w:bCs w:val="0"/>
                  <w:noProof/>
                  <w:color w:val="000000"/>
                </w:rPr>
                <w:t>143</w:t>
              </w:r>
            </w:hyperlink>
            <w:r w:rsidR="00EE4890" w:rsidRPr="00EE4890">
              <w:rPr>
                <w:rFonts w:ascii="Calibri" w:hAnsi="Calibri"/>
                <w:b w:val="0"/>
                <w:bCs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009, 199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India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35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animal contac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Y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fever, neck stiffness, </w:t>
            </w:r>
            <w:proofErr w:type="spellStart"/>
            <w:r>
              <w:rPr>
                <w:rFonts w:ascii="Calibri" w:hAnsi="Calibri"/>
                <w:color w:val="000000"/>
              </w:rPr>
              <w:t>stuporose</w:t>
            </w:r>
            <w:proofErr w:type="spellEnd"/>
            <w:r>
              <w:rPr>
                <w:rFonts w:ascii="Calibri" w:hAnsi="Calibri"/>
                <w:color w:val="000000"/>
              </w:rPr>
              <w:t xml:space="preserve">, </w:t>
            </w:r>
            <w:proofErr w:type="spellStart"/>
            <w:r>
              <w:rPr>
                <w:rFonts w:ascii="Calibri" w:hAnsi="Calibri"/>
                <w:color w:val="000000"/>
              </w:rPr>
              <w:t>b/l</w:t>
            </w:r>
            <w:proofErr w:type="spellEnd"/>
            <w:r>
              <w:rPr>
                <w:rFonts w:ascii="Calibri" w:hAnsi="Calibri"/>
                <w:color w:val="000000"/>
              </w:rPr>
              <w:t xml:space="preserve"> dilated fixed pupils, R hemiplegia, </w:t>
            </w:r>
            <w:proofErr w:type="spellStart"/>
            <w:r>
              <w:rPr>
                <w:rFonts w:ascii="Calibri" w:hAnsi="Calibri"/>
                <w:color w:val="000000"/>
              </w:rPr>
              <w:t>hemianaesthesia</w:t>
            </w:r>
            <w:proofErr w:type="spellEnd"/>
            <w:r>
              <w:rPr>
                <w:rFonts w:ascii="Calibri" w:hAnsi="Calibri"/>
                <w:color w:val="000000"/>
              </w:rPr>
              <w:t>, altered mental status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B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MS, LOC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3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3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bCs w:val="0"/>
                <w:color w:val="000000"/>
              </w:rPr>
              <w:t xml:space="preserve">251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OYXJheWFuPC9BdXRob3I+PFllYXI+MjAwOTwvWWVhcj48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</w:fldData>
              </w:fldChar>
            </w:r>
            <w:r w:rsidR="00EE4890">
              <w:rPr>
                <w:rFonts w:ascii="Calibri" w:hAnsi="Calibri"/>
                <w:color w:val="000000"/>
              </w:rPr>
              <w:instrText xml:space="preserve"> ADDIN EN.CITE </w:instrText>
            </w:r>
            <w:r w:rsidR="00EE4890"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OYXJheWFuPC9BdXRob3I+PFllYXI+MjAwOTwvWWVhcj48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</w:fldData>
              </w:fldChar>
            </w:r>
            <w:r w:rsidR="00EE4890">
              <w:rPr>
                <w:rFonts w:ascii="Calibri" w:hAnsi="Calibri"/>
                <w:color w:val="000000"/>
              </w:rPr>
              <w:instrText xml:space="preserve"> ADDIN EN.CITE.DATA </w:instrText>
            </w:r>
            <w:r w:rsidR="00EE4890">
              <w:rPr>
                <w:rFonts w:ascii="Calibri" w:hAnsi="Calibri"/>
                <w:color w:val="000000"/>
              </w:rPr>
            </w:r>
            <w:r w:rsidR="00EE4890">
              <w:rPr>
                <w:rFonts w:ascii="Calibri" w:hAnsi="Calibri"/>
                <w:color w:val="000000"/>
              </w:rPr>
              <w:fldChar w:fldCharType="end"/>
            </w:r>
            <w:r w:rsidR="00842672" w:rsidRPr="00DF23AD">
              <w:rPr>
                <w:rFonts w:ascii="Calibri" w:hAnsi="Calibri"/>
                <w:color w:val="000000"/>
              </w:rPr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bCs w:val="0"/>
                <w:noProof/>
                <w:color w:val="000000"/>
              </w:rPr>
              <w:t>[</w:t>
            </w:r>
            <w:hyperlink w:anchor="_ENREF_142" w:tooltip="Narayan, 2009 #142" w:history="1">
              <w:r w:rsidR="00922266" w:rsidRPr="00EE4890">
                <w:rPr>
                  <w:rFonts w:ascii="Calibri" w:hAnsi="Calibri"/>
                  <w:b w:val="0"/>
                  <w:bCs w:val="0"/>
                  <w:noProof/>
                  <w:color w:val="000000"/>
                </w:rPr>
                <w:t>142-144</w:t>
              </w:r>
            </w:hyperlink>
            <w:r w:rsidR="00EE4890" w:rsidRPr="00EE4890">
              <w:rPr>
                <w:rFonts w:ascii="Calibri" w:hAnsi="Calibri"/>
                <w:b w:val="0"/>
                <w:bCs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009, 1990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India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37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animal contac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Y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ever, neck stiffness, R ptosis, dilated non-reactive pupil,  L hemiplegia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, B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S, AMS, LOC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4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252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Lalitha&lt;/Author&gt;&lt;Year&gt;1990&lt;/Year&gt;&lt;RecNum&gt;133&lt;/RecNum&gt;&lt;DisplayText&gt;[133]&lt;/DisplayText&gt;&lt;record&gt;&lt;rec-number&gt;133&lt;/rec-number&gt;&lt;foreign-keys&gt;&lt;key app="EN" db-id="5pxsas0xr2fzfhez0eove293zrr9ddwrxw2v"&gt;133&lt;/key&gt;&lt;/foreign-keys&gt;&lt;ref-type name="Journal Article"&gt;17&lt;/ref-type&gt;&lt;contributors&gt;&lt;authors&gt;&lt;author&gt;Lalitha, MK&lt;/author&gt;&lt;author&gt;Anandi, V&lt;/author&gt;&lt;author&gt;Walter, NM&lt;/author&gt;&lt;author&gt;John, L&lt;/author&gt;&lt;author&gt;Devadatta, JO&lt;/author&gt;&lt;author&gt;Pulimood, BM&lt;/author&gt;&lt;author&gt;Koshi, G&lt;/author&gt;&lt;/authors&gt;&lt;/contributors&gt;&lt;titles&gt;&lt;title&gt;Unusual forms of anthrax–a clinical problem&lt;/title&gt;&lt;secondary-title&gt;Salisbury Med. Bull. S&lt;/secondary-title&gt;&lt;/titles&gt;&lt;periodical&gt;&lt;full-title&gt;Salisbury Med. Bull. S&lt;/full-title&gt;&lt;abbr-2&gt;Salisbury Med. Bull. S&lt;/abbr-2&gt;&lt;/periodical&gt;&lt;pages&gt;38-40&lt;/pages&gt;&lt;volume&gt;68&lt;/volume&gt;&lt;dates&gt;&lt;year&gt;1990&lt;/year&gt;&lt;/dates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33" w:tooltip="Lalitha, 1990 #133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33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9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India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40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unknown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animal contac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Y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, N/V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MS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7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253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Bhat&lt;/Author&gt;&lt;Year&gt;1990&lt;/Year&gt;&lt;RecNum&gt;139&lt;/RecNum&gt;&lt;DisplayText&gt;[139]&lt;/DisplayText&gt;&lt;record&gt;&lt;rec-number&gt;139&lt;/rec-number&gt;&lt;foreign-keys&gt;&lt;key app="EN" db-id="5pxsas0xr2fzfhez0eove293zrr9ddwrxw2v"&gt;139&lt;/key&gt;&lt;/foreign-keys&gt;&lt;ref-type name="Journal Article"&gt;17&lt;/ref-type&gt;&lt;contributors&gt;&lt;authors&gt;&lt;author&gt;Bhat, P&lt;/author&gt;&lt;author&gt;Mohan, N&lt;/author&gt;&lt;/authors&gt;&lt;/contributors&gt;&lt;titles&gt;&lt;title&gt;Human anthrax as seen in Southern India&lt;/title&gt;&lt;secondary-title&gt;Salisbury Med Bull&lt;/secondary-title&gt;&lt;/titles&gt;&lt;periodical&gt;&lt;full-title&gt;Salisbury Medical Bulletin&lt;/full-title&gt;&lt;abbr-1&gt;Salisbury Med. Bull.&lt;/abbr-1&gt;&lt;abbr-2&gt;Salisbury Med Bull&lt;/abbr-2&gt;&lt;/periodical&gt;&lt;pages&gt;12&lt;/pages&gt;&lt;volume&gt;68&lt;/volume&gt;&lt;dates&gt;&lt;year&gt;1990&lt;/year&gt;&lt;/dates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39" w:tooltip="Bhat, 1990 #139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39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90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India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45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inges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animal contac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Y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ever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, N/V, HA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S, AMS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4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9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bCs w:val="0"/>
                <w:color w:val="000000"/>
              </w:rPr>
              <w:t xml:space="preserve">254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OYXJheWFuPC9BdXRob3I+PFllYXI+MjAwOTwvWWVhcj48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</w:fldData>
              </w:fldChar>
            </w:r>
            <w:r w:rsidR="00EE4890">
              <w:rPr>
                <w:rFonts w:ascii="Calibri" w:hAnsi="Calibri"/>
                <w:color w:val="000000"/>
              </w:rPr>
              <w:instrText xml:space="preserve"> ADDIN EN.CITE </w:instrText>
            </w:r>
            <w:r w:rsidR="00EE4890"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OYXJheWFuPC9BdXRob3I+PFllYXI+MjAwOTwvWWVhcj48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</w:fldData>
              </w:fldChar>
            </w:r>
            <w:r w:rsidR="00EE4890">
              <w:rPr>
                <w:rFonts w:ascii="Calibri" w:hAnsi="Calibri"/>
                <w:color w:val="000000"/>
              </w:rPr>
              <w:instrText xml:space="preserve"> ADDIN EN.CITE.DATA </w:instrText>
            </w:r>
            <w:r w:rsidR="00EE4890">
              <w:rPr>
                <w:rFonts w:ascii="Calibri" w:hAnsi="Calibri"/>
                <w:color w:val="000000"/>
              </w:rPr>
            </w:r>
            <w:r w:rsidR="00EE4890">
              <w:rPr>
                <w:rFonts w:ascii="Calibri" w:hAnsi="Calibri"/>
                <w:color w:val="000000"/>
              </w:rPr>
              <w:fldChar w:fldCharType="end"/>
            </w:r>
            <w:r w:rsidR="00842672" w:rsidRPr="00DF23AD">
              <w:rPr>
                <w:rFonts w:ascii="Calibri" w:hAnsi="Calibri"/>
                <w:color w:val="000000"/>
              </w:rPr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bCs w:val="0"/>
                <w:noProof/>
                <w:color w:val="000000"/>
              </w:rPr>
              <w:t>[</w:t>
            </w:r>
            <w:hyperlink w:anchor="_ENREF_142" w:tooltip="Narayan, 2009 #142" w:history="1">
              <w:r w:rsidR="00922266" w:rsidRPr="00EE4890">
                <w:rPr>
                  <w:rFonts w:ascii="Calibri" w:hAnsi="Calibri"/>
                  <w:b w:val="0"/>
                  <w:bCs w:val="0"/>
                  <w:noProof/>
                  <w:color w:val="000000"/>
                </w:rPr>
                <w:t>142-144</w:t>
              </w:r>
            </w:hyperlink>
            <w:r w:rsidR="00EE4890" w:rsidRPr="00EE4890">
              <w:rPr>
                <w:rFonts w:ascii="Calibri" w:hAnsi="Calibri"/>
                <w:b w:val="0"/>
                <w:bCs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009, 199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India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50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animal contac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Y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fever, neck stiffness, </w:t>
            </w:r>
            <w:proofErr w:type="spellStart"/>
            <w:r>
              <w:rPr>
                <w:rFonts w:ascii="Calibri" w:hAnsi="Calibri"/>
                <w:color w:val="000000"/>
              </w:rPr>
              <w:t>stupurose</w:t>
            </w:r>
            <w:proofErr w:type="spellEnd"/>
            <w:r>
              <w:rPr>
                <w:rFonts w:ascii="Calibri" w:hAnsi="Calibri"/>
                <w:color w:val="000000"/>
              </w:rPr>
              <w:t>, giddiness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, B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S, AMS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4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255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Lalitha&lt;/Author&gt;&lt;Year&gt;1990&lt;/Year&gt;&lt;RecNum&gt;133&lt;/RecNum&gt;&lt;DisplayText&gt;[133]&lt;/DisplayText&gt;&lt;record&gt;&lt;rec-number&gt;133&lt;/rec-number&gt;&lt;foreign-keys&gt;&lt;key app="EN" db-id="5pxsas0xr2fzfhez0eove293zrr9ddwrxw2v"&gt;133&lt;/key&gt;&lt;/foreign-keys&gt;&lt;ref-type name="Journal Article"&gt;17&lt;/ref-type&gt;&lt;contributors&gt;&lt;authors&gt;&lt;author&gt;Lalitha, MK&lt;/author&gt;&lt;author&gt;Anandi, V&lt;/author&gt;&lt;author&gt;Walter, NM&lt;/author&gt;&lt;author&gt;John, L&lt;/author&gt;&lt;author&gt;Devadatta, JO&lt;/author&gt;&lt;author&gt;Pulimood, BM&lt;/author&gt;&lt;author&gt;Koshi, G&lt;/author&gt;&lt;/authors&gt;&lt;/contributors&gt;&lt;titles&gt;&lt;title&gt;Unusual forms of anthrax–a clinical problem&lt;/title&gt;&lt;secondary-title&gt;Salisbury Med. Bull. S&lt;/secondary-title&gt;&lt;/titles&gt;&lt;periodical&gt;&lt;full-title&gt;Salisbury Med. Bull. S&lt;/full-title&gt;&lt;abbr-2&gt;Salisbury Med. Bull. S&lt;/abbr-2&gt;&lt;/periodical&gt;&lt;pages&gt;38-40&lt;/pages&gt;&lt;volume&gt;68&lt;/volume&gt;&lt;dates&gt;&lt;year&gt;1990&lt;/year&gt;&lt;/dates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33" w:tooltip="Lalitha, 1990 #133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33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90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India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55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F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injec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dysphonia, toxic, edema or R upper limb and R side of neck and chest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B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1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256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Winter&lt;/Author&gt;&lt;Year&gt;1991&lt;/Year&gt;&lt;RecNum&gt;145&lt;/RecNum&gt;&lt;DisplayText&gt;[145]&lt;/DisplayText&gt;&lt;record&gt;&lt;rec-number&gt;145&lt;/rec-number&gt;&lt;foreign-keys&gt;&lt;key app="EN" db-id="5pxsas0xr2fzfhez0eove293zrr9ddwrxw2v"&gt;145&lt;/key&gt;&lt;/foreign-keys&gt;&lt;ref-type name="Journal Article"&gt;17&lt;/ref-type&gt;&lt;contributors&gt;&lt;authors&gt;&lt;author&gt;Winter, H.&lt;/author&gt;&lt;author&gt;Pfisterer, R. M.&lt;/author&gt;&lt;/authors&gt;&lt;/contributors&gt;&lt;auth-address&gt;Stadtischen Krankenhaus Singen (BRD).&lt;/auth-address&gt;&lt;titles&gt;&lt;title&gt;[Inhalation anthrax in a textile worker: non-fatal course]&lt;/title&gt;&lt;secondary-title&gt;Schweizerische Medizinische Wochenschrift. Journal Suisse de Medecine&lt;/secondary-title&gt;&lt;/titles&gt;&lt;periodical&gt;&lt;full-title&gt;Schweizerische Medizinische Wochenschrift. Journal Suisse de Médecine&lt;/full-title&gt;&lt;abbr-1&gt;Schweiz. Med. Wochenschr.&lt;/abbr-1&gt;&lt;abbr-2&gt;Schweiz Med Wochenschr&lt;/abbr-2&gt;&lt;/periodical&gt;&lt;pages&gt;832-5&lt;/pages&gt;&lt;volume&gt;121&lt;/volume&gt;&lt;number&gt;22&lt;/number&gt;&lt;dates&gt;&lt;year&gt;1991&lt;/year&gt;&lt;/dates&gt;&lt;accession-num&gt;1905838&lt;/accession-num&gt;&lt;work-type&gt;Case Reports&lt;/work-type&gt;&lt;urls&gt;&lt;related-urls&gt;&lt;url&gt;http://ovidsp.ovid.com/ovidweb.cgi?T=JS&amp;amp;CSC=Y&amp;amp;NEWS=N&amp;amp;PAGE=fulltext&amp;amp;D=med3&amp;amp;AN=1905838&lt;/url&gt;&lt;url&gt;http://sfxhosted.exlibrisgroup.com/cdc?sid=OVID:medline&amp;amp;id=pmid:1905838&amp;amp;id=&amp;amp;issn=0036-7672&amp;amp;isbn=&amp;amp;volume=121&amp;amp;issue=22&amp;amp;spage=832&amp;amp;pages=832-5&amp;amp;date=1991&amp;amp;title=Schweizerische+Medizinische+Wochenschrift.+Journal+Suisse+de+Medecine&amp;amp;atitle=Inhalationsanthrax+bei+einem+Textilarbeiter%3A+ein+nicht-letaler+Verlauf.&amp;amp;aulast=Winter&amp;amp;pid=%3Cauthor%3EWinter+H%2CPfisterer+RM%3C%2Fauthor%3E&amp;amp;%3CAN%3E1905838%3C%2FAN%3E&amp;amp;%3CDT%3ECase+Reports%3C%2FDT%3E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45" w:tooltip="Winter, 1991 #145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45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9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Switzerland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37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proofErr w:type="spellStart"/>
            <w:r w:rsidRPr="00735577">
              <w:rPr>
                <w:rFonts w:ascii="Calibri" w:hAnsi="Calibri"/>
                <w:color w:val="000000"/>
              </w:rPr>
              <w:t>inhal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wool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cough, fever, dyspnea, hematemesis, melena, head cold symptoms, tachycardia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, B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hematemesis, </w:t>
            </w:r>
            <w:proofErr w:type="spellStart"/>
            <w:r>
              <w:rPr>
                <w:rFonts w:ascii="Calibri" w:hAnsi="Calibri"/>
                <w:color w:val="000000"/>
              </w:rPr>
              <w:t>melana</w:t>
            </w:r>
            <w:proofErr w:type="spellEnd"/>
            <w:r>
              <w:rPr>
                <w:rFonts w:ascii="Calibri" w:hAnsi="Calibri"/>
                <w:color w:val="000000"/>
              </w:rPr>
              <w:t>, PE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1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257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Pfisterer&lt;/Author&gt;&lt;Year&gt;1991&lt;/Year&gt;&lt;RecNum&gt;146&lt;/RecNum&gt;&lt;DisplayText&gt;[146]&lt;/DisplayText&gt;&lt;record&gt;&lt;rec-number&gt;146&lt;/rec-number&gt;&lt;foreign-keys&gt;&lt;key app="EN" db-id="5pxsas0xr2fzfhez0eove293zrr9ddwrxw2v"&gt;146&lt;/key&gt;&lt;/foreign-keys&gt;&lt;ref-type name="Journal Article"&gt;17&lt;/ref-type&gt;&lt;contributors&gt;&lt;authors&gt;&lt;author&gt;Pfisterer, R. M.&lt;/author&gt;&lt;/authors&gt;&lt;/contributors&gt;&lt;auth-address&gt;Medizinischen Abteilung, Schweizerischen Unfallversicherungsanstalt (SUVA).&lt;/auth-address&gt;&lt;titles&gt;&lt;title&gt;[An anthrax epidemic in Switzerland. Clinical, diagnostic and epidemiological aspects of a mostly forgotten disease]&lt;/title&gt;&lt;secondary-title&gt;Schweizerische Medizinische Wochenschrift. Journal Suisse de Medecine&lt;/secondary-title&gt;&lt;/titles&gt;&lt;periodical&gt;&lt;full-title&gt;Schweizerische Medizinische Wochenschrift. Journal Suisse de Médecine&lt;/full-title&gt;&lt;abbr-1&gt;Schweiz. Med. Wochenschr.&lt;/abbr-1&gt;&lt;abbr-2&gt;Schweiz Med Wochenschr&lt;/abbr-2&gt;&lt;/periodical&gt;&lt;pages&gt;813-25&lt;/pages&gt;&lt;volume&gt;121&lt;/volume&gt;&lt;number&gt;22&lt;/number&gt;&lt;dates&gt;&lt;year&gt;1991&lt;/year&gt;&lt;/dates&gt;&lt;accession-num&gt;1905837&lt;/accession-num&gt;&lt;work-type&gt;Case Reports&amp;#xD;Review&lt;/work-type&gt;&lt;urls&gt;&lt;related-urls&gt;&lt;url&gt;http://ovidsp.ovid.com/ovidweb.cgi?T=JS&amp;amp;CSC=Y&amp;amp;NEWS=N&amp;amp;PAGE=fulltext&amp;amp;D=med3&amp;amp;AN=1905837&lt;/url&gt;&lt;url&gt;http://sfxhosted.exlibrisgroup.com/cdc?sid=OVID:medline&amp;amp;id=pmid:1905837&amp;amp;id=&amp;amp;issn=0036-7672&amp;amp;isbn=&amp;amp;volume=121&amp;amp;issue=22&amp;amp;spage=813&amp;amp;pages=813-25&amp;amp;date=1991&amp;amp;title=Schweizerische+Medizinische+Wochenschrift.+Journal+Suisse+de+Medecine&amp;amp;atitle=Eine+Milzbrandepidemie+in+der+Schweiz.+Klinische%2C+diagnostische+und+epidemiologische+Aspekte+einer+weitgehend+vergessenen+Krankheit.&amp;amp;aulast=Pfisterer&amp;amp;pid=%3Cauthor%3EPfisterer+RM%3C%2Fauthor%3E&amp;amp;%3CAN%3E1905837%3C%2FAN%3E&amp;amp;%3CDT%3ECase+Reports%3C%2FDT%3E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46" w:tooltip="Pfisterer, 1991 #146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46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91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Switzerland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54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F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proofErr w:type="spellStart"/>
            <w:r w:rsidRPr="00735577">
              <w:rPr>
                <w:rFonts w:ascii="Calibri" w:hAnsi="Calibri"/>
                <w:color w:val="000000"/>
              </w:rPr>
              <w:t>inhal</w:t>
            </w:r>
            <w:proofErr w:type="spellEnd"/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Y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fever, generalized weakness, nausea, back pain,  comatose, hypothermic, cyanosis 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, B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PE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, N/V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MS, LOC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6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1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258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Bharathmoorthy&lt;/Author&gt;&lt;Year&gt;1992&lt;/Year&gt;&lt;RecNum&gt;147&lt;/RecNum&gt;&lt;DisplayText&gt;[147]&lt;/DisplayText&gt;&lt;record&gt;&lt;rec-number&gt;147&lt;/rec-number&gt;&lt;foreign-keys&gt;&lt;key app="EN" db-id="5pxsas0xr2fzfhez0eove293zrr9ddwrxw2v"&gt;147&lt;/key&gt;&lt;/foreign-keys&gt;&lt;ref-type name="Journal Article"&gt;17&lt;/ref-type&gt;&lt;contributors&gt;&lt;authors&gt;&lt;author&gt;Bharathmoorthy,&lt;/author&gt;&lt;author&gt;Chakravarthy, I.&lt;/author&gt;&lt;author&gt;Swaminathan, R. P.&lt;/author&gt;&lt;author&gt;Das, A. K.&lt;/author&gt;&lt;author&gt;Malini, G.&lt;/author&gt;&lt;author&gt;Rebakanungo,&lt;/author&gt;&lt;author&gt;Rao, S.&lt;/author&gt;&lt;/authors&gt;&lt;/contributors&gt;&lt;titles&gt;&lt;title&gt;Haemorrhagic meningitis due to Bacillus anthrax&lt;/title&gt;&lt;secondary-title&gt;Journal of the Association of Physicians of India&lt;/secondary-title&gt;&lt;/titles&gt;&lt;periodical&gt;&lt;full-title&gt;Journal of the Association of Physicians of India&lt;/full-title&gt;&lt;abbr-1&gt;J. Assoc. Physicians India&lt;/abbr-1&gt;&lt;abbr-2&gt;J Assoc Physicians India&lt;/abbr-2&gt;&lt;/periodical&gt;&lt;pages&gt;134-5&lt;/pages&gt;&lt;volume&gt;40&lt;/volume&gt;&lt;number&gt;2&lt;/number&gt;&lt;dates&gt;&lt;year&gt;1992&lt;/year&gt;&lt;/dates&gt;&lt;accession-num&gt;1629129&lt;/accession-num&gt;&lt;work-type&gt;Case Reports&amp;#xD;Letter&lt;/work-type&gt;&lt;urls&gt;&lt;related-urls&gt;&lt;url&gt;http://ovidsp.ovid.com/ovidweb.cgi?T=JS&amp;amp;CSC=Y&amp;amp;NEWS=N&amp;amp;PAGE=fulltext&amp;amp;D=med3&amp;amp;AN=1629129&lt;/url&gt;&lt;url&gt;http://sfxhosted.exlibrisgroup.com/cdc?sid=OVID:medline&amp;amp;id=pmid:1629129&amp;amp;id=&amp;amp;issn=0004-5772&amp;amp;isbn=&amp;amp;volume=40&amp;amp;issue=2&amp;amp;spage=134&amp;amp;pages=134-5&amp;amp;date=1992&amp;amp;title=Journal+of+the+Association+of+Physicians+of+India&amp;amp;atitle=Haemorrhagic+meningitis+due+to+Bacillus+anthrax.&amp;amp;aulast=Chakravarthy&amp;amp;pid=%3Cauthor%3EBharathmoorthy%2CChakravarthy+I%2CSwaminathan+RP%2CDas+AK%2CMalini+G%2CRebakanungo%2CRao+S%3C%2Fauthor%3E&amp;amp;%3CAN%3E1629129%3C%2FAN%3E&amp;amp;%3CDT%3ECase+Reports%3C%2FDT%3E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47" w:tooltip="Bharathmoorthy, 1992 #147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47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9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India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30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unknown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Y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high grade fever, drowsiness, loss of consciousness 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, B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S, AMS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3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lastRenderedPageBreak/>
              <w:t xml:space="preserve">259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192DD9">
              <w:rPr>
                <w:rFonts w:ascii="Calibri" w:hAnsi="Calibri"/>
                <w:color w:val="000000"/>
              </w:rPr>
              <w:instrText xml:space="preserve"> ADDIN EN.CITE &lt;EndNote&gt;&lt;Cite&gt;&lt;Author&gt;Tabatabaie&lt;/Author&gt;&lt;Year&gt;1993&lt;/Year&gt;&lt;RecNum&gt;148&lt;/RecNum&gt;&lt;DisplayText&gt;[148]&lt;/DisplayText&gt;&lt;record&gt;&lt;rec-number&gt;148&lt;/rec-number&gt;&lt;foreign-keys&gt;&lt;key app="EN" db-id="5pxsas0xr2fzfhez0eove293zrr9ddwrxw2v"&gt;148&lt;/key&gt;&lt;/foreign-keys&gt;&lt;ref-type name="Journal Article"&gt;17&lt;/ref-type&gt;&lt;contributors&gt;&lt;authors&gt;&lt;author&gt;Tabatabaie, Parviz&lt;/author&gt;&lt;author&gt;Syadati, Ahmad&lt;/author&gt;&lt;/authors&gt;&lt;/contributors&gt;&lt;titles&gt;&lt;title&gt;Bacillus anthracis as a cause of bacterial meningitis&lt;/title&gt;&lt;secondary-title&gt;Pediatric infectious disease journal&lt;/secondary-title&gt;&lt;/titles&gt;&lt;periodical&gt;&lt;full-title&gt;Pediatric Infectious Disease Journal&lt;/full-title&gt;&lt;abbr-1&gt;Pediatr. Infect. Dis. J.&lt;/abbr-1&gt;&lt;abbr-2&gt;Pediatr Infect Dis J&lt;/abbr-2&gt;&lt;/periodical&gt;&lt;pages&gt;1035-1036&lt;/pages&gt;&lt;volume&gt;12&lt;/volume&gt;&lt;number&gt;12&lt;/number&gt;&lt;dates&gt;&lt;year&gt;1993&lt;/year&gt;&lt;/dates&gt;&lt;isbn&gt;0891-3668&lt;/isbn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48" w:tooltip="Tabatabaie, 1993 #148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48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93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Iran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6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inges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ill or dead animal ingestion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Y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ever, headache, vomiting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, B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PE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, N/V, HA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S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2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260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192DD9">
              <w:rPr>
                <w:rFonts w:ascii="Calibri" w:hAnsi="Calibri"/>
                <w:color w:val="000000"/>
              </w:rPr>
              <w:instrText xml:space="preserve"> ADDIN EN.CITE &lt;EndNote&gt;&lt;Cite&gt;&lt;Author&gt;Tabatabaie&lt;/Author&gt;&lt;Year&gt;1993&lt;/Year&gt;&lt;RecNum&gt;148&lt;/RecNum&gt;&lt;DisplayText&gt;[148]&lt;/DisplayText&gt;&lt;record&gt;&lt;rec-number&gt;148&lt;/rec-number&gt;&lt;foreign-keys&gt;&lt;key app="EN" db-id="5pxsas0xr2fzfhez0eove293zrr9ddwrxw2v"&gt;148&lt;/key&gt;&lt;/foreign-keys&gt;&lt;ref-type name="Journal Article"&gt;17&lt;/ref-type&gt;&lt;contributors&gt;&lt;authors&gt;&lt;author&gt;Tabatabaie, Parviz&lt;/author&gt;&lt;author&gt;Syadati, Ahmad&lt;/author&gt;&lt;/authors&gt;&lt;/contributors&gt;&lt;titles&gt;&lt;title&gt;Bacillus anthracis as a cause of bacterial meningitis&lt;/title&gt;&lt;secondary-title&gt;Pediatric infectious disease journal&lt;/secondary-title&gt;&lt;/titles&gt;&lt;periodical&gt;&lt;full-title&gt;Pediatric Infectious Disease Journal&lt;/full-title&gt;&lt;abbr-1&gt;Pediatr. Infect. Dis. J.&lt;/abbr-1&gt;&lt;abbr-2&gt;Pediatr Infect Dis J&lt;/abbr-2&gt;&lt;/periodical&gt;&lt;pages&gt;1035-1036&lt;/pages&gt;&lt;volume&gt;12&lt;/volume&gt;&lt;number&gt;12&lt;/number&gt;&lt;dates&gt;&lt;year&gt;1993&lt;/year&gt;&lt;/dates&gt;&lt;isbn&gt;0891-3668&lt;/isbn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48" w:tooltip="Tabatabaie, 1993 #148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48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9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Iran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F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inges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ill or dead animal ingestion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Y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ever, seizures, swelling of parietal area of skull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, B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S, AMS, LOC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1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261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Skolubovich&lt;/Author&gt;&lt;Year&gt;1995&lt;/Year&gt;&lt;RecNum&gt;149&lt;/RecNum&gt;&lt;DisplayText&gt;[149]&lt;/DisplayText&gt;&lt;record&gt;&lt;rec-number&gt;149&lt;/rec-number&gt;&lt;foreign-keys&gt;&lt;key app="EN" db-id="5pxsas0xr2fzfhez0eove293zrr9ddwrxw2v"&gt;149&lt;/key&gt;&lt;/foreign-keys&gt;&lt;ref-type name="Journal Article"&gt;17&lt;/ref-type&gt;&lt;contributors&gt;&lt;authors&gt;&lt;author&gt;Skolubovich, G. V.&lt;/author&gt;&lt;author&gt;Ruban, G. E.&lt;/author&gt;&lt;/authors&gt;&lt;/contributors&gt;&lt;titles&gt;&lt;title&gt;[An outbreak of anthrax in Amur Province in 1954 (from experience in the diagnosis and control of anthrax)]&lt;/title&gt;&lt;secondary-title&gt;Zhurnal Mikrobiologii, Epidemiologii i Immunobiologii&lt;/secondary-title&gt;&lt;/titles&gt;&lt;periodical&gt;&lt;full-title&gt;Zhurnal Mikrobiologii, Epidemiologii i Immunobiologii&lt;/full-title&gt;&lt;abbr-1&gt;Zh. Mikrobiol. Epidemiol. Immunobiol.&lt;/abbr-1&gt;&lt;abbr-2&gt;Zh Mikrobiol Epidemiol Immunobiol&lt;/abbr-2&gt;&lt;/periodical&gt;&lt;pages&gt;102-5&lt;/pages&gt;&lt;number&gt;4&lt;/number&gt;&lt;dates&gt;&lt;year&gt;1995&lt;/year&gt;&lt;/dates&gt;&lt;accession-num&gt;9381857&lt;/accession-num&gt;&lt;work-type&gt;Case Reports&lt;/work-type&gt;&lt;urls&gt;&lt;related-urls&gt;&lt;url&gt;http://ovidsp.ovid.com/ovidweb.cgi?T=JS&amp;amp;CSC=Y&amp;amp;NEWS=N&amp;amp;PAGE=fulltext&amp;amp;D=med3&amp;amp;AN=9381857&lt;/url&gt;&lt;url&gt;http://sfxhosted.exlibrisgroup.com/cdc?sid=OVID:medline&amp;amp;id=pmid:9381857&amp;amp;id=&amp;amp;issn=0372-9311&amp;amp;isbn=&amp;amp;volume=&amp;amp;issue=4&amp;amp;spage=102&amp;amp;pages=102-5&amp;amp;date=1995&amp;amp;title=Zhurnal+Mikrobiologii%2C+Epidemiologii+i+Immunobiologii&amp;amp;atitle=Vspyshka+sibirskoi+iazvy+v+Amurskoi+oblasti+v+1954+g.+%28iz+opyta+diagnostiki+i+bor%27by+s+sibirskoi+iazvoi%29.&amp;amp;aulast=Skolubovich&amp;amp;pid=%3Cauthor%3ESkolubovich+GV%2CRuban+GE%3C%2Fauthor%3E&amp;amp;%3CAN%3E9381857%3C%2FAN%3E&amp;amp;%3CDT%3ECase+Reports%3C%2FDT%3E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49" w:tooltip="Skolubovich, 1995 #149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49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94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Russia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13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proofErr w:type="spellStart"/>
            <w:r w:rsidRPr="00735577">
              <w:rPr>
                <w:rFonts w:ascii="Calibri" w:hAnsi="Calibri"/>
                <w:color w:val="000000"/>
              </w:rPr>
              <w:t>inhal</w:t>
            </w:r>
            <w:proofErr w:type="spellEnd"/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animal contac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Y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, B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8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262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George&lt;/Author&gt;&lt;Year&gt;1994&lt;/Year&gt;&lt;RecNum&gt;150&lt;/RecNum&gt;&lt;DisplayText&gt;[150]&lt;/DisplayText&gt;&lt;record&gt;&lt;rec-number&gt;150&lt;/rec-number&gt;&lt;foreign-keys&gt;&lt;key app="EN" db-id="5pxsas0xr2fzfhez0eove293zrr9ddwrxw2v"&gt;150&lt;/key&gt;&lt;/foreign-keys&gt;&lt;ref-type name="Journal Article"&gt;17&lt;/ref-type&gt;&lt;contributors&gt;&lt;authors&gt;&lt;author&gt;George, S.&lt;/author&gt;&lt;author&gt;Mathai, D.&lt;/author&gt;&lt;author&gt;Balraj, V.&lt;/author&gt;&lt;author&gt;Lalitha, M. K.&lt;/author&gt;&lt;author&gt;John, T. J.&lt;/author&gt;&lt;/authors&gt;&lt;/contributors&gt;&lt;titles&gt;&lt;title&gt;An outbreak of anthrax meningoencephalitis&lt;/title&gt;&lt;secondary-title&gt;Transactions of the Royal Society of Tropical Medicine and Hygiene&lt;/secondary-title&gt;&lt;/titles&gt;&lt;periodical&gt;&lt;full-title&gt;Transactions of the Royal Society of Tropical Medicine and Hygiene&lt;/full-title&gt;&lt;abbr-1&gt;Trans. R. Soc. Trop. Med. Hyg.&lt;/abbr-1&gt;&lt;abbr-2&gt;Trans R Soc Trop Med Hyg&lt;/abbr-2&gt;&lt;abbr-3&gt;Transactions of the Royal Society of Tropical Medicine &amp;amp; Hygiene&lt;/abbr-3&gt;&lt;/periodical&gt;&lt;pages&gt;206-207&lt;/pages&gt;&lt;volume&gt;88&lt;/volume&gt;&lt;number&gt;2&lt;/number&gt;&lt;dates&gt;&lt;year&gt;1994&lt;/year&gt;&lt;/dates&gt;&lt;accession-num&gt;19942027113&lt;/accession-num&gt;&lt;urls&gt;&lt;related-urls&gt;&lt;url&gt;http://ovidsp.ovid.com/ovidweb.cgi?T=JS&amp;amp;CSC=Y&amp;amp;NEWS=N&amp;amp;PAGE=fulltext&amp;amp;D=caba3&amp;amp;AN=19942027113&lt;/url&gt;&lt;url&gt;http://sfxhosted.exlibrisgroup.com/cdc?sid=OVID:cabadb&amp;amp;id=pmid:&amp;amp;id=10.1016%2F0035-9203%2894%2990298-4&amp;amp;issn=0035-9203&amp;amp;isbn=&amp;amp;volume=88&amp;amp;issue=2&amp;amp;spage=206&amp;amp;pages=206-207&amp;amp;date=1994&amp;amp;title=Transactions+of+the+Royal+Society+of+Tropical+Medicine+and+Hygiene&amp;amp;atitle=An+outbreak+of+anthrax+meningoencephalitis.&amp;amp;aulast=George&amp;amp;pid=%3Cauthor%3EGeorge%2C+S.%2CMathai%2C+D.%2CBalraj%2C+V.%2CLalitha%2C+M.+K.%2CJohn%2C+T.+J.%3C%2Fauthor%3E&amp;amp;%3CAN%3E19942027113%3C%2FAN%3E&amp;amp;%3CDT%3EJournal+article%3C%2FDT%3E&lt;/url&gt;&lt;/related-urls&gt;&lt;/urls&gt;&lt;remote-database-name&gt;CAB Abstracts&lt;/remote-database-name&gt;&lt;remote-database-provider&gt;Ovid Technologies&lt;/remote-database-provider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50" w:tooltip="George, 1994 #150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50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9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India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30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unknown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ill or dead animal ingestion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Y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B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, N/V, HA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S, AMS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3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1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263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Paulet&lt;/Author&gt;&lt;Year&gt;1994&lt;/Year&gt;&lt;RecNum&gt;151&lt;/RecNum&gt;&lt;DisplayText&gt;[151]&lt;/DisplayText&gt;&lt;record&gt;&lt;rec-number&gt;151&lt;/rec-number&gt;&lt;foreign-keys&gt;&lt;key app="EN" db-id="5pxsas0xr2fzfhez0eove293zrr9ddwrxw2v"&gt;151&lt;/key&gt;&lt;/foreign-keys&gt;&lt;ref-type name="Journal Article"&gt;17&lt;/ref-type&gt;&lt;contributors&gt;&lt;authors&gt;&lt;author&gt;Paulet, R&lt;/author&gt;&lt;author&gt;Caussin, C&lt;/author&gt;&lt;author&gt;Coudray, JM&lt;/author&gt;&lt;author&gt;Selcer, D&lt;/author&gt;&lt;author&gt;de Rohan, Chabot P&lt;/author&gt;&lt;/authors&gt;&lt;/contributors&gt;&lt;titles&gt;&lt;title&gt;[Visceral form of human anthrax imported from Africa]&lt;/title&gt;&lt;secondary-title&gt;Presse medicale (Paris, France: 1983)&lt;/secondary-title&gt;&lt;/titles&gt;&lt;periodical&gt;&lt;full-title&gt;Presse medicale (Paris, France: 1983)&lt;/full-title&gt;&lt;abbr-2&gt;Presse medicale (Paris, France: 1983)&lt;/abbr-2&gt;&lt;/periodical&gt;&lt;pages&gt;477-478&lt;/pages&gt;&lt;volume&gt;23&lt;/volume&gt;&lt;number&gt;10&lt;/number&gt;&lt;dates&gt;&lt;year&gt;1994&lt;/year&gt;&lt;/dates&gt;&lt;isbn&gt;0755-4982&lt;/isbn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51" w:tooltip="Paulet, 1994 #151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51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94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rance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33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proofErr w:type="spellStart"/>
            <w:r w:rsidRPr="00735577">
              <w:rPr>
                <w:rFonts w:ascii="Calibri" w:hAnsi="Calibri"/>
                <w:color w:val="000000"/>
              </w:rPr>
              <w:t>inhal</w:t>
            </w:r>
            <w:proofErr w:type="spellEnd"/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fever, tachycardia, hypotension, </w:t>
            </w:r>
            <w:proofErr w:type="spellStart"/>
            <w:r>
              <w:rPr>
                <w:rFonts w:ascii="Calibri" w:hAnsi="Calibri"/>
                <w:color w:val="000000"/>
              </w:rPr>
              <w:t>dyspnoea</w:t>
            </w:r>
            <w:proofErr w:type="spellEnd"/>
            <w:r>
              <w:rPr>
                <w:rFonts w:ascii="Calibri" w:hAnsi="Calibri"/>
                <w:color w:val="000000"/>
              </w:rPr>
              <w:t xml:space="preserve">, </w:t>
            </w:r>
            <w:r w:rsidRPr="00663795">
              <w:rPr>
                <w:rFonts w:ascii="Calibri" w:hAnsi="Calibri"/>
                <w:color w:val="000000"/>
              </w:rPr>
              <w:t xml:space="preserve">mucopurulent </w:t>
            </w:r>
            <w:r>
              <w:rPr>
                <w:rFonts w:ascii="Calibri" w:hAnsi="Calibri"/>
                <w:color w:val="000000"/>
              </w:rPr>
              <w:t>expectoration and moderate diarrhea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, B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PE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0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2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264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George&lt;/Author&gt;&lt;Year&gt;1994&lt;/Year&gt;&lt;RecNum&gt;150&lt;/RecNum&gt;&lt;DisplayText&gt;[150]&lt;/DisplayText&gt;&lt;record&gt;&lt;rec-number&gt;150&lt;/rec-number&gt;&lt;foreign-keys&gt;&lt;key app="EN" db-id="5pxsas0xr2fzfhez0eove293zrr9ddwrxw2v"&gt;150&lt;/key&gt;&lt;/foreign-keys&gt;&lt;ref-type name="Journal Article"&gt;17&lt;/ref-type&gt;&lt;contributors&gt;&lt;authors&gt;&lt;author&gt;George, S.&lt;/author&gt;&lt;author&gt;Mathai, D.&lt;/author&gt;&lt;author&gt;Balraj, V.&lt;/author&gt;&lt;author&gt;Lalitha, M. K.&lt;/author&gt;&lt;author&gt;John, T. J.&lt;/author&gt;&lt;/authors&gt;&lt;/contributors&gt;&lt;titles&gt;&lt;title&gt;An outbreak of anthrax meningoencephalitis&lt;/title&gt;&lt;secondary-title&gt;Transactions of the Royal Society of Tropical Medicine and Hygiene&lt;/secondary-title&gt;&lt;/titles&gt;&lt;periodical&gt;&lt;full-title&gt;Transactions of the Royal Society of Tropical Medicine and Hygiene&lt;/full-title&gt;&lt;abbr-1&gt;Trans. R. Soc. Trop. Med. Hyg.&lt;/abbr-1&gt;&lt;abbr-2&gt;Trans R Soc Trop Med Hyg&lt;/abbr-2&gt;&lt;abbr-3&gt;Transactions of the Royal Society of Tropical Medicine &amp;amp; Hygiene&lt;/abbr-3&gt;&lt;/periodical&gt;&lt;pages&gt;206-207&lt;/pages&gt;&lt;volume&gt;88&lt;/volume&gt;&lt;number&gt;2&lt;/number&gt;&lt;dates&gt;&lt;year&gt;1994&lt;/year&gt;&lt;/dates&gt;&lt;accession-num&gt;19942027113&lt;/accession-num&gt;&lt;urls&gt;&lt;related-urls&gt;&lt;url&gt;http://ovidsp.ovid.com/ovidweb.cgi?T=JS&amp;amp;CSC=Y&amp;amp;NEWS=N&amp;amp;PAGE=fulltext&amp;amp;D=caba3&amp;amp;AN=19942027113&lt;/url&gt;&lt;url&gt;http://sfxhosted.exlibrisgroup.com/cdc?sid=OVID:cabadb&amp;amp;id=pmid:&amp;amp;id=10.1016%2F0035-9203%2894%2990298-4&amp;amp;issn=0035-9203&amp;amp;isbn=&amp;amp;volume=88&amp;amp;issue=2&amp;amp;spage=206&amp;amp;pages=206-207&amp;amp;date=1994&amp;amp;title=Transactions+of+the+Royal+Society+of+Tropical+Medicine+and+Hygiene&amp;amp;atitle=An+outbreak+of+anthrax+meningoencephalitis.&amp;amp;aulast=George&amp;amp;pid=%3Cauthor%3EGeorge%2C+S.%2CMathai%2C+D.%2CBalraj%2C+V.%2CLalitha%2C+M.+K.%2CJohn%2C+T.+J.%3C%2Fauthor%3E&amp;amp;%3CAN%3E19942027113%3C%2FAN%3E&amp;amp;%3CDT%3EJournal+article%3C%2FDT%3E&lt;/url&gt;&lt;/related-urls&gt;&lt;/urls&gt;&lt;remote-database-name&gt;CAB Abstracts&lt;/remote-database-name&gt;&lt;remote-database-provider&gt;Ovid Technologies&lt;/remote-database-provider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50" w:tooltip="George, 1994 #150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50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9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India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55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ill or dead animal ingestion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Y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lesion on index finger, headache, vomiting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B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, N/V, HA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S, AMS, LOC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3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2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265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George&lt;/Author&gt;&lt;Year&gt;1994&lt;/Year&gt;&lt;RecNum&gt;150&lt;/RecNum&gt;&lt;DisplayText&gt;[150]&lt;/DisplayText&gt;&lt;record&gt;&lt;rec-number&gt;150&lt;/rec-number&gt;&lt;foreign-keys&gt;&lt;key app="EN" db-id="5pxsas0xr2fzfhez0eove293zrr9ddwrxw2v"&gt;150&lt;/key&gt;&lt;/foreign-keys&gt;&lt;ref-type name="Journal Article"&gt;17&lt;/ref-type&gt;&lt;contributors&gt;&lt;authors&gt;&lt;author&gt;George, S.&lt;/author&gt;&lt;author&gt;Mathai, D.&lt;/author&gt;&lt;author&gt;Balraj, V.&lt;/author&gt;&lt;author&gt;Lalitha, M. K.&lt;/author&gt;&lt;author&gt;John, T. J.&lt;/author&gt;&lt;/authors&gt;&lt;/contributors&gt;&lt;titles&gt;&lt;title&gt;An outbreak of anthrax meningoencephalitis&lt;/title&gt;&lt;secondary-title&gt;Transactions of the Royal Society of Tropical Medicine and Hygiene&lt;/secondary-title&gt;&lt;/titles&gt;&lt;periodical&gt;&lt;full-title&gt;Transactions of the Royal Society of Tropical Medicine and Hygiene&lt;/full-title&gt;&lt;abbr-1&gt;Trans. R. Soc. Trop. Med. Hyg.&lt;/abbr-1&gt;&lt;abbr-2&gt;Trans R Soc Trop Med Hyg&lt;/abbr-2&gt;&lt;abbr-3&gt;Transactions of the Royal Society of Tropical Medicine &amp;amp; Hygiene&lt;/abbr-3&gt;&lt;/periodical&gt;&lt;pages&gt;206-207&lt;/pages&gt;&lt;volume&gt;88&lt;/volume&gt;&lt;number&gt;2&lt;/number&gt;&lt;dates&gt;&lt;year&gt;1994&lt;/year&gt;&lt;/dates&gt;&lt;accession-num&gt;19942027113&lt;/accession-num&gt;&lt;urls&gt;&lt;related-urls&gt;&lt;url&gt;http://ovidsp.ovid.com/ovidweb.cgi?T=JS&amp;amp;CSC=Y&amp;amp;NEWS=N&amp;amp;PAGE=fulltext&amp;amp;D=caba3&amp;amp;AN=19942027113&lt;/url&gt;&lt;url&gt;http://sfxhosted.exlibrisgroup.com/cdc?sid=OVID:cabadb&amp;amp;id=pmid:&amp;amp;id=10.1016%2F0035-9203%2894%2990298-4&amp;amp;issn=0035-9203&amp;amp;isbn=&amp;amp;volume=88&amp;amp;issue=2&amp;amp;spage=206&amp;amp;pages=206-207&amp;amp;date=1994&amp;amp;title=Transactions+of+the+Royal+Society+of+Tropical+Medicine+and+Hygiene&amp;amp;atitle=An+outbreak+of+anthrax+meningoencephalitis.&amp;amp;aulast=George&amp;amp;pid=%3Cauthor%3EGeorge%2C+S.%2CMathai%2C+D.%2CBalraj%2C+V.%2CLalitha%2C+M.+K.%2CJohn%2C+T.+J.%3C%2Fauthor%3E&amp;amp;%3CAN%3E19942027113%3C%2FAN%3E&amp;amp;%3CDT%3EJournal+article%3C%2FDT%3E&lt;/url&gt;&lt;/related-urls&gt;&lt;/urls&gt;&lt;remote-database-name&gt;CAB Abstracts&lt;/remote-database-name&gt;&lt;remote-database-provider&gt;Ovid Technologies&lt;/remote-database-provider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50" w:tooltip="George, 1994 #150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50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94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India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55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unknown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ill or dead animal ingestion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ever, seizures, coma, stiff neck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B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S, AMS, LOC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1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266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George&lt;/Author&gt;&lt;Year&gt;1994&lt;/Year&gt;&lt;RecNum&gt;150&lt;/RecNum&gt;&lt;DisplayText&gt;[150]&lt;/DisplayText&gt;&lt;record&gt;&lt;rec-number&gt;150&lt;/rec-number&gt;&lt;foreign-keys&gt;&lt;key app="EN" db-id="5pxsas0xr2fzfhez0eove293zrr9ddwrxw2v"&gt;150&lt;/key&gt;&lt;/foreign-keys&gt;&lt;ref-type name="Journal Article"&gt;17&lt;/ref-type&gt;&lt;contributors&gt;&lt;authors&gt;&lt;author&gt;George, S.&lt;/author&gt;&lt;author&gt;Mathai, D.&lt;/author&gt;&lt;author&gt;Balraj, V.&lt;/author&gt;&lt;author&gt;Lalitha, M. K.&lt;/author&gt;&lt;author&gt;John, T. J.&lt;/author&gt;&lt;/authors&gt;&lt;/contributors&gt;&lt;titles&gt;&lt;title&gt;An outbreak of anthrax meningoencephalitis&lt;/title&gt;&lt;secondary-title&gt;Transactions of the Royal Society of Tropical Medicine and Hygiene&lt;/secondary-title&gt;&lt;/titles&gt;&lt;periodical&gt;&lt;full-title&gt;Transactions of the Royal Society of Tropical Medicine and Hygiene&lt;/full-title&gt;&lt;abbr-1&gt;Trans. R. Soc. Trop. Med. Hyg.&lt;/abbr-1&gt;&lt;abbr-2&gt;Trans R Soc Trop Med Hyg&lt;/abbr-2&gt;&lt;abbr-3&gt;Transactions of the Royal Society of Tropical Medicine &amp;amp; Hygiene&lt;/abbr-3&gt;&lt;/periodical&gt;&lt;pages&gt;206-207&lt;/pages&gt;&lt;volume&gt;88&lt;/volume&gt;&lt;number&gt;2&lt;/number&gt;&lt;dates&gt;&lt;year&gt;1994&lt;/year&gt;&lt;/dates&gt;&lt;accession-num&gt;19942027113&lt;/accession-num&gt;&lt;urls&gt;&lt;related-urls&gt;&lt;url&gt;http://ovidsp.ovid.com/ovidweb.cgi?T=JS&amp;amp;CSC=Y&amp;amp;NEWS=N&amp;amp;PAGE=fulltext&amp;amp;D=caba3&amp;amp;AN=19942027113&lt;/url&gt;&lt;url&gt;http://sfxhosted.exlibrisgroup.com/cdc?sid=OVID:cabadb&amp;amp;id=pmid:&amp;amp;id=10.1016%2F0035-9203%2894%2990298-4&amp;amp;issn=0035-9203&amp;amp;isbn=&amp;amp;volume=88&amp;amp;issue=2&amp;amp;spage=206&amp;amp;pages=206-207&amp;amp;date=1994&amp;amp;title=Transactions+of+the+Royal+Society+of+Tropical+Medicine+and+Hygiene&amp;amp;atitle=An+outbreak+of+anthrax+meningoencephalitis.&amp;amp;aulast=George&amp;amp;pid=%3Cauthor%3EGeorge%2C+S.%2CMathai%2C+D.%2CBalraj%2C+V.%2CLalitha%2C+M.+K.%2CJohn%2C+T.+J.%3C%2Fauthor%3E&amp;amp;%3CAN%3E19942027113%3C%2FAN%3E&amp;amp;%3CDT%3EJournal+article%3C%2FDT%3E&lt;/url&gt;&lt;/related-urls&gt;&lt;/urls&gt;&lt;remote-database-name&gt;CAB Abstracts&lt;/remote-database-name&gt;&lt;remote-database-provider&gt;Ovid Technologies&lt;/remote-database-provider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50" w:tooltip="George, 1994 #150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50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9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India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55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unknown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ill or dead animal ingestion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ever, seizures, coma, stiff neck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B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S, AMS, LOC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1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267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George&lt;/Author&gt;&lt;Year&gt;1994&lt;/Year&gt;&lt;RecNum&gt;150&lt;/RecNum&gt;&lt;DisplayText&gt;[150]&lt;/DisplayText&gt;&lt;record&gt;&lt;rec-number&gt;150&lt;/rec-number&gt;&lt;foreign-keys&gt;&lt;key app="EN" db-id="5pxsas0xr2fzfhez0eove293zrr9ddwrxw2v"&gt;150&lt;/key&gt;&lt;/foreign-keys&gt;&lt;ref-type name="Journal Article"&gt;17&lt;/ref-type&gt;&lt;contributors&gt;&lt;authors&gt;&lt;author&gt;George, S.&lt;/author&gt;&lt;author&gt;Mathai, D.&lt;/author&gt;&lt;author&gt;Balraj, V.&lt;/author&gt;&lt;author&gt;Lalitha, M. K.&lt;/author&gt;&lt;author&gt;John, T. J.&lt;/author&gt;&lt;/authors&gt;&lt;/contributors&gt;&lt;titles&gt;&lt;title&gt;An outbreak of anthrax meningoencephalitis&lt;/title&gt;&lt;secondary-title&gt;Transactions of the Royal Society of Tropical Medicine and Hygiene&lt;/secondary-title&gt;&lt;/titles&gt;&lt;periodical&gt;&lt;full-title&gt;Transactions of the Royal Society of Tropical Medicine and Hygiene&lt;/full-title&gt;&lt;abbr-1&gt;Trans. R. Soc. Trop. Med. Hyg.&lt;/abbr-1&gt;&lt;abbr-2&gt;Trans R Soc Trop Med Hyg&lt;/abbr-2&gt;&lt;abbr-3&gt;Transactions of the Royal Society of Tropical Medicine &amp;amp; Hygiene&lt;/abbr-3&gt;&lt;/periodical&gt;&lt;pages&gt;206-207&lt;/pages&gt;&lt;volume&gt;88&lt;/volume&gt;&lt;number&gt;2&lt;/number&gt;&lt;dates&gt;&lt;year&gt;1994&lt;/year&gt;&lt;/dates&gt;&lt;accession-num&gt;19942027113&lt;/accession-num&gt;&lt;urls&gt;&lt;related-urls&gt;&lt;url&gt;http://ovidsp.ovid.com/ovidweb.cgi?T=JS&amp;amp;CSC=Y&amp;amp;NEWS=N&amp;amp;PAGE=fulltext&amp;amp;D=caba3&amp;amp;AN=19942027113&lt;/url&gt;&lt;url&gt;http://sfxhosted.exlibrisgroup.com/cdc?sid=OVID:cabadb&amp;amp;id=pmid:&amp;amp;id=10.1016%2F0035-9203%2894%2990298-4&amp;amp;issn=0035-9203&amp;amp;isbn=&amp;amp;volume=88&amp;amp;issue=2&amp;amp;spage=206&amp;amp;pages=206-207&amp;amp;date=1994&amp;amp;title=Transactions+of+the+Royal+Society+of+Tropical+Medicine+and+Hygiene&amp;amp;atitle=An+outbreak+of+anthrax+meningoencephalitis.&amp;amp;aulast=George&amp;amp;pid=%3Cauthor%3EGeorge%2C+S.%2CMathai%2C+D.%2CBalraj%2C+V.%2CLalitha%2C+M.+K.%2CJohn%2C+T.+J.%3C%2Fauthor%3E&amp;amp;%3CAN%3E19942027113%3C%2FAN%3E&amp;amp;%3CDT%3EJournal+article%3C%2FDT%3E&lt;/url&gt;&lt;/related-urls&gt;&lt;/urls&gt;&lt;remote-database-name&gt;CAB Abstracts&lt;/remote-database-name&gt;&lt;remote-database-provider&gt;Ovid Technologies&lt;/remote-database-provider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50" w:tooltip="George, 1994 #150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50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94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India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55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ill or dead animal ingestion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Y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lesion on forehead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B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MS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4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2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268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192DD9">
              <w:rPr>
                <w:rFonts w:ascii="Calibri" w:hAnsi="Calibri"/>
                <w:color w:val="000000"/>
              </w:rPr>
              <w:instrText xml:space="preserve"> ADDIN EN.CITE &lt;EndNote&gt;&lt;Cite&gt;&lt;Author&gt;Alizad&lt;/Author&gt;&lt;Year&gt;1995&lt;/Year&gt;&lt;RecNum&gt;152&lt;/RecNum&gt;&lt;DisplayText&gt;[152]&lt;/DisplayText&gt;&lt;record&gt;&lt;rec-number&gt;152&lt;/rec-number&gt;&lt;foreign-keys&gt;&lt;key app="EN" db-id="5pxsas0xr2fzfhez0eove293zrr9ddwrxw2v"&gt;152&lt;/key&gt;&lt;/foreign-keys&gt;&lt;ref-type name="Journal Article"&gt;17&lt;/ref-type&gt;&lt;contributors&gt;&lt;authors&gt;&lt;author&gt;Alizad, Azra&lt;/author&gt;&lt;author&gt;Ayoub, Elia M&lt;/author&gt;&lt;author&gt;Makki, Nasrin&lt;/author&gt;&lt;/authors&gt;&lt;/contributors&gt;&lt;titles&gt;&lt;title&gt;Intestinal anthrax in a two-year-old child&lt;/title&gt;&lt;secondary-title&gt;Pediatric infectious disease journal&lt;/secondary-title&gt;&lt;/titles&gt;&lt;periodical&gt;&lt;full-title&gt;Pediatric Infectious Disease Journal&lt;/full-title&gt;&lt;abbr-1&gt;Pediatr. Infect. Dis. J.&lt;/abbr-1&gt;&lt;abbr-2&gt;Pediatr Infect Dis J&lt;/abbr-2&gt;&lt;/periodical&gt;&lt;pages&gt;394&lt;/pages&gt;&lt;volume&gt;14&lt;/volume&gt;&lt;number&gt;5&lt;/number&gt;&lt;dates&gt;&lt;year&gt;1995&lt;/year&gt;&lt;/dates&gt;&lt;isbn&gt;0891-3668&lt;/isbn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52" w:tooltip="Alizad, 1995 #152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52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9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Iran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F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inges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ill or dead animal, ingestion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shock,  dehydration, restlessness, confusion, acute distress, nausea, vomiting, loose stools, abdominal distension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, B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hematemesis, ascites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, N/V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MS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4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3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269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922266">
              <w:rPr>
                <w:rFonts w:ascii="Calibri" w:hAnsi="Calibri"/>
                <w:color w:val="000000"/>
              </w:rPr>
              <w:instrText xml:space="preserve"> ADDIN EN.CITE &lt;EndNote&gt;&lt;Cite ExcludeYear="1"&gt;&lt;Author&gt;Berthier&lt;/Author&gt;&lt;RecNum&gt;153&lt;/RecNum&gt;&lt;DisplayText&gt;[153]&lt;/DisplayText&gt;&lt;record&gt;&lt;rec-number&gt;153&lt;/rec-number&gt;&lt;foreign-keys&gt;&lt;key app="EN" db-id="5pxsas0xr2fzfhez0eove293zrr9ddwrxw2v"&gt;153&lt;/key&gt;&lt;/foreign-keys&gt;&lt;ref-type name="Journal Article"&gt;17&lt;/ref-type&gt;&lt;contributors&gt;&lt;authors&gt;&lt;author&gt;Berthier, M.&lt;/author&gt;&lt;author&gt;Fauchere, J. L.&lt;/author&gt;&lt;author&gt;Perrin, J.&lt;/author&gt;&lt;author&gt;Grignon, B.&lt;/author&gt;&lt;author&gt;Oriot, D.&lt;/author&gt;&lt;/authors&gt;&lt;/contributors&gt;&lt;titles&gt;&lt;title&gt;Fulminant meningitis due to Bacillus anthracis in 11-year-old girl during Ramadan&lt;/title&gt;&lt;secondary-title&gt;The Lancet&lt;/secondary-title&gt;&lt;/titles&gt;&lt;periodical&gt;&lt;full-title&gt;The Lancet&lt;/full-title&gt;&lt;abbr-2&gt;The Lancet&lt;/abbr-2&gt;&lt;/periodical&gt;&lt;volume&gt;347&lt;/volume&gt;&lt;number&gt;9004&lt;/number&gt;&lt;section&gt;828&lt;/section&gt;&lt;dates&gt;&lt;year&gt;1996&lt;/year&gt;&lt;/dates&gt;&lt;accession-num&gt;19972200003&lt;/accession-num&gt;&lt;work-type&gt;Correspondence&lt;/work-type&gt;&lt;urls&gt;&lt;related-urls&gt;&lt;url&gt;http://ovidsp.ovid.com/ovidweb.cgi?T=JS&amp;amp;CSC=Y&amp;amp;NEWS=N&amp;amp;PAGE=fulltext&amp;amp;D=caba4&amp;amp;AN=19972200003&lt;/url&gt;&lt;url&gt;http://sfxhosted.exlibrisgroup.com/cdc?sid=OVID:cabadb&amp;amp;id=pmid:&amp;amp;id=10.1016%2FS0140-6736%2896%2990901-0&amp;amp;issn=0140-6736&amp;amp;isbn=&amp;amp;volume=347&amp;amp;issue=9004&amp;amp;spage=828&amp;amp;pages=828&amp;amp;date=1996&amp;amp;title=Lancet+%28British+edition%29&amp;amp;atitle=Fulminant+meningitis+due+to+Bacillus+anthracis+in+11-year-old+girl+during+Ramadan.&amp;amp;aulast=Berthier&amp;amp;pid=%3Cauthor%3EBerthier%2C+M.%2CFauchere%2C+J.+L.%2CPerrin%2C+J.%2CGrignon%2C+B.%2COriot%2C+D.%3C%2Fauthor%3E&amp;amp;%3CAN%3E19972200003%3C%2FAN%3E&amp;amp;%3CDT%3ECorrespondence%3C%2FDT%3E&lt;/url&gt;&lt;/related-urls&gt;&lt;/urls&gt;&lt;remote-database-name&gt;CAB Abstracts&lt;/remote-database-name&gt;&lt;remote-database-provider&gt;Ovid Technologies&lt;/remote-database-provider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53" w:tooltip="Berthier, 1996 #153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53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96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rance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11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F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inges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ill or dead animal ingestion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Y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drowsiness preceded by abdominal pain, vomiting, fever, and headache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, N/V, HA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MS, LOC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7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3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lastRenderedPageBreak/>
              <w:t xml:space="preserve">270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192DD9">
              <w:rPr>
                <w:rFonts w:ascii="Calibri" w:hAnsi="Calibri"/>
                <w:color w:val="000000"/>
              </w:rPr>
              <w:instrText xml:space="preserve"> ADDIN EN.CITE &lt;EndNote&gt;&lt;Cite&gt;&lt;Author&gt;Dominguez&lt;/Author&gt;&lt;Year&gt;1997&lt;/Year&gt;&lt;RecNum&gt;154&lt;/RecNum&gt;&lt;DisplayText&gt;[154]&lt;/DisplayText&gt;&lt;record&gt;&lt;rec-number&gt;154&lt;/rec-number&gt;&lt;foreign-keys&gt;&lt;key app="EN" db-id="5pxsas0xr2fzfhez0eove293zrr9ddwrxw2v"&gt;154&lt;/key&gt;&lt;/foreign-keys&gt;&lt;ref-type name="Journal Article"&gt;17&lt;/ref-type&gt;&lt;contributors&gt;&lt;authors&gt;&lt;author&gt;Dominguez, E.&lt;/author&gt;&lt;author&gt;Bustos, C.&lt;/author&gt;&lt;author&gt;Garcia, M.&lt;/author&gt;&lt;author&gt;Recio, S.&lt;/author&gt;&lt;/authors&gt;&lt;/contributors&gt;&lt;titles&gt;&lt;title&gt;Anthrax meningoencephalitis: radiologic findings&lt;/title&gt;&lt;secondary-title&gt;AJR: American Journal of Roentgenology&lt;/secondary-title&gt;&lt;/titles&gt;&lt;periodical&gt;&lt;full-title&gt;AJR: American Journal of Roentgenology&lt;/full-title&gt;&lt;abbr-1&gt;AJR Am. J. Roentgenol.&lt;/abbr-1&gt;&lt;abbr-2&gt;AJR Am J Roentgenol&lt;/abbr-2&gt;&lt;/periodical&gt;&lt;pages&gt;317&lt;/pages&gt;&lt;volume&gt;169&lt;/volume&gt;&lt;number&gt;1&lt;/number&gt;&lt;dates&gt;&lt;year&gt;1997&lt;/year&gt;&lt;/dates&gt;&lt;accession-num&gt;9207572&lt;/accession-num&gt;&lt;work-type&gt;Case Reports&amp;#xD;Letter&lt;/work-type&gt;&lt;urls&gt;&lt;related-urls&gt;&lt;url&gt;http://ovidsp.ovid.com/ovidweb.cgi?T=JS&amp;amp;CSC=Y&amp;amp;NEWS=N&amp;amp;PAGE=fulltext&amp;amp;D=med4&amp;amp;AN=9207572&lt;/url&gt;&lt;url&gt;http://sfxhosted.exlibrisgroup.com/cdc?sid=OVID:medline&amp;amp;id=pmid:9207572&amp;amp;id=&amp;amp;issn=0361-803X&amp;amp;isbn=&amp;amp;volume=169&amp;amp;issue=1&amp;amp;spage=317&amp;amp;pages=317&amp;amp;date=1997&amp;amp;title=AJR.+American+Journal+of+Roentgenology&amp;amp;atitle=Anthrax+meningoencephalitis%3A+radiologic+findings.&amp;amp;aulast=Dominguez&amp;amp;pid=%3Cauthor%3EDominguez+E%2CBustos+C%2CGarcia+M%2CRecio+S%3C%2Fauthor%3E&amp;amp;%3CAN%3E9207572%3C%2FAN%3E&amp;amp;%3CDT%3ECase+Reports%3C%2FDT%3E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54" w:tooltip="Dominguez, 1997 #154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54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97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Spain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50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Y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ental deterioration and confu</w:t>
            </w:r>
            <w:r>
              <w:rPr>
                <w:rFonts w:ascii="Calibri" w:hAnsi="Calibri"/>
                <w:color w:val="000000"/>
              </w:rPr>
              <w:softHyphen/>
              <w:t>sion, loss of consciousness, malignant pustule on the chin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MS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4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0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271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Mallon&lt;/Author&gt;&lt;Year&gt;1997&lt;/Year&gt;&lt;RecNum&gt;155&lt;/RecNum&gt;&lt;DisplayText&gt;[155]&lt;/DisplayText&gt;&lt;record&gt;&lt;rec-number&gt;155&lt;/rec-number&gt;&lt;foreign-keys&gt;&lt;key app="EN" db-id="5pxsas0xr2fzfhez0eove293zrr9ddwrxw2v"&gt;155&lt;/key&gt;&lt;/foreign-keys&gt;&lt;ref-type name="Journal Article"&gt;17&lt;/ref-type&gt;&lt;contributors&gt;&lt;authors&gt;&lt;author&gt;Mallon, E.&lt;/author&gt;&lt;author&gt;McKee, P. H.&lt;/author&gt;&lt;/authors&gt;&lt;/contributors&gt;&lt;auth-address&gt;Department of Dermatopathology, UMDS (St. Thomas&amp;apos;s Hospital) London, England.&lt;/auth-address&gt;&lt;titles&gt;&lt;title&gt;Extraordinary case report: cutaneous anthrax&lt;/title&gt;&lt;secondary-title&gt;American Journal of Dermatopathology&lt;/secondary-title&gt;&lt;/titles&gt;&lt;periodical&gt;&lt;full-title&gt;American Journal of Dermatopathology&lt;/full-title&gt;&lt;abbr-1&gt;Am. J. Dermatopathol.&lt;/abbr-1&gt;&lt;abbr-2&gt;Am J Dermatopathol&lt;/abbr-2&gt;&lt;/periodical&gt;&lt;pages&gt;79-82&lt;/pages&gt;&lt;volume&gt;19&lt;/volume&gt;&lt;number&gt;1&lt;/number&gt;&lt;dates&gt;&lt;year&gt;1997&lt;/year&gt;&lt;/dates&gt;&lt;accession-num&gt;9056659&lt;/accession-num&gt;&lt;work-type&gt;Case Reports&lt;/work-type&gt;&lt;urls&gt;&lt;related-urls&gt;&lt;url&gt;http://ovidsp.ovid.com/ovidweb.cgi?T=JS&amp;amp;CSC=Y&amp;amp;NEWS=N&amp;amp;PAGE=fulltext&amp;amp;D=med4&amp;amp;AN=9056659&lt;/url&gt;&lt;url&gt;http://sfxhosted.exlibrisgroup.com/cdc?sid=OVID:medline&amp;amp;id=pmid:9056659&amp;amp;id=&amp;amp;issn=0193-1091&amp;amp;isbn=&amp;amp;volume=19&amp;amp;issue=1&amp;amp;spage=79&amp;amp;pages=79-82&amp;amp;date=1997&amp;amp;title=American+Journal+of+Dermatopathology&amp;amp;atitle=Extraordinary+case+report%3A+cutaneous+anthrax.&amp;amp;aulast=Mallon&amp;amp;pid=%3Cauthor%3EMallon+E%2CMcKee+PH%3C%2Fauthor%3E&amp;amp;%3CAN%3E9056659%3C%2FAN%3E&amp;amp;%3CDT%3ECase+Reports%3C%2FDT%3E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55" w:tooltip="Mallon, 1997 #155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55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97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Great Britain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57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hides or leather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“feeling feverish and unwell,” fainting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, B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3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color w:val="000000"/>
              </w:rPr>
              <w:t xml:space="preserve">272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Ld29uZzwvQXV0aG9yPjxZZWFyPjE5OTc8L1llYXI+PFJl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</w:fldData>
              </w:fldChar>
            </w:r>
            <w:r w:rsidR="00192DD9">
              <w:rPr>
                <w:rFonts w:ascii="Calibri" w:hAnsi="Calibri"/>
                <w:color w:val="000000"/>
              </w:rPr>
              <w:instrText xml:space="preserve"> ADDIN EN.CITE </w:instrText>
            </w:r>
            <w:r w:rsidR="00192DD9"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Ld29uZzwvQXV0aG9yPjxZZWFyPjE5OTc8L1llYXI+PFJl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</w:fldData>
              </w:fldChar>
            </w:r>
            <w:r w:rsidR="00192DD9">
              <w:rPr>
                <w:rFonts w:ascii="Calibri" w:hAnsi="Calibri"/>
                <w:color w:val="000000"/>
              </w:rPr>
              <w:instrText xml:space="preserve"> ADDIN EN.CITE.DATA </w:instrText>
            </w:r>
            <w:r w:rsidR="00192DD9">
              <w:rPr>
                <w:rFonts w:ascii="Calibri" w:hAnsi="Calibri"/>
                <w:color w:val="000000"/>
              </w:rPr>
            </w:r>
            <w:r w:rsidR="00192DD9">
              <w:rPr>
                <w:rFonts w:ascii="Calibri" w:hAnsi="Calibri"/>
                <w:color w:val="000000"/>
              </w:rPr>
              <w:fldChar w:fldCharType="end"/>
            </w:r>
            <w:r w:rsidR="00842672" w:rsidRPr="00DF23AD">
              <w:rPr>
                <w:rFonts w:ascii="Calibri" w:hAnsi="Calibri"/>
                <w:color w:val="000000"/>
              </w:rPr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56" w:tooltip="Kwong, 1997 #156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56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 xml:space="preserve">, </w:t>
            </w:r>
            <w:hyperlink w:anchor="_ENREF_157" w:tooltip="Yeung, 2002 #157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57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97, 200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Hong Kong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13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inges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Y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vomiting and diarrhea, headache, RLQ pain, fever, chills, abdominal pain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, B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scites, SAH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, N/V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0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2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bCs w:val="0"/>
                <w:color w:val="000000"/>
              </w:rPr>
              <w:t xml:space="preserve">273 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Felek&lt;/Author&gt;&lt;Year&gt;1999&lt;/Year&gt;&lt;RecNum&gt;158&lt;/RecNum&gt;&lt;DisplayText&gt;[158]&lt;/DisplayText&gt;&lt;record&gt;&lt;rec-number&gt;158&lt;/rec-number&gt;&lt;foreign-keys&gt;&lt;key app="EN" db-id="5pxsas0xr2fzfhez0eove293zrr9ddwrxw2v"&gt;158&lt;/key&gt;&lt;/foreign-keys&gt;&lt;ref-type name="Journal Article"&gt;17&lt;/ref-type&gt;&lt;contributors&gt;&lt;authors&gt;&lt;author&gt;Felek, S.&lt;/author&gt;&lt;author&gt;Akbulut, A.&lt;/author&gt;&lt;author&gt;Kalkan, A.&lt;/author&gt;&lt;/authors&gt;&lt;/contributors&gt;&lt;titles&gt;&lt;title&gt;A case of anthrax sepsis: non-fatal course&lt;/title&gt;&lt;secondary-title&gt;Journal of Infection&lt;/secondary-title&gt;&lt;/titles&gt;&lt;periodical&gt;&lt;full-title&gt;Journal of Infection&lt;/full-title&gt;&lt;abbr-1&gt;J. Infect.&lt;/abbr-1&gt;&lt;abbr-2&gt;J Infect&lt;/abbr-2&gt;&lt;/periodical&gt;&lt;pages&gt;201-2&lt;/pages&gt;&lt;volume&gt;38&lt;/volume&gt;&lt;number&gt;3&lt;/number&gt;&lt;dates&gt;&lt;year&gt;1999&lt;/year&gt;&lt;/dates&gt;&lt;accession-num&gt;10424807&lt;/accession-num&gt;&lt;work-type&gt;Case Reports&amp;#xD;Letter&lt;/work-type&gt;&lt;urls&gt;&lt;related-urls&gt;&lt;url&gt;http://ovidsp.ovid.com/ovidweb.cgi?T=JS&amp;amp;CSC=Y&amp;amp;NEWS=N&amp;amp;PAGE=fulltext&amp;amp;D=med4&amp;amp;AN=10424807&lt;/url&gt;&lt;url&gt;http://sfxhosted.exlibrisgroup.com/cdc?sid=OVID:medline&amp;amp;id=pmid:10424807&amp;amp;id=&amp;amp;issn=0163-4453&amp;amp;isbn=&amp;amp;volume=38&amp;amp;issue=3&amp;amp;spage=201&amp;amp;pages=201-2&amp;amp;date=1999&amp;amp;title=Journal+of+Infection&amp;amp;atitle=A+case+of+anthrax+sepsis%3A+non-fatal+course.&amp;amp;aulast=Felek&amp;amp;pid=%3Cauthor%3EFelek+S%2CAkbulut+A%2CKalkan+A%3C%2Fauthor%3E&amp;amp;%3CAN%3E10424807%3C%2FAN%3E&amp;amp;%3CDT%3ECase+Reports%3C%2FDT%3E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58" w:tooltip="Felek, 1999 #158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58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99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Turkey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16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animal contac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rash on front of neck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, B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MS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2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bCs w:val="0"/>
                <w:color w:val="000000"/>
              </w:rPr>
              <w:t xml:space="preserve">274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Garcia&lt;/Author&gt;&lt;Year&gt;1999&lt;/Year&gt;&lt;RecNum&gt;159&lt;/RecNum&gt;&lt;DisplayText&gt;[159]&lt;/DisplayText&gt;&lt;record&gt;&lt;rec-number&gt;159&lt;/rec-number&gt;&lt;foreign-keys&gt;&lt;key app="EN" db-id="5pxsas0xr2fzfhez0eove293zrr9ddwrxw2v"&gt;159&lt;/key&gt;&lt;/foreign-keys&gt;&lt;ref-type name="Journal Article"&gt;17&lt;/ref-type&gt;&lt;contributors&gt;&lt;authors&gt;&lt;author&gt;Garcia, A. G.&lt;/author&gt;&lt;author&gt;Jimenez, R. R.&lt;/author&gt;&lt;/authors&gt;&lt;/contributors&gt;&lt;auth-address&gt;Hospital Universitario Virgen, Macarena, Seville, Spain.&lt;/auth-address&gt;&lt;titles&gt;&lt;title&gt;Images in clinical medicine. Bacillus anthracis meningitis&lt;/title&gt;&lt;secondary-title&gt;New England Journal of Medicine&lt;/secondary-title&gt;&lt;/titles&gt;&lt;periodical&gt;&lt;full-title&gt;New England Journal of Medicine&lt;/full-title&gt;&lt;abbr-1&gt;N. Engl. J. Med.&lt;/abbr-1&gt;&lt;abbr-2&gt;N Engl J Med&lt;/abbr-2&gt;&lt;/periodical&gt;&lt;pages&gt;814&lt;/pages&gt;&lt;volume&gt;341&lt;/volume&gt;&lt;number&gt;11&lt;/number&gt;&lt;dates&gt;&lt;year&gt;1999&lt;/year&gt;&lt;/dates&gt;&lt;accession-num&gt;10477780&lt;/accession-num&gt;&lt;work-type&gt;Case Reports&lt;/work-type&gt;&lt;urls&gt;&lt;related-urls&gt;&lt;url&gt;http://ovidsp.ovid.com/ovidweb.cgi?T=JS&amp;amp;CSC=Y&amp;amp;NEWS=N&amp;amp;PAGE=fulltext&amp;amp;D=med4&amp;amp;AN=10477780&lt;/url&gt;&lt;url&gt;http://sfxhosted.exlibrisgroup.com/cdc?sid=OVID:medline&amp;amp;id=pmid:10477780&amp;amp;id=&amp;amp;issn=0028-4793&amp;amp;isbn=&amp;amp;volume=341&amp;amp;issue=11&amp;amp;spage=814&amp;amp;pages=814&amp;amp;date=1999&amp;amp;title=New+England+Journal+of+Medicine&amp;amp;atitle=Images+in+clinical+medicine.+Bacillus+anthracis+meningitis.&amp;amp;aulast=Garcia&amp;amp;pid=%3Cauthor%3EGarcia+AG%2CJimenez+RR%3C%2Fauthor%3E&amp;amp;%3CAN%3E10477780%3C%2FAN%3E&amp;amp;%3CDT%3ECase+Reports%3C%2FDT%3E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59" w:tooltip="Garcia, 1999 #159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59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9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Spain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49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animal contac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B060E2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B060E2">
              <w:rPr>
                <w:rFonts w:ascii="Calibri" w:hAnsi="Calibri"/>
                <w:color w:val="000000"/>
              </w:rPr>
              <w:t>Y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B060E2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B060E2">
              <w:rPr>
                <w:rFonts w:ascii="Calibri" w:hAnsi="Calibri"/>
                <w:color w:val="000000"/>
              </w:rPr>
              <w:t xml:space="preserve">necrotic lesion on chin with surrounding gelatinous edema </w:t>
            </w:r>
            <w:r w:rsidRPr="008A3440">
              <w:rPr>
                <w:rFonts w:ascii="Calibri" w:hAnsi="Calibri"/>
                <w:color w:val="000000"/>
              </w:rPr>
              <w:t xml:space="preserve">and a 3-day history of </w:t>
            </w:r>
            <w:proofErr w:type="spellStart"/>
            <w:r w:rsidRPr="008A3440">
              <w:rPr>
                <w:rFonts w:ascii="Calibri" w:hAnsi="Calibri"/>
                <w:color w:val="000000"/>
              </w:rPr>
              <w:t>obtundation</w:t>
            </w:r>
            <w:proofErr w:type="spellEnd"/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B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S, AMS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7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4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bCs w:val="0"/>
                <w:color w:val="000000"/>
              </w:rPr>
              <w:t xml:space="preserve">275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Ozkaya&lt;/Author&gt;&lt;Year&gt;2000&lt;/Year&gt;&lt;RecNum&gt;160&lt;/RecNum&gt;&lt;DisplayText&gt;[160]&lt;/DisplayText&gt;&lt;record&gt;&lt;rec-number&gt;160&lt;/rec-number&gt;&lt;foreign-keys&gt;&lt;key app="EN" db-id="5pxsas0xr2fzfhez0eove293zrr9ddwrxw2v"&gt;160&lt;/key&gt;&lt;/foreign-keys&gt;&lt;ref-type name="Journal Article"&gt;17&lt;/ref-type&gt;&lt;contributors&gt;&lt;authors&gt;&lt;author&gt;Ozkaya, E.&lt;/author&gt;&lt;author&gt;Kirimi, E.&lt;/author&gt;&lt;author&gt;Berktas, M.&lt;/author&gt;&lt;author&gt;Odabas, D.&lt;/author&gt;&lt;/authors&gt;&lt;/contributors&gt;&lt;auth-address&gt;Department of Pediatrics, Yil University School of Medicine, Van, Turkey. gulerler@.turk.net&lt;/auth-address&gt;&lt;titles&gt;&lt;title&gt;Bacillus anthracis sepsis in a newborn&lt;/title&gt;&lt;secondary-title&gt;Pediatric Infectious Disease Journal&lt;/secondary-title&gt;&lt;/titles&gt;&lt;periodical&gt;&lt;full-title&gt;Pediatric Infectious Disease Journal&lt;/full-title&gt;&lt;abbr-1&gt;Pediatr. Infect. Dis. J.&lt;/abbr-1&gt;&lt;abbr-2&gt;Pediatr Infect Dis J&lt;/abbr-2&gt;&lt;/periodical&gt;&lt;pages&gt;487-8&lt;/pages&gt;&lt;volume&gt;19&lt;/volume&gt;&lt;number&gt;5&lt;/number&gt;&lt;dates&gt;&lt;year&gt;2000&lt;/year&gt;&lt;/dates&gt;&lt;accession-num&gt;10819356&lt;/accession-num&gt;&lt;work-type&gt;Case Reports&lt;/work-type&gt;&lt;urls&gt;&lt;related-urls&gt;&lt;url&gt;http://ovidsp.ovid.com/ovidweb.cgi?T=JS&amp;amp;CSC=Y&amp;amp;NEWS=N&amp;amp;PAGE=fulltext&amp;amp;D=med4&amp;amp;AN=10819356&lt;/url&gt;&lt;url&gt;http://sfxhosted.exlibrisgroup.com/cdc?sid=OVID:medline&amp;amp;id=pmid:10819356&amp;amp;id=&amp;amp;issn=0891-3668&amp;amp;isbn=&amp;amp;volume=19&amp;amp;issue=5&amp;amp;spage=487&amp;amp;pages=487-8&amp;amp;date=2000&amp;amp;title=Pediatric+Infectious+Disease+Journal&amp;amp;atitle=Bacillus+anthracis+sepsis+in+a+newborn.&amp;amp;aulast=Ozkaya&amp;amp;pid=%3Cauthor%3EOzkaya+E%2CKirimi+E%2CBerktas+M%2COdabas+D%3C%2Fauthor%3E&amp;amp;%3CAN%3E10819356%3C%2FAN%3E&amp;amp;%3CDT%3ECase+Reports%3C%2FDT%3E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60" w:tooltip="Ozkaya, 2000 #160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60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000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Turkey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0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hides or leather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refusal to suckle, cyanosis, fever, or </w:t>
            </w:r>
            <w:proofErr w:type="spellStart"/>
            <w:r>
              <w:rPr>
                <w:rFonts w:ascii="Calibri" w:hAnsi="Calibri"/>
                <w:color w:val="000000"/>
              </w:rPr>
              <w:t>hypotonia</w:t>
            </w:r>
            <w:proofErr w:type="spellEnd"/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, B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4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bCs w:val="0"/>
                <w:color w:val="000000"/>
              </w:rPr>
              <w:t xml:space="preserve">276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Kaliaperumal&lt;/Author&gt;&lt;Year&gt;2001&lt;/Year&gt;&lt;RecNum&gt;161&lt;/RecNum&gt;&lt;DisplayText&gt;[161]&lt;/DisplayText&gt;&lt;record&gt;&lt;rec-number&gt;161&lt;/rec-number&gt;&lt;foreign-keys&gt;&lt;key app="EN" db-id="5pxsas0xr2fzfhez0eove293zrr9ddwrxw2v"&gt;161&lt;/key&gt;&lt;/foreign-keys&gt;&lt;ref-type name="Journal Article"&gt;17&lt;/ref-type&gt;&lt;contributors&gt;&lt;authors&gt;&lt;author&gt;Kaliaperumal, Karthikeyan&lt;/author&gt;&lt;author&gt;Sanjay, Bhattacharya&lt;/author&gt;&lt;author&gt;Thappa, D. M.&lt;/author&gt;&lt;author&gt;Reba, Kanungo&lt;/author&gt;&lt;/authors&gt;&lt;/contributors&gt;&lt;titles&gt;&lt;title&gt;Anthrax in an infant&lt;/title&gt;&lt;secondary-title&gt;Indian Pediatrics&lt;/secondary-title&gt;&lt;/titles&gt;&lt;periodical&gt;&lt;full-title&gt;Indian Pediatrics&lt;/full-title&gt;&lt;abbr-1&gt;Indian Pediatr.&lt;/abbr-1&gt;&lt;abbr-2&gt;Indian Pediatr&lt;/abbr-2&gt;&lt;/periodical&gt;&lt;pages&gt;777-779&lt;/pages&gt;&lt;volume&gt;38&lt;/volume&gt;&lt;number&gt;7&lt;/number&gt;&lt;dates&gt;&lt;year&gt;2001&lt;/year&gt;&lt;/dates&gt;&lt;accession-num&gt;20013117893&lt;/accession-num&gt;&lt;work-type&gt;Journal article&lt;/work-type&gt;&lt;urls&gt;&lt;related-urls&gt;&lt;url&gt;http://ovidsp.ovid.com/ovidweb.cgi?T=JS&amp;amp;CSC=Y&amp;amp;NEWS=N&amp;amp;PAGE=fulltext&amp;amp;D=cagh3&amp;amp;AN=20013117893&lt;/url&gt;&lt;url&gt;http://sfxhosted.exlibrisgroup.com/cdc?sid=OVID:caghdb&amp;amp;id=pmid:&amp;amp;id=&amp;amp;issn=0019-6061&amp;amp;isbn=&amp;amp;volume=38&amp;amp;issue=7&amp;amp;spage=777&amp;amp;pages=777-779&amp;amp;date=2001&amp;amp;title=Indian+Pediatrics&amp;amp;atitle=Anthrax+in+an+infant.&amp;amp;aulast=Thappa&amp;amp;pid=%3Cauthor%3EKaliaperumal+Karthikeyan%2CSanjay+Bhattacharya%2CThappa%2C+D.+M.%2CReba+Kanungo%3C%2Fauthor%3E&amp;amp;%3CAN%3E20013117893%3C%2FAN%3E&amp;amp;%3CDT%3EJournal+article%3C%2FDT%3E&lt;/url&gt;&lt;/related-urls&gt;&lt;/urls&gt;&lt;remote-database-name&gt;Global Health&lt;/remote-database-name&gt;&lt;remote-database-provider&gt;Ovid Technologies&lt;/remote-database-provider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61" w:tooltip="Kaliaperumal, 2001 #161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61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00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India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0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F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proofErr w:type="gramStart"/>
            <w:r w:rsidRPr="00735577">
              <w:rPr>
                <w:rFonts w:ascii="Calibri" w:hAnsi="Calibri"/>
                <w:color w:val="000000"/>
              </w:rPr>
              <w:t>flies</w:t>
            </w:r>
            <w:proofErr w:type="gramEnd"/>
            <w:r w:rsidRPr="00735577">
              <w:rPr>
                <w:rFonts w:ascii="Calibri" w:hAnsi="Calibri"/>
                <w:color w:val="000000"/>
              </w:rPr>
              <w:t>?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painless lesion R buttock 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B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0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bCs w:val="0"/>
                <w:color w:val="000000"/>
              </w:rPr>
              <w:t xml:space="preserve">277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Vijaikumar&lt;/Author&gt;&lt;Year&gt;2001&lt;/Year&gt;&lt;RecNum&gt;162&lt;/RecNum&gt;&lt;DisplayText&gt;[162]&lt;/DisplayText&gt;&lt;record&gt;&lt;rec-number&gt;162&lt;/rec-number&gt;&lt;foreign-keys&gt;&lt;key app="EN" db-id="5pxsas0xr2fzfhez0eove293zrr9ddwrxw2v"&gt;162&lt;/key&gt;&lt;/foreign-keys&gt;&lt;ref-type name="Journal Article"&gt;17&lt;/ref-type&gt;&lt;contributors&gt;&lt;authors&gt;&lt;author&gt;Vijaikumar, M.&lt;/author&gt;&lt;author&gt;Thappa, D. M.&lt;/author&gt;&lt;author&gt;Jeevankumar, B.&lt;/author&gt;&lt;/authors&gt;&lt;/contributors&gt;&lt;titles&gt;&lt;title&gt;Cutaneous anthrax: still a reality in India&lt;/title&gt;&lt;secondary-title&gt;Pediatric Dermatology&lt;/secondary-title&gt;&lt;/titles&gt;&lt;periodical&gt;&lt;full-title&gt;Pediatric Dermatology&lt;/full-title&gt;&lt;abbr-1&gt;Pediatr. Dermatol.&lt;/abbr-1&gt;&lt;abbr-2&gt;Pediatr Dermatol&lt;/abbr-2&gt;&lt;/periodical&gt;&lt;pages&gt;456-7&lt;/pages&gt;&lt;volume&gt;18&lt;/volume&gt;&lt;number&gt;5&lt;/number&gt;&lt;dates&gt;&lt;year&gt;2001&lt;/year&gt;&lt;/dates&gt;&lt;accession-num&gt;11737702&lt;/accession-num&gt;&lt;work-type&gt;Case Reports&amp;#xD;Letter&lt;/work-type&gt;&lt;urls&gt;&lt;related-urls&gt;&lt;url&gt;http://ovidsp.ovid.com/ovidweb.cgi?T=JS&amp;amp;CSC=Y&amp;amp;NEWS=N&amp;amp;PAGE=fulltext&amp;amp;D=med4&amp;amp;AN=11737702&lt;/url&gt;&lt;url&gt;http://sfxhosted.exlibrisgroup.com/cdc?sid=OVID:medline&amp;amp;id=pmid:11737702&amp;amp;id=&amp;amp;issn=0736-8046&amp;amp;isbn=&amp;amp;volume=18&amp;amp;issue=5&amp;amp;spage=456&amp;amp;pages=456-7&amp;amp;date=2001&amp;amp;title=Pediatric+Dermatology&amp;amp;atitle=Cutaneous+anthrax%3A+still+a+reality+in+India.&amp;amp;aulast=Vijaikumar&amp;amp;pid=%3Cauthor%3EVijaikumar+M%2CThappa+DM%2CJeevankumar+B%3C%2Fauthor%3E&amp;amp;%3CAN%3E11737702%3C%2FAN%3E&amp;amp;%3CDT%3ECase+Reports%3C%2FDT%3E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62" w:tooltip="Vijaikumar, 2001 #162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62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001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India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5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ill or dead animal contac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painless ulcer on upper lip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B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1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bCs w:val="0"/>
                <w:color w:val="000000"/>
              </w:rPr>
              <w:t xml:space="preserve">278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Khajehdehi&lt;/Author&gt;&lt;Year&gt;2001&lt;/Year&gt;&lt;RecNum&gt;163&lt;/RecNum&gt;&lt;DisplayText&gt;[163]&lt;/DisplayText&gt;&lt;record&gt;&lt;rec-number&gt;163&lt;/rec-number&gt;&lt;foreign-keys&gt;&lt;key app="EN" db-id="5pxsas0xr2fzfhez0eove293zrr9ddwrxw2v"&gt;163&lt;/key&gt;&lt;/foreign-keys&gt;&lt;ref-type name="Journal Article"&gt;17&lt;/ref-type&gt;&lt;contributors&gt;&lt;authors&gt;&lt;author&gt;Khajehdehi, P.&lt;/author&gt;&lt;/authors&gt;&lt;/contributors&gt;&lt;auth-address&gt;Department of Medicine, Shiraz University of Medical Sciences, Iran.&lt;/auth-address&gt;&lt;titles&gt;&lt;title&gt;Toxemic shock, hematuria, hypokalemia, and hypoproteinemia in a case of cutaneous anthrax&lt;/title&gt;&lt;secondary-title&gt;Mount Sinai Journal of Medicine&lt;/secondary-title&gt;&lt;/titles&gt;&lt;periodical&gt;&lt;full-title&gt;Mount Sinai Journal of Medicine&lt;/full-title&gt;&lt;abbr-1&gt;Mt. Sinai J. Med.&lt;/abbr-1&gt;&lt;abbr-2&gt;Mt Sinai J Med&lt;/abbr-2&gt;&lt;/periodical&gt;&lt;pages&gt;213-5&lt;/pages&gt;&lt;volume&gt;68&lt;/volume&gt;&lt;number&gt;3&lt;/number&gt;&lt;dates&gt;&lt;year&gt;2001&lt;/year&gt;&lt;/dates&gt;&lt;accession-num&gt;11373695&lt;/accession-num&gt;&lt;work-type&gt;Case Reports&lt;/work-type&gt;&lt;urls&gt;&lt;related-urls&gt;&lt;url&gt;http://ovidsp.ovid.com/ovidweb.cgi?T=JS&amp;amp;CSC=Y&amp;amp;NEWS=N&amp;amp;PAGE=fulltext&amp;amp;D=med4&amp;amp;AN=11373695&lt;/url&gt;&lt;url&gt;http://sfxhosted.exlibrisgroup.com/cdc?sid=OVID:medline&amp;amp;id=pmid:11373695&amp;amp;id=&amp;amp;issn=0027-2507&amp;amp;isbn=&amp;amp;volume=68&amp;amp;issue=3&amp;amp;spage=213&amp;amp;pages=213-5&amp;amp;date=2001&amp;amp;title=Mount+Sinai+Journal+of+Medicine&amp;amp;atitle=Toxemic+shock%2C+hematuria%2C+hypokalemia%2C+and+hypoproteinemia+in+a+case+of+cutaneous+anthrax.&amp;amp;aulast=Khajehdehi&amp;amp;pid=%3Cauthor%3EKhajehdehi+P%3C%2Fauthor%3E&amp;amp;%3CAN%3E11373695%3C%2FAN%3E&amp;amp;%3CDT%3ECase+Reports%3C%2FDT%3E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63" w:tooltip="Khajehdehi, 2001 #163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63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00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Iran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20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F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animal contac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pruritic and painless lesion on R side of neck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, B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hematuria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MS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1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bCs w:val="0"/>
                <w:color w:val="000000"/>
              </w:rPr>
              <w:t xml:space="preserve">279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DZW50ZXJzIGZvciBEaXNlYXNlIENvbnRyb2wgYW5kIFBy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</w:fldData>
              </w:fldChar>
            </w:r>
            <w:r w:rsidR="00192DD9">
              <w:rPr>
                <w:rFonts w:ascii="Calibri" w:hAnsi="Calibri"/>
                <w:color w:val="000000"/>
              </w:rPr>
              <w:instrText xml:space="preserve"> ADDIN EN.CITE </w:instrText>
            </w:r>
            <w:r w:rsidR="00192DD9"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DZW50ZXJzIGZvciBEaXNlYXNlIENvbnRyb2wgYW5kIFBy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</w:fldData>
              </w:fldChar>
            </w:r>
            <w:r w:rsidR="00192DD9">
              <w:rPr>
                <w:rFonts w:ascii="Calibri" w:hAnsi="Calibri"/>
                <w:color w:val="000000"/>
              </w:rPr>
              <w:instrText xml:space="preserve"> ADDIN EN.CITE.DATA </w:instrText>
            </w:r>
            <w:r w:rsidR="00192DD9">
              <w:rPr>
                <w:rFonts w:ascii="Calibri" w:hAnsi="Calibri"/>
                <w:color w:val="000000"/>
              </w:rPr>
            </w:r>
            <w:r w:rsidR="00192DD9">
              <w:rPr>
                <w:rFonts w:ascii="Calibri" w:hAnsi="Calibri"/>
                <w:color w:val="000000"/>
              </w:rPr>
              <w:fldChar w:fldCharType="end"/>
            </w:r>
            <w:r w:rsidR="00842672" w:rsidRPr="00DF23AD">
              <w:rPr>
                <w:rFonts w:ascii="Calibri" w:hAnsi="Calibri"/>
                <w:color w:val="000000"/>
              </w:rPr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64" w:tooltip="Centers for Disease Control and Prevention, 2001 #164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64-166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001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SA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43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F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proofErr w:type="spellStart"/>
            <w:r w:rsidRPr="00735577">
              <w:rPr>
                <w:rFonts w:ascii="Calibri" w:hAnsi="Calibri"/>
                <w:color w:val="000000"/>
              </w:rPr>
              <w:t>inhal</w:t>
            </w:r>
            <w:proofErr w:type="spellEnd"/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Bacillus anthracis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fevers, chills, cough, chest pain, shortness of breath, </w:t>
            </w:r>
            <w:proofErr w:type="spellStart"/>
            <w:r>
              <w:rPr>
                <w:rFonts w:ascii="Calibri" w:hAnsi="Calibri"/>
                <w:color w:val="000000"/>
              </w:rPr>
              <w:t>myalgias</w:t>
            </w:r>
            <w:proofErr w:type="spellEnd"/>
            <w:r>
              <w:rPr>
                <w:rFonts w:ascii="Calibri" w:hAnsi="Calibri"/>
                <w:color w:val="000000"/>
              </w:rPr>
              <w:t>, fatigue, nausea, vomiting head stuffiness, headache, confusion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, B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PE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, N/V, HA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MS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4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bCs w:val="0"/>
                <w:color w:val="000000"/>
              </w:rPr>
              <w:t xml:space="preserve">280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Cb3JpbzwvQXV0aG9yPjxZZWFyPjIwMDE8L1llYXI+PFJl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</w:fldData>
              </w:fldChar>
            </w:r>
            <w:r w:rsidR="00EE4890">
              <w:rPr>
                <w:rFonts w:ascii="Calibri" w:hAnsi="Calibri"/>
                <w:color w:val="000000"/>
              </w:rPr>
              <w:instrText xml:space="preserve"> ADDIN EN.CITE </w:instrText>
            </w:r>
            <w:r w:rsidR="00EE4890"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Cb3JpbzwvQXV0aG9yPjxZZWFyPjIwMDE8L1llYXI+PFJl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</w:fldData>
              </w:fldChar>
            </w:r>
            <w:r w:rsidR="00EE4890">
              <w:rPr>
                <w:rFonts w:ascii="Calibri" w:hAnsi="Calibri"/>
                <w:color w:val="000000"/>
              </w:rPr>
              <w:instrText xml:space="preserve"> ADDIN EN.CITE.DATA </w:instrText>
            </w:r>
            <w:r w:rsidR="00EE4890">
              <w:rPr>
                <w:rFonts w:ascii="Calibri" w:hAnsi="Calibri"/>
                <w:color w:val="000000"/>
              </w:rPr>
            </w:r>
            <w:r w:rsidR="00EE4890">
              <w:rPr>
                <w:rFonts w:ascii="Calibri" w:hAnsi="Calibri"/>
                <w:color w:val="000000"/>
              </w:rPr>
              <w:fldChar w:fldCharType="end"/>
            </w:r>
            <w:r w:rsidR="00842672" w:rsidRPr="00DF23AD">
              <w:rPr>
                <w:rFonts w:ascii="Calibri" w:hAnsi="Calibri"/>
                <w:color w:val="000000"/>
              </w:rPr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65" w:tooltip="Guarner, 2003 #165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65-168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00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SA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47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proofErr w:type="spellStart"/>
            <w:r w:rsidRPr="00735577">
              <w:rPr>
                <w:rFonts w:ascii="Calibri" w:hAnsi="Calibri"/>
                <w:color w:val="000000"/>
              </w:rPr>
              <w:t>inhal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Bacillus anthracis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diaphoresis</w:t>
            </w:r>
            <w:r w:rsidRPr="008A3440">
              <w:rPr>
                <w:rFonts w:ascii="Calibri" w:hAnsi="Calibri"/>
                <w:color w:val="000000"/>
              </w:rPr>
              <w:t>, 5-day history of progressive fatigue, mild abdominal discomfort, weakness, nausea, vomiting, and light-headedness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, B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PE, ascites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/V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7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5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bCs w:val="0"/>
                <w:color w:val="000000"/>
              </w:rPr>
              <w:t xml:space="preserve">281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Kim&lt;/Author&gt;&lt;Year&gt;2001&lt;/Year&gt;&lt;RecNum&gt;169&lt;/RecNum&gt;&lt;DisplayText&gt;[169]&lt;/DisplayText&gt;&lt;record&gt;&lt;rec-number&gt;169&lt;/rec-number&gt;&lt;foreign-keys&gt;&lt;key app="EN" db-id="5pxsas0xr2fzfhez0eove293zrr9ddwrxw2v"&gt;169&lt;/key&gt;&lt;/foreign-keys&gt;&lt;ref-type name="Journal Article"&gt;17&lt;/ref-type&gt;&lt;contributors&gt;&lt;authors&gt;&lt;author&gt;Kim, H. J.&lt;/author&gt;&lt;author&gt;Jun, W. B.&lt;/author&gt;&lt;author&gt;Lee, S. H.&lt;/author&gt;&lt;author&gt;Rho, M. H.&lt;/author&gt;&lt;/authors&gt;&lt;/contributors&gt;&lt;auth-address&gt;Department of Radiology, Pusan National University Hospital, 10, 1-Ga, Ami-Dong, Seo-Ku, Pusan, 602-739, South Korea.&lt;/auth-address&gt;&lt;titles&gt;&lt;title&gt;CT and MR findings of anthrax meningoencephalitis: report of two cases and review of the literature&lt;/title&gt;&lt;secondary-title&gt;Ajnr: American Journal of Neuroradiology&lt;/secondary-title&gt;&lt;/titles&gt;&lt;periodical&gt;&lt;full-title&gt;AJNR: American Journal of Neuroradiology&lt;/full-title&gt;&lt;abbr-1&gt;AJNR Am. J. Neuroradiol.&lt;/abbr-1&gt;&lt;abbr-2&gt;AJNR Am J Neuroradiol&lt;/abbr-2&gt;&lt;/periodical&gt;&lt;pages&gt;1303-5&lt;/pages&gt;&lt;volume&gt;22&lt;/volume&gt;&lt;number&gt;7&lt;/number&gt;&lt;dates&gt;&lt;year&gt;2001&lt;/year&gt;&lt;/dates&gt;&lt;accession-num&gt;11498418&lt;/accession-num&gt;&lt;work-type&gt;Case Reports&lt;/work-type&gt;&lt;urls&gt;&lt;related-urls&gt;&lt;url&gt;http://ovidsp.ovid.com/ovidweb.cgi?T=JS&amp;amp;CSC=Y&amp;amp;NEWS=N&amp;amp;PAGE=fulltext&amp;amp;D=med4&amp;amp;AN=11498418&lt;/url&gt;&lt;url&gt;http://sfxhosted.exlibrisgroup.com/cdc?sid=OVID:medline&amp;amp;id=pmid:11498418&amp;amp;id=&amp;amp;issn=0195-6108&amp;amp;isbn=&amp;amp;volume=22&amp;amp;issue=7&amp;amp;spage=1303&amp;amp;pages=1303-5&amp;amp;date=2001&amp;amp;title=Ajnr%3A+American+Journal+of+Neuroradiology&amp;amp;atitle=CT+and+MR+findings+of+anthrax+meningoencephalitis%3A+report+of+two+cases+and+review+of+the+literature.&amp;amp;aulast=Kim&amp;amp;pid=%3Cauthor%3EKim+HJ%2CJun+WB%2CLee+SH%2CRho+MH%3C%2Fauthor%3E&amp;amp;%3CAN%3E11498418%3C%2FAN%3E&amp;amp;%3CDT%3ECase+Reports%3C%2FDT%3E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69" w:tooltip="Kim, 2001 #169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69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001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South Korea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53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eat ingestion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ever, bullous lesions on L forearm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B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SAH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MS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2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4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bCs w:val="0"/>
                <w:color w:val="000000"/>
              </w:rPr>
              <w:t xml:space="preserve">282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Soysal&lt;/Author&gt;&lt;Year&gt;2001&lt;/Year&gt;&lt;RecNum&gt;170&lt;/RecNum&gt;&lt;DisplayText&gt;[170]&lt;/DisplayText&gt;&lt;record&gt;&lt;rec-number&gt;170&lt;/rec-number&gt;&lt;foreign-keys&gt;&lt;key app="EN" db-id="5pxsas0xr2fzfhez0eove293zrr9ddwrxw2v"&gt;170&lt;/key&gt;&lt;/foreign-keys&gt;&lt;ref-type name="Journal Article"&gt;17&lt;/ref-type&gt;&lt;contributors&gt;&lt;authors&gt;&lt;author&gt;Soysal, H. G.&lt;/author&gt;&lt;author&gt;Kiratli, H.&lt;/author&gt;&lt;author&gt;Recep, O. F.&lt;/author&gt;&lt;/authors&gt;&lt;/contributors&gt;&lt;auth-address&gt;Ankara Oncology Hospital, Ankara, Turkey.&lt;/auth-address&gt;&lt;titles&gt;&lt;title&gt;Anthrax as the cause of preseptal cellulitis and cicatricial ectropion&lt;/title&gt;&lt;secondary-title&gt;Acta Ophthalmologica Scandinavica&lt;/secondary-title&gt;&lt;/titles&gt;&lt;periodical&gt;&lt;full-title&gt;Acta Ophthalmologica Scandinavica&lt;/full-title&gt;&lt;abbr-1&gt;Acta Ophthalmol. Scand.&lt;/abbr-1&gt;&lt;abbr-2&gt;Acta Ophthalmol Scand&lt;/abbr-2&gt;&lt;/periodical&gt;&lt;pages&gt;208-9&lt;/pages&gt;&lt;volume&gt;79&lt;/volume&gt;&lt;number&gt;2&lt;/number&gt;&lt;dates&gt;&lt;year&gt;2001&lt;/year&gt;&lt;/dates&gt;&lt;accession-num&gt;11284766&lt;/accession-num&gt;&lt;work-type&gt;Case Reports&lt;/work-type&gt;&lt;urls&gt;&lt;related-urls&gt;&lt;url&gt;http://ovidsp.ovid.com/ovidweb.cgi?T=JS&amp;amp;CSC=Y&amp;amp;NEWS=N&amp;amp;PAGE=fulltext&amp;amp;D=med4&amp;amp;AN=11284766&lt;/url&gt;&lt;url&gt;http://sfxhosted.exlibrisgroup.com/cdc?sid=OVID:medline&amp;amp;id=pmid:11284766&amp;amp;id=&amp;amp;issn=1395-3907&amp;amp;isbn=&amp;amp;volume=79&amp;amp;issue=2&amp;amp;spage=208&amp;amp;pages=208-9&amp;amp;date=2001&amp;amp;title=Acta+Ophthalmologica+Scandinavica&amp;amp;atitle=Anthrax+as+the+cause+of+preseptal+cellulitis+and+cicatricial+ectropion.&amp;amp;aulast=Soysal&amp;amp;pid=%3Cauthor%3ESoysal+HG%2CKiratli+H%2CRecep+OF%3C%2Fauthor%3E&amp;amp;%3CAN%3E11284766%3C%2FAN%3E&amp;amp;%3CDT%3ECase+Reports%3C%2FDT%3E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70" w:tooltip="Soysal, 2001 #170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70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00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Turkey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54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F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animal contac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pain, itching and swelling of R eyelids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B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2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bCs w:val="0"/>
                <w:color w:val="000000"/>
              </w:rPr>
              <w:lastRenderedPageBreak/>
              <w:t xml:space="preserve">283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Cb3JpbzwvQXV0aG9yPjxZZWFyPjIwMDE8L1llYXI+PFJl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</w:fldData>
              </w:fldChar>
            </w:r>
            <w:r w:rsidR="00EE4890">
              <w:rPr>
                <w:rFonts w:ascii="Calibri" w:hAnsi="Calibri"/>
                <w:color w:val="000000"/>
              </w:rPr>
              <w:instrText xml:space="preserve"> ADDIN EN.CITE </w:instrText>
            </w:r>
            <w:r w:rsidR="00EE4890"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Cb3JpbzwvQXV0aG9yPjxZZWFyPjIwMDE8L1llYXI+PFJl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</w:fldData>
              </w:fldChar>
            </w:r>
            <w:r w:rsidR="00EE4890">
              <w:rPr>
                <w:rFonts w:ascii="Calibri" w:hAnsi="Calibri"/>
                <w:color w:val="000000"/>
              </w:rPr>
              <w:instrText xml:space="preserve"> ADDIN EN.CITE.DATA </w:instrText>
            </w:r>
            <w:r w:rsidR="00EE4890">
              <w:rPr>
                <w:rFonts w:ascii="Calibri" w:hAnsi="Calibri"/>
                <w:color w:val="000000"/>
              </w:rPr>
            </w:r>
            <w:r w:rsidR="00EE4890">
              <w:rPr>
                <w:rFonts w:ascii="Calibri" w:hAnsi="Calibri"/>
                <w:color w:val="000000"/>
              </w:rPr>
              <w:fldChar w:fldCharType="end"/>
            </w:r>
            <w:r w:rsidR="00842672" w:rsidRPr="00DF23AD">
              <w:rPr>
                <w:rFonts w:ascii="Calibri" w:hAnsi="Calibri"/>
                <w:color w:val="000000"/>
              </w:rPr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65" w:tooltip="Guarner, 2003 #165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65-167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001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SA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55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proofErr w:type="spellStart"/>
            <w:r w:rsidRPr="00735577">
              <w:rPr>
                <w:rFonts w:ascii="Calibri" w:hAnsi="Calibri"/>
                <w:color w:val="000000"/>
              </w:rPr>
              <w:t>inhal</w:t>
            </w:r>
            <w:proofErr w:type="spellEnd"/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Bacillus anthracis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severe dyspnea, </w:t>
            </w:r>
            <w:proofErr w:type="spellStart"/>
            <w:r>
              <w:rPr>
                <w:rFonts w:ascii="Calibri" w:hAnsi="Calibri"/>
                <w:color w:val="000000"/>
              </w:rPr>
              <w:t>myalgias</w:t>
            </w:r>
            <w:proofErr w:type="spellEnd"/>
            <w:r>
              <w:rPr>
                <w:rFonts w:ascii="Calibri" w:hAnsi="Calibri"/>
                <w:color w:val="000000"/>
              </w:rPr>
              <w:t>, weakness, retrosternal chest pressure, high fever, chills, nausea, vomiting, cough productive of scant greenish sputum, chest tightness, fatigue,  shortness of breath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B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PE, arrhythmia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, N/V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6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5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bCs w:val="0"/>
                <w:color w:val="000000"/>
              </w:rPr>
              <w:t xml:space="preserve">284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KZXJuaWdhbjwvQXV0aG9yPjxZZWFyPjIwMDE8L1llYXI+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</w:fldData>
              </w:fldChar>
            </w:r>
            <w:r w:rsidR="00EE4890">
              <w:rPr>
                <w:rFonts w:ascii="Calibri" w:hAnsi="Calibri"/>
                <w:color w:val="000000"/>
              </w:rPr>
              <w:instrText xml:space="preserve"> ADDIN EN.CITE </w:instrText>
            </w:r>
            <w:r w:rsidR="00EE4890"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KZXJuaWdhbjwvQXV0aG9yPjxZZWFyPjIwMDE8L1llYXI+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</w:fldData>
              </w:fldChar>
            </w:r>
            <w:r w:rsidR="00EE4890">
              <w:rPr>
                <w:rFonts w:ascii="Calibri" w:hAnsi="Calibri"/>
                <w:color w:val="000000"/>
              </w:rPr>
              <w:instrText xml:space="preserve"> ADDIN EN.CITE.DATA </w:instrText>
            </w:r>
            <w:r w:rsidR="00EE4890">
              <w:rPr>
                <w:rFonts w:ascii="Calibri" w:hAnsi="Calibri"/>
                <w:color w:val="000000"/>
              </w:rPr>
            </w:r>
            <w:r w:rsidR="00EE4890">
              <w:rPr>
                <w:rFonts w:ascii="Calibri" w:hAnsi="Calibri"/>
                <w:color w:val="000000"/>
              </w:rPr>
              <w:fldChar w:fldCharType="end"/>
            </w:r>
            <w:r w:rsidR="00842672" w:rsidRPr="00DF23AD">
              <w:rPr>
                <w:rFonts w:ascii="Calibri" w:hAnsi="Calibri"/>
                <w:color w:val="000000"/>
              </w:rPr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66" w:tooltip="Jernigan, 2001 #166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66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 xml:space="preserve">, </w:t>
            </w:r>
            <w:hyperlink w:anchor="_ENREF_171" w:tooltip="Mayer, 2001 #171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71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00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SA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56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proofErr w:type="spellStart"/>
            <w:r w:rsidRPr="00735577">
              <w:rPr>
                <w:rFonts w:ascii="Calibri" w:hAnsi="Calibri"/>
                <w:color w:val="000000"/>
              </w:rPr>
              <w:t>inhal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Bacillus anthracis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8A3440">
              <w:rPr>
                <w:rFonts w:ascii="Calibri" w:hAnsi="Calibri"/>
                <w:color w:val="000000"/>
              </w:rPr>
              <w:t xml:space="preserve">3-day onset of low-grade fever, chills, </w:t>
            </w:r>
            <w:r>
              <w:rPr>
                <w:rFonts w:ascii="Calibri" w:hAnsi="Calibri"/>
                <w:color w:val="000000"/>
              </w:rPr>
              <w:t>sore throat</w:t>
            </w:r>
            <w:r w:rsidRPr="008A3440">
              <w:rPr>
                <w:rFonts w:ascii="Calibri" w:hAnsi="Calibri"/>
                <w:color w:val="000000"/>
              </w:rPr>
              <w:t xml:space="preserve">, headache, and malaise followed by minimal dry cough, chest heaviness, </w:t>
            </w:r>
            <w:r>
              <w:rPr>
                <w:rFonts w:ascii="Calibri" w:hAnsi="Calibri"/>
                <w:color w:val="000000"/>
              </w:rPr>
              <w:t>dyspnea</w:t>
            </w:r>
            <w:r w:rsidRPr="008A3440">
              <w:rPr>
                <w:rFonts w:ascii="Calibri" w:hAnsi="Calibri"/>
                <w:color w:val="000000"/>
              </w:rPr>
              <w:t>, night sweats, nausea, and vomiting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, B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hematemesis, PE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, N/V, HA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4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bCs w:val="0"/>
                <w:color w:val="000000"/>
              </w:rPr>
              <w:t xml:space="preserve">285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KZXJuaWdhbjwvQXV0aG9yPjxZZWFyPjIwMDE8L1llYXI+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</w:fldData>
              </w:fldChar>
            </w:r>
            <w:r w:rsidR="00EE4890">
              <w:rPr>
                <w:rFonts w:ascii="Calibri" w:hAnsi="Calibri"/>
                <w:color w:val="000000"/>
              </w:rPr>
              <w:instrText xml:space="preserve"> ADDIN EN.CITE </w:instrText>
            </w:r>
            <w:r w:rsidR="00EE4890"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KZXJuaWdhbjwvQXV0aG9yPjxZZWFyPjIwMDE8L1llYXI+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</w:fldData>
              </w:fldChar>
            </w:r>
            <w:r w:rsidR="00EE4890">
              <w:rPr>
                <w:rFonts w:ascii="Calibri" w:hAnsi="Calibri"/>
                <w:color w:val="000000"/>
              </w:rPr>
              <w:instrText xml:space="preserve"> ADDIN EN.CITE.DATA </w:instrText>
            </w:r>
            <w:r w:rsidR="00EE4890">
              <w:rPr>
                <w:rFonts w:ascii="Calibri" w:hAnsi="Calibri"/>
                <w:color w:val="000000"/>
              </w:rPr>
            </w:r>
            <w:r w:rsidR="00EE4890">
              <w:rPr>
                <w:rFonts w:ascii="Calibri" w:hAnsi="Calibri"/>
                <w:color w:val="000000"/>
              </w:rPr>
              <w:fldChar w:fldCharType="end"/>
            </w:r>
            <w:r w:rsidR="00842672" w:rsidRPr="00DF23AD">
              <w:rPr>
                <w:rFonts w:ascii="Calibri" w:hAnsi="Calibri"/>
                <w:color w:val="000000"/>
              </w:rPr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66" w:tooltip="Jernigan, 2001 #166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66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 xml:space="preserve">, </w:t>
            </w:r>
            <w:hyperlink w:anchor="_ENREF_171" w:tooltip="Mayer, 2001 #171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71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001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SA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56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proofErr w:type="spellStart"/>
            <w:r w:rsidRPr="00735577">
              <w:rPr>
                <w:rFonts w:ascii="Calibri" w:hAnsi="Calibri"/>
                <w:color w:val="000000"/>
              </w:rPr>
              <w:t>inhal</w:t>
            </w:r>
            <w:proofErr w:type="spellEnd"/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Bacillus anthracis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8A3440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1- </w:t>
            </w:r>
            <w:r w:rsidRPr="008A3440">
              <w:rPr>
                <w:rFonts w:ascii="Calibri" w:hAnsi="Calibri"/>
                <w:color w:val="000000"/>
              </w:rPr>
              <w:t xml:space="preserve">to 3-day </w:t>
            </w:r>
            <w:r>
              <w:rPr>
                <w:rFonts w:ascii="Calibri" w:hAnsi="Calibri"/>
                <w:color w:val="000000"/>
              </w:rPr>
              <w:t>history of worsening</w:t>
            </w:r>
            <w:r w:rsidRPr="008A3440">
              <w:rPr>
                <w:rFonts w:ascii="Calibri" w:hAnsi="Calibri"/>
                <w:color w:val="000000"/>
              </w:rPr>
              <w:t xml:space="preserve"> headache accompanied by low-grade fever, chills, sore throat, </w:t>
            </w:r>
            <w:proofErr w:type="spellStart"/>
            <w:r w:rsidRPr="008A3440">
              <w:rPr>
                <w:rFonts w:ascii="Calibri" w:hAnsi="Calibri"/>
                <w:color w:val="000000"/>
              </w:rPr>
              <w:t>myalgias</w:t>
            </w:r>
            <w:proofErr w:type="spellEnd"/>
            <w:r w:rsidRPr="008A3440">
              <w:rPr>
                <w:rFonts w:ascii="Calibri" w:hAnsi="Calibri"/>
                <w:color w:val="000000"/>
              </w:rPr>
              <w:t>, nausea, malaise, drenching sweats, intermittent blurred vision, photophobia. A mild dry cough, dyspnea on exertion, and pleuritic ches</w:t>
            </w:r>
            <w:r>
              <w:rPr>
                <w:rFonts w:ascii="Calibri" w:hAnsi="Calibri"/>
                <w:color w:val="000000"/>
              </w:rPr>
              <w:t>t pain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, B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PE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, N/V, HA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S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4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bCs w:val="0"/>
                <w:color w:val="000000"/>
              </w:rPr>
              <w:t xml:space="preserve">286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HdWFybmVyPC9BdXRob3I+PFllYXI+MjAwMzwvWWVhcj48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</w:fldData>
              </w:fldChar>
            </w:r>
            <w:r w:rsidR="00EE4890">
              <w:rPr>
                <w:rFonts w:ascii="Calibri" w:hAnsi="Calibri"/>
                <w:color w:val="000000"/>
              </w:rPr>
              <w:instrText xml:space="preserve"> ADDIN EN.CITE </w:instrText>
            </w:r>
            <w:r w:rsidR="00EE4890"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HdWFybmVyPC9BdXRob3I+PFllYXI+MjAwMzwvWWVhcj48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</w:fldData>
              </w:fldChar>
            </w:r>
            <w:r w:rsidR="00EE4890">
              <w:rPr>
                <w:rFonts w:ascii="Calibri" w:hAnsi="Calibri"/>
                <w:color w:val="000000"/>
              </w:rPr>
              <w:instrText xml:space="preserve"> ADDIN EN.CITE.DATA </w:instrText>
            </w:r>
            <w:r w:rsidR="00EE4890">
              <w:rPr>
                <w:rFonts w:ascii="Calibri" w:hAnsi="Calibri"/>
                <w:color w:val="000000"/>
              </w:rPr>
            </w:r>
            <w:r w:rsidR="00EE4890">
              <w:rPr>
                <w:rFonts w:ascii="Calibri" w:hAnsi="Calibri"/>
                <w:color w:val="000000"/>
              </w:rPr>
              <w:fldChar w:fldCharType="end"/>
            </w:r>
            <w:r w:rsidR="00842672" w:rsidRPr="00DF23AD">
              <w:rPr>
                <w:rFonts w:ascii="Calibri" w:hAnsi="Calibri"/>
                <w:color w:val="000000"/>
              </w:rPr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65" w:tooltip="Guarner, 2003 #165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65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 xml:space="preserve">, </w:t>
            </w:r>
            <w:hyperlink w:anchor="_ENREF_166" w:tooltip="Jernigan, 2001 #166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66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00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SA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56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F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proofErr w:type="spellStart"/>
            <w:r w:rsidRPr="00735577">
              <w:rPr>
                <w:rFonts w:ascii="Calibri" w:hAnsi="Calibri"/>
                <w:color w:val="000000"/>
              </w:rPr>
              <w:t>inhal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Bacillus anthracis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vomiting, diarrhea, fever, cough, shortness of breath, chest pain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, B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PE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, N/V, HA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4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bCs w:val="0"/>
                <w:color w:val="000000"/>
              </w:rPr>
              <w:t xml:space="preserve">287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DZW50ZXJzIGZvciBEaXNlYXNlIENvbnRyb2wgYW5kIFBy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</w:fldData>
              </w:fldChar>
            </w:r>
            <w:r w:rsidR="00192DD9">
              <w:rPr>
                <w:rFonts w:ascii="Calibri" w:hAnsi="Calibri"/>
                <w:color w:val="000000"/>
              </w:rPr>
              <w:instrText xml:space="preserve"> ADDIN EN.CITE </w:instrText>
            </w:r>
            <w:r w:rsidR="00192DD9"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DZW50ZXJzIGZvciBEaXNlYXNlIENvbnRyb2wgYW5kIFBy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</w:fldData>
              </w:fldChar>
            </w:r>
            <w:r w:rsidR="00192DD9">
              <w:rPr>
                <w:rFonts w:ascii="Calibri" w:hAnsi="Calibri"/>
                <w:color w:val="000000"/>
              </w:rPr>
              <w:instrText xml:space="preserve"> ADDIN EN.CITE.DATA </w:instrText>
            </w:r>
            <w:r w:rsidR="00192DD9">
              <w:rPr>
                <w:rFonts w:ascii="Calibri" w:hAnsi="Calibri"/>
                <w:color w:val="000000"/>
              </w:rPr>
            </w:r>
            <w:r w:rsidR="00192DD9">
              <w:rPr>
                <w:rFonts w:ascii="Calibri" w:hAnsi="Calibri"/>
                <w:color w:val="000000"/>
              </w:rPr>
              <w:fldChar w:fldCharType="end"/>
            </w:r>
            <w:r w:rsidR="00842672" w:rsidRPr="00DF23AD">
              <w:rPr>
                <w:rFonts w:ascii="Calibri" w:hAnsi="Calibri"/>
                <w:color w:val="000000"/>
              </w:rPr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64" w:tooltip="Centers for Disease Control and Prevention, 2001 #164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64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 xml:space="preserve">, </w:t>
            </w:r>
            <w:hyperlink w:anchor="_ENREF_166" w:tooltip="Jernigan, 2001 #166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66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001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SA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59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proofErr w:type="spellStart"/>
            <w:r w:rsidRPr="00735577">
              <w:rPr>
                <w:rFonts w:ascii="Calibri" w:hAnsi="Calibri"/>
                <w:color w:val="000000"/>
              </w:rPr>
              <w:t>inhal</w:t>
            </w:r>
            <w:proofErr w:type="spellEnd"/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Bacillus anthracis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diaphoresis, fatigue, </w:t>
            </w:r>
            <w:proofErr w:type="spellStart"/>
            <w:r>
              <w:rPr>
                <w:rFonts w:ascii="Calibri" w:hAnsi="Calibri"/>
                <w:color w:val="000000"/>
              </w:rPr>
              <w:t>mayalgias</w:t>
            </w:r>
            <w:proofErr w:type="spellEnd"/>
            <w:r>
              <w:rPr>
                <w:rFonts w:ascii="Calibri" w:hAnsi="Calibri"/>
                <w:color w:val="000000"/>
              </w:rPr>
              <w:t>, chills, headache, nausea, vomiting, abdominal pain, cough with scant white sputum, and substernal chest pain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, B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GI, PE, pericardial effusion, arrhythmia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, N/V, HA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S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4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bCs w:val="0"/>
                <w:color w:val="000000"/>
              </w:rPr>
              <w:t xml:space="preserve">288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DZW50ZXJzIGZvciBEaXNlYXNlIENvbnRyb2wgYW5kIFBy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</w:fldData>
              </w:fldChar>
            </w:r>
            <w:r w:rsidR="00192DD9">
              <w:rPr>
                <w:rFonts w:ascii="Calibri" w:hAnsi="Calibri"/>
                <w:color w:val="000000"/>
              </w:rPr>
              <w:instrText xml:space="preserve"> ADDIN EN.CITE </w:instrText>
            </w:r>
            <w:r w:rsidR="00192DD9"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DZW50ZXJzIGZvciBEaXNlYXNlIENvbnRyb2wgYW5kIFBy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</w:fldData>
              </w:fldChar>
            </w:r>
            <w:r w:rsidR="00192DD9">
              <w:rPr>
                <w:rFonts w:ascii="Calibri" w:hAnsi="Calibri"/>
                <w:color w:val="000000"/>
              </w:rPr>
              <w:instrText xml:space="preserve"> ADDIN EN.CITE.DATA </w:instrText>
            </w:r>
            <w:r w:rsidR="00192DD9">
              <w:rPr>
                <w:rFonts w:ascii="Calibri" w:hAnsi="Calibri"/>
                <w:color w:val="000000"/>
              </w:rPr>
            </w:r>
            <w:r w:rsidR="00192DD9">
              <w:rPr>
                <w:rFonts w:ascii="Calibri" w:hAnsi="Calibri"/>
                <w:color w:val="000000"/>
              </w:rPr>
              <w:fldChar w:fldCharType="end"/>
            </w:r>
            <w:r w:rsidR="00842672" w:rsidRPr="00DF23AD">
              <w:rPr>
                <w:rFonts w:ascii="Calibri" w:hAnsi="Calibri"/>
                <w:color w:val="000000"/>
              </w:rPr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64" w:tooltip="Centers for Disease Control and Prevention, 2001 #164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64-166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 xml:space="preserve">, </w:t>
            </w:r>
            <w:hyperlink w:anchor="_ENREF_172" w:tooltip="Holtz, 2003 #172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72-174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00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SA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61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F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proofErr w:type="spellStart"/>
            <w:r w:rsidRPr="00735577">
              <w:rPr>
                <w:rFonts w:ascii="Calibri" w:hAnsi="Calibri"/>
                <w:color w:val="000000"/>
              </w:rPr>
              <w:t>inhal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Bacillus anthracis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malaise, </w:t>
            </w:r>
            <w:proofErr w:type="spellStart"/>
            <w:r>
              <w:rPr>
                <w:rFonts w:ascii="Calibri" w:hAnsi="Calibri"/>
                <w:color w:val="000000"/>
              </w:rPr>
              <w:t>myalgias</w:t>
            </w:r>
            <w:proofErr w:type="spellEnd"/>
            <w:r>
              <w:rPr>
                <w:rFonts w:ascii="Calibri" w:hAnsi="Calibri"/>
                <w:color w:val="000000"/>
              </w:rPr>
              <w:t>, fatigue, chills, chest pain, dyspnea, and cough productive of pink-tinged sputum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, B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PE, pericardial effusion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7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5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bCs w:val="0"/>
                <w:color w:val="000000"/>
              </w:rPr>
              <w:t xml:space="preserve">289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Yorgancigil&lt;/Author&gt;&lt;Year&gt;2001&lt;/Year&gt;&lt;RecNum&gt;175&lt;/RecNum&gt;&lt;DisplayText&gt;[175]&lt;/DisplayText&gt;&lt;record&gt;&lt;rec-number&gt;175&lt;/rec-number&gt;&lt;foreign-keys&gt;&lt;key app="EN" db-id="5pxsas0xr2fzfhez0eove293zrr9ddwrxw2v"&gt;175&lt;/key&gt;&lt;/foreign-keys&gt;&lt;ref-type name="Journal Article"&gt;17&lt;/ref-type&gt;&lt;contributors&gt;&lt;authors&gt;&lt;author&gt;Yorgancigil, B.&lt;/author&gt;&lt;author&gt;Demirci, M.&lt;/author&gt;&lt;author&gt;Unlu, M.&lt;/author&gt;&lt;author&gt;Sevuk, E.&lt;/author&gt;&lt;author&gt;Doganay, M.&lt;/author&gt;&lt;/authors&gt;&lt;/contributors&gt;&lt;auth-address&gt;Suleyman Demirel University, Medical Faculty, Department of Chest Diseases, Isparta, Turkey.&lt;/auth-address&gt;&lt;titles&gt;&lt;title&gt;Anthrax meningitis: case report&lt;/title&gt;&lt;secondary-title&gt;Int J Infect Dis&lt;/secondary-title&gt;&lt;alt-title&gt;International journal of infectious diseases : IJID : official publication of the International Society for Infectious Diseases&lt;/alt-title&gt;&lt;/titles&gt;&lt;periodical&gt;&lt;full-title&gt;International Journal of Infectious Diseases&lt;/full-title&gt;&lt;abbr-1&gt;Int. J. Infect. Dis.&lt;/abbr-1&gt;&lt;abbr-2&gt;Int J Infect Dis&lt;/abbr-2&gt;&lt;/periodical&gt;&lt;pages&gt;220-1&lt;/pages&gt;&lt;volume&gt;5&lt;/volume&gt;&lt;number&gt;4&lt;/number&gt;&lt;edition&gt;2002/04/16&lt;/edition&gt;&lt;keywords&gt;&lt;keyword&gt;Anthrax/cerebrospinal fluid/ diagnosis&lt;/keyword&gt;&lt;keyword&gt;Autopsy&lt;/keyword&gt;&lt;keyword&gt;Bacillus anthracis/ isolation &amp;amp; purification&lt;/keyword&gt;&lt;keyword&gt;Fatal Outcome&lt;/keyword&gt;&lt;keyword&gt;Humans&lt;/keyword&gt;&lt;keyword&gt;Male&lt;/keyword&gt;&lt;keyword&gt;Meningitis, Bacterial/ diagnosis&lt;/keyword&gt;&lt;keyword&gt;Middle Aged&lt;/keyword&gt;&lt;keyword&gt;Turkey&lt;/keyword&gt;&lt;/keywords&gt;&lt;dates&gt;&lt;year&gt;2001&lt;/year&gt;&lt;/dates&gt;&lt;isbn&gt;1201-9712 (Print)&amp;#xD;1201-9712 (Linking)&lt;/isbn&gt;&lt;accession-num&gt;11953221&lt;/accession-num&gt;&lt;urls&gt;&lt;/urls&gt;&lt;remote-database-provider&gt;NLM&lt;/remote-database-provider&gt;&lt;language&gt;eng&lt;/language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75" w:tooltip="Yorgancigil, 2001 #175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75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001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Turkey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64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proofErr w:type="spellStart"/>
            <w:r w:rsidRPr="00735577">
              <w:rPr>
                <w:rFonts w:ascii="Calibri" w:hAnsi="Calibri"/>
                <w:color w:val="000000"/>
              </w:rPr>
              <w:t>inhal</w:t>
            </w:r>
            <w:proofErr w:type="spellEnd"/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wool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Y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alaise, headache, abdominal pain, high fever, shortness of breath, coma, dyspnea, unconsciousness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, B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SAH, PE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, N/V, HA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MS, LOC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4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3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bCs w:val="0"/>
                <w:color w:val="000000"/>
              </w:rPr>
              <w:t xml:space="preserve">290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Kim&lt;/Author&gt;&lt;Year&gt;2001&lt;/Year&gt;&lt;RecNum&gt;169&lt;/RecNum&gt;&lt;DisplayText&gt;[169]&lt;/DisplayText&gt;&lt;record&gt;&lt;rec-number&gt;169&lt;/rec-number&gt;&lt;foreign-keys&gt;&lt;key app="EN" db-id="5pxsas0xr2fzfhez0eove293zrr9ddwrxw2v"&gt;169&lt;/key&gt;&lt;/foreign-keys&gt;&lt;ref-type name="Journal Article"&gt;17&lt;/ref-type&gt;&lt;contributors&gt;&lt;authors&gt;&lt;author&gt;Kim, H. J.&lt;/author&gt;&lt;author&gt;Jun, W. B.&lt;/author&gt;&lt;author&gt;Lee, S. H.&lt;/author&gt;&lt;author&gt;Rho, M. H.&lt;/author&gt;&lt;/authors&gt;&lt;/contributors&gt;&lt;auth-address&gt;Department of Radiology, Pusan National University Hospital, 10, 1-Ga, Ami-Dong, Seo-Ku, Pusan, 602-739, South Korea.&lt;/auth-address&gt;&lt;titles&gt;&lt;title&gt;CT and MR findings of anthrax meningoencephalitis: report of two cases and review of the literature&lt;/title&gt;&lt;secondary-title&gt;Ajnr: American Journal of Neuroradiology&lt;/secondary-title&gt;&lt;/titles&gt;&lt;periodical&gt;&lt;full-title&gt;AJNR: American Journal of Neuroradiology&lt;/full-title&gt;&lt;abbr-1&gt;AJNR Am. J. Neuroradiol.&lt;/abbr-1&gt;&lt;abbr-2&gt;AJNR Am J Neuroradiol&lt;/abbr-2&gt;&lt;/periodical&gt;&lt;pages&gt;1303-5&lt;/pages&gt;&lt;volume&gt;22&lt;/volume&gt;&lt;number&gt;7&lt;/number&gt;&lt;dates&gt;&lt;year&gt;2001&lt;/year&gt;&lt;/dates&gt;&lt;accession-num&gt;11498418&lt;/accession-num&gt;&lt;work-type&gt;Case Reports&lt;/work-type&gt;&lt;urls&gt;&lt;related-urls&gt;&lt;url&gt;http://ovidsp.ovid.com/ovidweb.cgi?T=JS&amp;amp;CSC=Y&amp;amp;NEWS=N&amp;amp;PAGE=fulltext&amp;amp;D=med4&amp;amp;AN=11498418&lt;/url&gt;&lt;url&gt;http://sfxhosted.exlibrisgroup.com/cdc?sid=OVID:medline&amp;amp;id=pmid:11498418&amp;amp;id=&amp;amp;issn=0195-6108&amp;amp;isbn=&amp;amp;volume=22&amp;amp;issue=7&amp;amp;spage=1303&amp;amp;pages=1303-5&amp;amp;date=2001&amp;amp;title=Ajnr%3A+American+Journal+of+Neuroradiology&amp;amp;atitle=CT+and+MR+findings+of+anthrax+meningoencephalitis%3A+report+of+two+cases+and+review+of+the+literature.&amp;amp;aulast=Kim&amp;amp;pid=%3Cauthor%3EKim+HJ%2CJun+WB%2CLee+SH%2CRho+MH%3C%2Fauthor%3E&amp;amp;%3CAN%3E11498418%3C%2FAN%3E&amp;amp;%3CDT%3ECase+Reports%3C%2FDT%3E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69" w:tooltip="Kim, 2001 #169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69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00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South Korea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72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F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eat ingestion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proofErr w:type="spellStart"/>
            <w:r>
              <w:rPr>
                <w:rFonts w:ascii="Calibri" w:hAnsi="Calibri"/>
                <w:color w:val="000000"/>
              </w:rPr>
              <w:t>semicomatose</w:t>
            </w:r>
            <w:proofErr w:type="spellEnd"/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intraventricular, SAH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S, AMS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7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0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bCs w:val="0"/>
                <w:color w:val="000000"/>
              </w:rPr>
              <w:lastRenderedPageBreak/>
              <w:t xml:space="preserve">291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HdWFybmVyPC9BdXRob3I+PFllYXI+MjAwMzwvWWVhcj48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</w:fldData>
              </w:fldChar>
            </w:r>
            <w:r w:rsidR="00EE4890">
              <w:rPr>
                <w:rFonts w:ascii="Calibri" w:hAnsi="Calibri"/>
                <w:color w:val="000000"/>
              </w:rPr>
              <w:instrText xml:space="preserve"> ADDIN EN.CITE </w:instrText>
            </w:r>
            <w:r w:rsidR="00EE4890"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HdWFybmVyPC9BdXRob3I+PFllYXI+MjAwMzwvWWVhcj48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</w:fldData>
              </w:fldChar>
            </w:r>
            <w:r w:rsidR="00EE4890">
              <w:rPr>
                <w:rFonts w:ascii="Calibri" w:hAnsi="Calibri"/>
                <w:color w:val="000000"/>
              </w:rPr>
              <w:instrText xml:space="preserve"> ADDIN EN.CITE.DATA </w:instrText>
            </w:r>
            <w:r w:rsidR="00EE4890">
              <w:rPr>
                <w:rFonts w:ascii="Calibri" w:hAnsi="Calibri"/>
                <w:color w:val="000000"/>
              </w:rPr>
            </w:r>
            <w:r w:rsidR="00EE4890">
              <w:rPr>
                <w:rFonts w:ascii="Calibri" w:hAnsi="Calibri"/>
                <w:color w:val="000000"/>
              </w:rPr>
              <w:fldChar w:fldCharType="end"/>
            </w:r>
            <w:r w:rsidR="00842672" w:rsidRPr="00DF23AD">
              <w:rPr>
                <w:rFonts w:ascii="Calibri" w:hAnsi="Calibri"/>
                <w:color w:val="000000"/>
              </w:rPr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65" w:tooltip="Guarner, 2003 #165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65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 xml:space="preserve">, </w:t>
            </w:r>
            <w:hyperlink w:anchor="_ENREF_166" w:tooltip="Jernigan, 2001 #166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66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001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SA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73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proofErr w:type="spellStart"/>
            <w:r w:rsidRPr="00735577">
              <w:rPr>
                <w:rFonts w:ascii="Calibri" w:hAnsi="Calibri"/>
                <w:color w:val="000000"/>
              </w:rPr>
              <w:t>inhal</w:t>
            </w:r>
            <w:proofErr w:type="spellEnd"/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Bacillus anthracis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atigue, nonproductive cough, rhinorrhea, and conjunctivitis, exertional dyspnea, fever, and  diaphoresis, abdominal pain, vomiting, intermittent confusion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, B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lung, PE, arrhythmia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, N/V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MS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4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bCs w:val="0"/>
                <w:color w:val="000000"/>
              </w:rPr>
              <w:t xml:space="preserve">292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CdXNoPC9BdXRob3I+PFllYXI+MjAwMTwvWWVhcj48UmVj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</w:fldData>
              </w:fldChar>
            </w:r>
            <w:r w:rsidR="00EE4890">
              <w:rPr>
                <w:rFonts w:ascii="Calibri" w:hAnsi="Calibri"/>
                <w:color w:val="000000"/>
              </w:rPr>
              <w:instrText xml:space="preserve"> ADDIN EN.CITE </w:instrText>
            </w:r>
            <w:r w:rsidR="00EE4890"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CdXNoPC9BdXRob3I+PFllYXI+MjAwMTwvWWVhcj48UmVj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</w:fldData>
              </w:fldChar>
            </w:r>
            <w:r w:rsidR="00EE4890">
              <w:rPr>
                <w:rFonts w:ascii="Calibri" w:hAnsi="Calibri"/>
                <w:color w:val="000000"/>
              </w:rPr>
              <w:instrText xml:space="preserve"> ADDIN EN.CITE.DATA </w:instrText>
            </w:r>
            <w:r w:rsidR="00EE4890">
              <w:rPr>
                <w:rFonts w:ascii="Calibri" w:hAnsi="Calibri"/>
                <w:color w:val="000000"/>
              </w:rPr>
            </w:r>
            <w:r w:rsidR="00EE4890">
              <w:rPr>
                <w:rFonts w:ascii="Calibri" w:hAnsi="Calibri"/>
                <w:color w:val="000000"/>
              </w:rPr>
              <w:fldChar w:fldCharType="end"/>
            </w:r>
            <w:r w:rsidR="00842672" w:rsidRPr="00DF23AD">
              <w:rPr>
                <w:rFonts w:ascii="Calibri" w:hAnsi="Calibri"/>
                <w:color w:val="000000"/>
              </w:rPr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65" w:tooltip="Guarner, 2003 #165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65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 xml:space="preserve">, </w:t>
            </w:r>
            <w:hyperlink w:anchor="_ENREF_166" w:tooltip="Jernigan, 2001 #166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66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 xml:space="preserve">, </w:t>
            </w:r>
            <w:hyperlink w:anchor="_ENREF_176" w:tooltip="Bush, 2001 #176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76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001, 200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SA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63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proofErr w:type="spellStart"/>
            <w:r w:rsidRPr="00735577">
              <w:rPr>
                <w:rFonts w:ascii="Calibri" w:hAnsi="Calibri"/>
                <w:color w:val="000000"/>
              </w:rPr>
              <w:t>inhal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Bacillus anthracis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Y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fever, vomiting, confusion, </w:t>
            </w:r>
            <w:proofErr w:type="spellStart"/>
            <w:r>
              <w:rPr>
                <w:rFonts w:ascii="Calibri" w:hAnsi="Calibri"/>
                <w:color w:val="000000"/>
              </w:rPr>
              <w:t>myalgias</w:t>
            </w:r>
            <w:proofErr w:type="spellEnd"/>
            <w:r>
              <w:rPr>
                <w:rFonts w:ascii="Calibri" w:hAnsi="Calibri"/>
                <w:color w:val="000000"/>
              </w:rPr>
              <w:t>, malaise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, B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PE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, N/V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MS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9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5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bCs w:val="0"/>
                <w:color w:val="000000"/>
              </w:rPr>
              <w:t xml:space="preserve">293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GcmVlZG1hbjwvQXV0aG9yPjxZZWFyPjIwMDI8L1llYXI+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</w:fldData>
              </w:fldChar>
            </w:r>
            <w:r w:rsidR="000F416C">
              <w:rPr>
                <w:rFonts w:ascii="Calibri" w:hAnsi="Calibri"/>
                <w:color w:val="000000"/>
              </w:rPr>
              <w:instrText xml:space="preserve"> ADDIN EN.CITE </w:instrText>
            </w:r>
            <w:r w:rsidR="000F416C"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GcmVlZG1hbjwvQXV0aG9yPjxZZWFyPjIwMDI8L1llYXI+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</w:fldData>
              </w:fldChar>
            </w:r>
            <w:r w:rsidR="000F416C">
              <w:rPr>
                <w:rFonts w:ascii="Calibri" w:hAnsi="Calibri"/>
                <w:color w:val="000000"/>
              </w:rPr>
              <w:instrText xml:space="preserve"> ADDIN EN.CITE.DATA </w:instrText>
            </w:r>
            <w:r w:rsidR="000F416C">
              <w:rPr>
                <w:rFonts w:ascii="Calibri" w:hAnsi="Calibri"/>
                <w:color w:val="000000"/>
              </w:rPr>
            </w:r>
            <w:r w:rsidR="000F416C">
              <w:rPr>
                <w:rFonts w:ascii="Calibri" w:hAnsi="Calibri"/>
                <w:color w:val="000000"/>
              </w:rPr>
              <w:fldChar w:fldCharType="end"/>
            </w:r>
            <w:r w:rsidR="00842672" w:rsidRPr="00DF23AD">
              <w:rPr>
                <w:rFonts w:ascii="Calibri" w:hAnsi="Calibri"/>
                <w:color w:val="000000"/>
              </w:rPr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77" w:tooltip="Freedman, 2002 #177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77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002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SA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0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Bacillus anthracis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proofErr w:type="gramStart"/>
            <w:r>
              <w:rPr>
                <w:rFonts w:ascii="Calibri" w:hAnsi="Calibri"/>
                <w:color w:val="000000"/>
              </w:rPr>
              <w:t>painless</w:t>
            </w:r>
            <w:proofErr w:type="gramEnd"/>
            <w:r>
              <w:rPr>
                <w:rFonts w:ascii="Calibri" w:hAnsi="Calibri"/>
                <w:color w:val="000000"/>
              </w:rPr>
              <w:t xml:space="preserve"> red macule on proximal medial aspect of L arm with swelling.  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, B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3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bCs w:val="0"/>
                <w:color w:val="000000"/>
              </w:rPr>
              <w:t xml:space="preserve">294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Mansour-Ghanaei&lt;/Author&gt;&lt;Year&gt;2002&lt;/Year&gt;&lt;RecNum&gt;178&lt;/RecNum&gt;&lt;DisplayText&gt;[178]&lt;/DisplayText&gt;&lt;record&gt;&lt;rec-number&gt;178&lt;/rec-number&gt;&lt;foreign-keys&gt;&lt;key app="EN" db-id="5pxsas0xr2fzfhez0eove293zrr9ddwrxw2v"&gt;178&lt;/key&gt;&lt;/foreign-keys&gt;&lt;ref-type name="Journal Article"&gt;17&lt;/ref-type&gt;&lt;contributors&gt;&lt;authors&gt;&lt;author&gt;Mansour-Ghanaei, F.&lt;/author&gt;&lt;author&gt;Zareh, S.&lt;/author&gt;&lt;author&gt;Salimi, A.&lt;/author&gt;&lt;/authors&gt;&lt;/contributors&gt;&lt;auth-address&gt;Gastrointestinal &amp;amp; Liver Diseases Research Center, Guilan University of Medical Sciences, Rasht, Iran. ghanaei@gums.ac.ir&lt;/auth-address&gt;&lt;titles&gt;&lt;title&gt;GI anthrax: report of one case confirmed with autopsy&lt;/title&gt;&lt;secondary-title&gt;Medical Science Monitor&lt;/secondary-title&gt;&lt;/titles&gt;&lt;periodical&gt;&lt;full-title&gt;Medical Science Monitor&lt;/full-title&gt;&lt;abbr-1&gt;Med. Sci. Monit.&lt;/abbr-1&gt;&lt;abbr-2&gt;Med Sci Monit&lt;/abbr-2&gt;&lt;/periodical&gt;&lt;pages&gt;CS73-6&lt;/pages&gt;&lt;volume&gt;8&lt;/volume&gt;&lt;number&gt;9&lt;/number&gt;&lt;dates&gt;&lt;year&gt;2002&lt;/year&gt;&lt;/dates&gt;&lt;accession-num&gt;12218950&lt;/accession-num&gt;&lt;work-type&gt;Case Reports&lt;/work-type&gt;&lt;urls&gt;&lt;related-urls&gt;&lt;url&gt;http://ovidsp.ovid.com/ovidweb.cgi?T=JS&amp;amp;CSC=Y&amp;amp;NEWS=N&amp;amp;PAGE=fulltext&amp;amp;D=med4&amp;amp;AN=12218950&lt;/url&gt;&lt;url&gt;http://sfxhosted.exlibrisgroup.com/cdc?sid=OVID:medline&amp;amp;id=pmid:12218950&amp;amp;id=&amp;amp;issn=1234-1010&amp;amp;isbn=&amp;amp;volume=8&amp;amp;issue=9&amp;amp;spage=CS73&amp;amp;pages=CS73-6&amp;amp;date=2002&amp;amp;title=Medical+Science+Monitor&amp;amp;atitle=GI+anthrax%3A+report+of+one+case+confirmed+with+autopsy.&amp;amp;aulast=Mansour-Ghanaei&amp;amp;pid=%3Cauthor%3EMansour-Ghanaei+F%2CZareh+S%2CSalimi+A%3C%2Fauthor%3E&amp;amp;%3CAN%3E12218950%3C%2FAN%3E&amp;amp;%3CDT%3ECase+Reports%3C%2FDT%3E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78" w:tooltip="Mansour-Ghanaei, 2002 #178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78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00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Iran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15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inges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undercooked or raw meat ingestion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ever, abdominal pain, bloody  diarrhea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B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hematemesis and hematochezia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, HA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2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bCs w:val="0"/>
                <w:color w:val="000000"/>
              </w:rPr>
              <w:t xml:space="preserve">295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Tasyaran&lt;/Author&gt;&lt;Year&gt;2002&lt;/Year&gt;&lt;RecNum&gt;179&lt;/RecNum&gt;&lt;DisplayText&gt;[179]&lt;/DisplayText&gt;&lt;record&gt;&lt;rec-number&gt;179&lt;/rec-number&gt;&lt;foreign-keys&gt;&lt;key app="EN" db-id="5pxsas0xr2fzfhez0eove293zrr9ddwrxw2v"&gt;179&lt;/key&gt;&lt;/foreign-keys&gt;&lt;ref-type name="Journal Article"&gt;17&lt;/ref-type&gt;&lt;contributors&gt;&lt;authors&gt;&lt;author&gt;Tasyaran, M. A.&lt;/author&gt;&lt;author&gt;Deniz, O.&lt;/author&gt;&lt;author&gt;Ertek, M.&lt;/author&gt;&lt;author&gt;Cetin, K.&lt;/author&gt;&lt;/authors&gt;&lt;/contributors&gt;&lt;auth-address&gt;Department of Clinical Microbiology and Infectious Diseases, Ataturk University, Medical School Hospital, Erzurum, Turkey.&lt;/auth-address&gt;&lt;titles&gt;&lt;title&gt;Anthrax meningitis: case report and review&lt;/title&gt;&lt;secondary-title&gt;Scandinavian Journal of Infectious Diseases&lt;/secondary-title&gt;&lt;/titles&gt;&lt;periodical&gt;&lt;full-title&gt;Scandinavian Journal of Infectious Diseases&lt;/full-title&gt;&lt;abbr-1&gt;Scand. J. Infect. Dis.&lt;/abbr-1&gt;&lt;abbr-2&gt;Scand J Infect Dis&lt;/abbr-2&gt;&lt;/periodical&gt;&lt;pages&gt;66-7&lt;/pages&gt;&lt;volume&gt;34&lt;/volume&gt;&lt;number&gt;1&lt;/number&gt;&lt;dates&gt;&lt;year&gt;2002&lt;/year&gt;&lt;/dates&gt;&lt;accession-num&gt;11874170&lt;/accession-num&gt;&lt;work-type&gt;Case Reports&lt;/work-type&gt;&lt;urls&gt;&lt;related-urls&gt;&lt;url&gt;http://ovidsp.ovid.com/ovidweb.cgi?T=JS&amp;amp;CSC=Y&amp;amp;NEWS=N&amp;amp;PAGE=fulltext&amp;amp;D=med4&amp;amp;AN=11874170&lt;/url&gt;&lt;url&gt;http://sfxhosted.exlibrisgroup.com/cdc?sid=OVID:medline&amp;amp;id=pmid:11874170&amp;amp;id=&amp;amp;issn=0036-5548&amp;amp;isbn=&amp;amp;volume=34&amp;amp;issue=1&amp;amp;spage=66&amp;amp;pages=66-7&amp;amp;date=2002&amp;amp;title=Scandinavian+Journal+of+Infectious+Diseases&amp;amp;atitle=Anthrax+meningitis%3A+case+report+and+review.&amp;amp;aulast=Tasyaran&amp;amp;pid=%3Cauthor%3ETasyaran+MA%2CDeniz+O%2CErtek+M%2CCetin+K%3C%2Fauthor%3E&amp;amp;%3CAN%3E11874170%3C%2FAN%3E&amp;amp;%3CDT%3ECase+Reports%3C%2FDT%3E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79" w:tooltip="Tasyaran, 2002 #179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79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002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Turkey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19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ill or dead animal contac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Y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nconscious, wound on L hand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B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subarachnoid, SAH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, N/V, HA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S, AMS, LOC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1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bCs w:val="0"/>
                <w:color w:val="000000"/>
              </w:rPr>
              <w:t xml:space="preserve">296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Sujatha&lt;/Author&gt;&lt;Year&gt;2002&lt;/Year&gt;&lt;RecNum&gt;180&lt;/RecNum&gt;&lt;DisplayText&gt;[180]&lt;/DisplayText&gt;&lt;record&gt;&lt;rec-number&gt;180&lt;/rec-number&gt;&lt;foreign-keys&gt;&lt;key app="EN" db-id="5pxsas0xr2fzfhez0eove293zrr9ddwrxw2v"&gt;180&lt;/key&gt;&lt;/foreign-keys&gt;&lt;ref-type name="Journal Article"&gt;17&lt;/ref-type&gt;&lt;contributors&gt;&lt;authors&gt;&lt;author&gt;Sujatha, S.&lt;/author&gt;&lt;author&gt;Parija, S. C.&lt;/author&gt;&lt;author&gt;Bhattacharya, S.&lt;/author&gt;&lt;author&gt;Devi, C. S.&lt;/author&gt;&lt;author&gt;Prabagaravarathanan,&lt;/author&gt;&lt;author&gt;Puii, J. L.&lt;/author&gt;&lt;author&gt;Kumar, S.&lt;/author&gt;&lt;/authors&gt;&lt;/contributors&gt;&lt;auth-address&gt;Department of Microbiology, Jawaharlal Institute of Postgraduate Medical Education and Research, Pondicherry, India. sarathsistla@hotmail.com&lt;/auth-address&gt;&lt;titles&gt;&lt;title&gt;Anthrax peritonitis&lt;/title&gt;&lt;secondary-title&gt;Tropical Doctor&lt;/secondary-title&gt;&lt;/titles&gt;&lt;periodical&gt;&lt;full-title&gt;Tropical Doctor&lt;/full-title&gt;&lt;abbr-1&gt;Trop. Doct.&lt;/abbr-1&gt;&lt;abbr-2&gt;Trop Doct&lt;/abbr-2&gt;&lt;/periodical&gt;&lt;pages&gt;247-8&lt;/pages&gt;&lt;volume&gt;32&lt;/volume&gt;&lt;number&gt;4&lt;/number&gt;&lt;dates&gt;&lt;year&gt;2002&lt;/year&gt;&lt;/dates&gt;&lt;accession-num&gt;12405320&lt;/accession-num&gt;&lt;work-type&gt;Case Reports&lt;/work-type&gt;&lt;urls&gt;&lt;related-urls&gt;&lt;url&gt;http://ovidsp.ovid.com/ovidweb.cgi?T=JS&amp;amp;CSC=Y&amp;amp;NEWS=N&amp;amp;PAGE=fulltext&amp;amp;D=med4&amp;amp;AN=12405320&lt;/url&gt;&lt;url&gt;http://sfxhosted.exlibrisgroup.com/cdc?sid=OVID:medline&amp;amp;id=pmid:12405320&amp;amp;id=&amp;amp;issn=0049-4755&amp;amp;isbn=&amp;amp;volume=32&amp;amp;issue=4&amp;amp;spage=247&amp;amp;pages=247-8&amp;amp;date=2002&amp;amp;title=Tropical+Doctor&amp;amp;atitle=Anthrax+peritonitis.&amp;amp;aulast=Sujatha&amp;amp;pid=%3Cauthor%3ESujatha+S%2CParija+SC%2CBhattacharya+S%2CDevi+CS%2CPrabagaravarathanan%2CPuii+JL%2CKumar+S%3C%2Fauthor%3E&amp;amp;%3CAN%3E12405320%3C%2FAN%3E&amp;amp;%3CDT%3ECase+Reports%3C%2FDT%3E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80" w:tooltip="Sujatha, 2002 #180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80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00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India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21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F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inges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undercooked or raw meat ingestion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bdominal pain, vomiting, bloody diarrhea, abdominal distension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B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scites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/V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3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2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bCs w:val="0"/>
                <w:color w:val="000000"/>
              </w:rPr>
              <w:t xml:space="preserve">297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Kanungo&lt;/Author&gt;&lt;Year&gt;2002&lt;/Year&gt;&lt;RecNum&gt;144&lt;/RecNum&gt;&lt;DisplayText&gt;[144]&lt;/DisplayText&gt;&lt;record&gt;&lt;rec-number&gt;144&lt;/rec-number&gt;&lt;foreign-keys&gt;&lt;key app="EN" db-id="5pxsas0xr2fzfhez0eove293zrr9ddwrxw2v"&gt;144&lt;/key&gt;&lt;/foreign-keys&gt;&lt;ref-type name="Journal Article"&gt;17&lt;/ref-type&gt;&lt;contributors&gt;&lt;authors&gt;&lt;author&gt;Kanungo, R.&lt;/author&gt;&lt;author&gt;Kumar, A.&lt;/author&gt;&lt;author&gt;Bhattacharya, S.&lt;/author&gt;&lt;author&gt;Dutta, T. K.&lt;/author&gt;&lt;author&gt;Das, A. K.&lt;/author&gt;&lt;author&gt;Badrinath, S.&lt;/author&gt;&lt;/authors&gt;&lt;/contributors&gt;&lt;auth-address&gt;Department of Microbiology, Jawaharlal Institute of Postgraduate Medical Education and Research, Pondicherry, India.&lt;/auth-address&gt;&lt;titles&gt;&lt;title&gt;Problem of timely diagnosis in anthrax meningitis&lt;/title&gt;&lt;secondary-title&gt;Journal of the Association of Physicians of India&lt;/secondary-title&gt;&lt;/titles&gt;&lt;periodical&gt;&lt;full-title&gt;Journal of the Association of Physicians of India&lt;/full-title&gt;&lt;abbr-1&gt;J. Assoc. Physicians India&lt;/abbr-1&gt;&lt;abbr-2&gt;J Assoc Physicians India&lt;/abbr-2&gt;&lt;/periodical&gt;&lt;pages&gt;913-5&lt;/pages&gt;&lt;volume&gt;50&lt;/volume&gt;&lt;dates&gt;&lt;year&gt;2002&lt;/year&gt;&lt;/dates&gt;&lt;accession-num&gt;12126347&lt;/accession-num&gt;&lt;work-type&gt;Case Reports&amp;#xD;Review&lt;/work-type&gt;&lt;urls&gt;&lt;related-urls&gt;&lt;url&gt;http://ovidsp.ovid.com/ovidweb.cgi?T=JS&amp;amp;CSC=Y&amp;amp;NEWS=N&amp;amp;PAGE=fulltext&amp;amp;D=med4&amp;amp;AN=12126347&lt;/url&gt;&lt;url&gt;http://sfxhosted.exlibrisgroup.com/cdc?sid=OVID:medline&amp;amp;id=pmid:12126347&amp;amp;id=&amp;amp;issn=0004-5772&amp;amp;isbn=&amp;amp;volume=50&amp;amp;issue=&amp;amp;spage=913&amp;amp;pages=913-5&amp;amp;date=2002&amp;amp;title=Journal+of+the+Association+of+Physicians+of+India&amp;amp;atitle=Problem+of+timely+diagnosis+in+anthrax+meningitis.&amp;amp;aulast=Kanungo&amp;amp;pid=%3Cauthor%3EKanungo+R%2CKumar+A%2CBhattacharya+S%2CDutta+TK%2CDas+AK%2CBadrinath+S%3C%2Fauthor%3E&amp;amp;%3CAN%3E12126347%3C%2FAN%3E&amp;amp;%3CDT%3ECase+Reports%3C%2FDT%3E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44" w:tooltip="Kanungo, 2002 #144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44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002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India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35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Y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ever, loss of consciousness, chest wall swelling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B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S, AMS, LOC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3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3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bCs w:val="0"/>
                <w:color w:val="000000"/>
              </w:rPr>
              <w:t xml:space="preserve">298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LYW51bmdvPC9BdXRob3I+PFllYXI+MjAwMjwvWWVhcj48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</w:fldData>
              </w:fldChar>
            </w:r>
            <w:r w:rsidR="00EE4890">
              <w:rPr>
                <w:rFonts w:ascii="Calibri" w:hAnsi="Calibri"/>
                <w:color w:val="000000"/>
              </w:rPr>
              <w:instrText xml:space="preserve"> ADDIN EN.CITE </w:instrText>
            </w:r>
            <w:r w:rsidR="00EE4890"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LYW51bmdvPC9BdXRob3I+PFllYXI+MjAwMjwvWWVhcj48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</w:fldData>
              </w:fldChar>
            </w:r>
            <w:r w:rsidR="00EE4890">
              <w:rPr>
                <w:rFonts w:ascii="Calibri" w:hAnsi="Calibri"/>
                <w:color w:val="000000"/>
              </w:rPr>
              <w:instrText xml:space="preserve"> ADDIN EN.CITE.DATA </w:instrText>
            </w:r>
            <w:r w:rsidR="00EE4890">
              <w:rPr>
                <w:rFonts w:ascii="Calibri" w:hAnsi="Calibri"/>
                <w:color w:val="000000"/>
              </w:rPr>
            </w:r>
            <w:r w:rsidR="00EE4890">
              <w:rPr>
                <w:rFonts w:ascii="Calibri" w:hAnsi="Calibri"/>
                <w:color w:val="000000"/>
              </w:rPr>
              <w:fldChar w:fldCharType="end"/>
            </w:r>
            <w:r w:rsidR="00842672" w:rsidRPr="00DF23AD">
              <w:rPr>
                <w:rFonts w:ascii="Calibri" w:hAnsi="Calibri"/>
                <w:color w:val="000000"/>
              </w:rPr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42" w:tooltip="Narayan, 2009 #142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42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 xml:space="preserve">, </w:t>
            </w:r>
            <w:hyperlink w:anchor="_ENREF_144" w:tooltip="Kanungo, 2002 #144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44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00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India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35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animal contac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Y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fever, neck stiffness, comatose, </w:t>
            </w:r>
            <w:proofErr w:type="spellStart"/>
            <w:r>
              <w:rPr>
                <w:rFonts w:ascii="Calibri" w:hAnsi="Calibri"/>
                <w:color w:val="000000"/>
              </w:rPr>
              <w:t>b/l</w:t>
            </w:r>
            <w:proofErr w:type="spellEnd"/>
            <w:r>
              <w:rPr>
                <w:rFonts w:ascii="Calibri" w:hAnsi="Calibri"/>
                <w:color w:val="000000"/>
              </w:rPr>
              <w:t xml:space="preserve"> dilated sluggishly reacting pupils, </w:t>
            </w:r>
            <w:proofErr w:type="spellStart"/>
            <w:r>
              <w:rPr>
                <w:rFonts w:ascii="Calibri" w:hAnsi="Calibri"/>
                <w:color w:val="000000"/>
              </w:rPr>
              <w:t>b/l</w:t>
            </w:r>
            <w:proofErr w:type="spellEnd"/>
            <w:r>
              <w:rPr>
                <w:rFonts w:ascii="Calibri" w:hAnsi="Calibri"/>
                <w:color w:val="000000"/>
              </w:rPr>
              <w:t xml:space="preserve"> mute plantar reflexes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, B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S, AMS, LOC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3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4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bCs w:val="0"/>
                <w:color w:val="000000"/>
              </w:rPr>
              <w:t xml:space="preserve">299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Kanungo&lt;/Author&gt;&lt;Year&gt;2002&lt;/Year&gt;&lt;RecNum&gt;144&lt;/RecNum&gt;&lt;DisplayText&gt;[144]&lt;/DisplayText&gt;&lt;record&gt;&lt;rec-number&gt;144&lt;/rec-number&gt;&lt;foreign-keys&gt;&lt;key app="EN" db-id="5pxsas0xr2fzfhez0eove293zrr9ddwrxw2v"&gt;144&lt;/key&gt;&lt;/foreign-keys&gt;&lt;ref-type name="Journal Article"&gt;17&lt;/ref-type&gt;&lt;contributors&gt;&lt;authors&gt;&lt;author&gt;Kanungo, R.&lt;/author&gt;&lt;author&gt;Kumar, A.&lt;/author&gt;&lt;author&gt;Bhattacharya, S.&lt;/author&gt;&lt;author&gt;Dutta, T. K.&lt;/author&gt;&lt;author&gt;Das, A. K.&lt;/author&gt;&lt;author&gt;Badrinath, S.&lt;/author&gt;&lt;/authors&gt;&lt;/contributors&gt;&lt;auth-address&gt;Department of Microbiology, Jawaharlal Institute of Postgraduate Medical Education and Research, Pondicherry, India.&lt;/auth-address&gt;&lt;titles&gt;&lt;title&gt;Problem of timely diagnosis in anthrax meningitis&lt;/title&gt;&lt;secondary-title&gt;Journal of the Association of Physicians of India&lt;/secondary-title&gt;&lt;/titles&gt;&lt;periodical&gt;&lt;full-title&gt;Journal of the Association of Physicians of India&lt;/full-title&gt;&lt;abbr-1&gt;J. Assoc. Physicians India&lt;/abbr-1&gt;&lt;abbr-2&gt;J Assoc Physicians India&lt;/abbr-2&gt;&lt;/periodical&gt;&lt;pages&gt;913-5&lt;/pages&gt;&lt;volume&gt;50&lt;/volume&gt;&lt;dates&gt;&lt;year&gt;2002&lt;/year&gt;&lt;/dates&gt;&lt;accession-num&gt;12126347&lt;/accession-num&gt;&lt;work-type&gt;Case Reports&amp;#xD;Review&lt;/work-type&gt;&lt;urls&gt;&lt;related-urls&gt;&lt;url&gt;http://ovidsp.ovid.com/ovidweb.cgi?T=JS&amp;amp;CSC=Y&amp;amp;NEWS=N&amp;amp;PAGE=fulltext&amp;amp;D=med4&amp;amp;AN=12126347&lt;/url&gt;&lt;url&gt;http://sfxhosted.exlibrisgroup.com/cdc?sid=OVID:medline&amp;amp;id=pmid:12126347&amp;amp;id=&amp;amp;issn=0004-5772&amp;amp;isbn=&amp;amp;volume=50&amp;amp;issue=&amp;amp;spage=913&amp;amp;pages=913-5&amp;amp;date=2002&amp;amp;title=Journal+of+the+Association+of+Physicians+of+India&amp;amp;atitle=Problem+of+timely+diagnosis+in+anthrax+meningitis.&amp;amp;aulast=Kanungo&amp;amp;pid=%3Cauthor%3EKanungo+R%2CKumar+A%2CBhattacharya+S%2CDutta+TK%2CDas+AK%2CBadrinath+S%3C%2Fauthor%3E&amp;amp;%3CAN%3E12126347%3C%2FAN%3E&amp;amp;%3CDT%3ECase+Reports%3C%2FDT%3E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44" w:tooltip="Kanungo, 2002 #144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44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002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India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38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unknown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fever, loss of consciousness 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B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S, AMS, LOC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3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3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bCs w:val="0"/>
                <w:color w:val="000000"/>
              </w:rPr>
              <w:t xml:space="preserve">300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Kanungo&lt;/Author&gt;&lt;Year&gt;2002&lt;/Year&gt;&lt;RecNum&gt;144&lt;/RecNum&gt;&lt;DisplayText&gt;[144]&lt;/DisplayText&gt;&lt;record&gt;&lt;rec-number&gt;144&lt;/rec-number&gt;&lt;foreign-keys&gt;&lt;key app="EN" db-id="5pxsas0xr2fzfhez0eove293zrr9ddwrxw2v"&gt;144&lt;/key&gt;&lt;/foreign-keys&gt;&lt;ref-type name="Journal Article"&gt;17&lt;/ref-type&gt;&lt;contributors&gt;&lt;authors&gt;&lt;author&gt;Kanungo, R.&lt;/author&gt;&lt;author&gt;Kumar, A.&lt;/author&gt;&lt;author&gt;Bhattacharya, S.&lt;/author&gt;&lt;author&gt;Dutta, T. K.&lt;/author&gt;&lt;author&gt;Das, A. K.&lt;/author&gt;&lt;author&gt;Badrinath, S.&lt;/author&gt;&lt;/authors&gt;&lt;/contributors&gt;&lt;auth-address&gt;Department of Microbiology, Jawaharlal Institute of Postgraduate Medical Education and Research, Pondicherry, India.&lt;/auth-address&gt;&lt;titles&gt;&lt;title&gt;Problem of timely diagnosis in anthrax meningitis&lt;/title&gt;&lt;secondary-title&gt;Journal of the Association of Physicians of India&lt;/secondary-title&gt;&lt;/titles&gt;&lt;periodical&gt;&lt;full-title&gt;Journal of the Association of Physicians of India&lt;/full-title&gt;&lt;abbr-1&gt;J. Assoc. Physicians India&lt;/abbr-1&gt;&lt;abbr-2&gt;J Assoc Physicians India&lt;/abbr-2&gt;&lt;/periodical&gt;&lt;pages&gt;913-5&lt;/pages&gt;&lt;volume&gt;50&lt;/volume&gt;&lt;dates&gt;&lt;year&gt;2002&lt;/year&gt;&lt;/dates&gt;&lt;accession-num&gt;12126347&lt;/accession-num&gt;&lt;work-type&gt;Case Reports&amp;#xD;Review&lt;/work-type&gt;&lt;urls&gt;&lt;related-urls&gt;&lt;url&gt;http://ovidsp.ovid.com/ovidweb.cgi?T=JS&amp;amp;CSC=Y&amp;amp;NEWS=N&amp;amp;PAGE=fulltext&amp;amp;D=med4&amp;amp;AN=12126347&lt;/url&gt;&lt;url&gt;http://sfxhosted.exlibrisgroup.com/cdc?sid=OVID:medline&amp;amp;id=pmid:12126347&amp;amp;id=&amp;amp;issn=0004-5772&amp;amp;isbn=&amp;amp;volume=50&amp;amp;issue=&amp;amp;spage=913&amp;amp;pages=913-5&amp;amp;date=2002&amp;amp;title=Journal+of+the+Association+of+Physicians+of+India&amp;amp;atitle=Problem+of+timely+diagnosis+in+anthrax+meningitis.&amp;amp;aulast=Kanungo&amp;amp;pid=%3Cauthor%3EKanungo+R%2CKumar+A%2CBhattacharya+S%2CDutta+TK%2CDas+AK%2CBadrinath+S%3C%2Fauthor%3E&amp;amp;%3CAN%3E12126347%3C%2FAN%3E&amp;amp;%3CDT%3ECase+Reports%3C%2FDT%3E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44" w:tooltip="Kanungo, 2002 #144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44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00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India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40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unknown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Y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ever, altered sensorium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, B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S, AMS, LOC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6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3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bCs w:val="0"/>
                <w:color w:val="000000"/>
              </w:rPr>
              <w:t xml:space="preserve">301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Albayrak&lt;/Author&gt;&lt;Year&gt;2002&lt;/Year&gt;&lt;RecNum&gt;181&lt;/RecNum&gt;&lt;DisplayText&gt;[181]&lt;/DisplayText&gt;&lt;record&gt;&lt;rec-number&gt;181&lt;/rec-number&gt;&lt;foreign-keys&gt;&lt;key app="EN" db-id="5pxsas0xr2fzfhez0eove293zrr9ddwrxw2v"&gt;181&lt;/key&gt;&lt;/foreign-keys&gt;&lt;ref-type name="Journal Article"&gt;17&lt;/ref-type&gt;&lt;contributors&gt;&lt;authors&gt;&lt;author&gt;Albayrak, F.&lt;/author&gt;&lt;author&gt;Memikoglu, O.&lt;/author&gt;&lt;author&gt;Kurt, O.&lt;/author&gt;&lt;author&gt;Cokca, F.&lt;/author&gt;&lt;author&gt;Birengel, S.&lt;/author&gt;&lt;author&gt;Tekeli, E.&lt;/author&gt;&lt;/authors&gt;&lt;/contributors&gt;&lt;auth-address&gt;Department of Clinical Bacteriology and Infectious Diseases, Ibn-I Sina Hospital, Ankara University, Turkey. falbayrak@yahoo.com&lt;/auth-address&gt;&lt;titles&gt;&lt;title&gt;A case of anthrax meningitis&lt;/title&gt;&lt;secondary-title&gt;Scandinavian Journal of Infectious Diseases&lt;/secondary-title&gt;&lt;/titles&gt;&lt;periodical&gt;&lt;full-title&gt;Scandinavian Journal of Infectious Diseases&lt;/full-title&gt;&lt;abbr-1&gt;Scand. J. Infect. Dis.&lt;/abbr-1&gt;&lt;abbr-2&gt;Scand J Infect Dis&lt;/abbr-2&gt;&lt;/periodical&gt;&lt;pages&gt;627-8&lt;/pages&gt;&lt;volume&gt;34&lt;/volume&gt;&lt;number&gt;8&lt;/number&gt;&lt;dates&gt;&lt;year&gt;2002&lt;/year&gt;&lt;/dates&gt;&lt;accession-num&gt;12238584&lt;/accession-num&gt;&lt;work-type&gt;Case Reports&lt;/work-type&gt;&lt;urls&gt;&lt;related-urls&gt;&lt;url&gt;http://ovidsp.ovid.com/ovidweb.cgi?T=JS&amp;amp;CSC=Y&amp;amp;NEWS=N&amp;amp;PAGE=fulltext&amp;amp;D=med4&amp;amp;AN=12238584&lt;/url&gt;&lt;url&gt;http://sfxhosted.exlibrisgroup.com/cdc?sid=OVID:medline&amp;amp;id=pmid:12238584&amp;amp;id=&amp;amp;issn=0036-5548&amp;amp;isbn=&amp;amp;volume=34&amp;amp;issue=8&amp;amp;spage=627&amp;amp;pages=627-8&amp;amp;date=2002&amp;amp;title=Scandinavian+Journal+of+Infectious+Diseases&amp;amp;atitle=A+case+of+anthrax+meningitis.&amp;amp;aulast=Albayrak&amp;amp;pid=%3Cauthor%3EAlbayrak+F%2CMemikoglu+O%2CKurt+O%2CCokca+F%2CBirengel+S%2CTekeli+E%3C%2Fauthor%3E&amp;amp;%3CAN%3E12238584%3C%2FAN%3E&amp;amp;%3CDT%3ECase+Reports%3C%2FDT%3E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81" w:tooltip="Albayrak, 2002 #181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81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002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Turkey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42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unknown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animal contac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8A3440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8A3440">
              <w:rPr>
                <w:rFonts w:ascii="Calibri" w:hAnsi="Calibri"/>
                <w:color w:val="000000"/>
              </w:rPr>
              <w:t>Y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8A3440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8A3440">
              <w:rPr>
                <w:rFonts w:ascii="Calibri" w:hAnsi="Calibri"/>
                <w:color w:val="000000"/>
              </w:rPr>
              <w:t>fever, malaise, headache, fatigue, loss of consciousness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B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PE, pericardial effusion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, HA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MS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4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3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bCs w:val="0"/>
                <w:color w:val="000000"/>
              </w:rPr>
              <w:t xml:space="preserve">302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OYXJheWFuPC9BdXRob3I+PFllYXI+MjAwOTwvWWVhcj48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</w:fldData>
              </w:fldChar>
            </w:r>
            <w:r w:rsidR="00EE4890">
              <w:rPr>
                <w:rFonts w:ascii="Calibri" w:hAnsi="Calibri"/>
                <w:color w:val="000000"/>
              </w:rPr>
              <w:instrText xml:space="preserve"> ADDIN EN.CITE </w:instrText>
            </w:r>
            <w:r w:rsidR="00EE4890"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OYXJheWFuPC9BdXRob3I+PFllYXI+MjAwOTwvWWVhcj48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</w:fldData>
              </w:fldChar>
            </w:r>
            <w:r w:rsidR="00EE4890">
              <w:rPr>
                <w:rFonts w:ascii="Calibri" w:hAnsi="Calibri"/>
                <w:color w:val="000000"/>
              </w:rPr>
              <w:instrText xml:space="preserve"> ADDIN EN.CITE.DATA </w:instrText>
            </w:r>
            <w:r w:rsidR="00EE4890">
              <w:rPr>
                <w:rFonts w:ascii="Calibri" w:hAnsi="Calibri"/>
                <w:color w:val="000000"/>
              </w:rPr>
            </w:r>
            <w:r w:rsidR="00EE4890">
              <w:rPr>
                <w:rFonts w:ascii="Calibri" w:hAnsi="Calibri"/>
                <w:color w:val="000000"/>
              </w:rPr>
              <w:fldChar w:fldCharType="end"/>
            </w:r>
            <w:r w:rsidR="00842672" w:rsidRPr="00DF23AD">
              <w:rPr>
                <w:rFonts w:ascii="Calibri" w:hAnsi="Calibri"/>
                <w:color w:val="000000"/>
              </w:rPr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bCs w:val="0"/>
                <w:noProof/>
                <w:color w:val="000000"/>
              </w:rPr>
              <w:t>[</w:t>
            </w:r>
            <w:hyperlink w:anchor="_ENREF_142" w:tooltip="Narayan, 2009 #142" w:history="1">
              <w:r w:rsidR="00922266" w:rsidRPr="00EE4890">
                <w:rPr>
                  <w:rFonts w:ascii="Calibri" w:hAnsi="Calibri"/>
                  <w:b w:val="0"/>
                  <w:bCs w:val="0"/>
                  <w:noProof/>
                  <w:color w:val="000000"/>
                </w:rPr>
                <w:t>142</w:t>
              </w:r>
            </w:hyperlink>
            <w:r w:rsidR="00EE4890" w:rsidRPr="00EE4890">
              <w:rPr>
                <w:rFonts w:ascii="Calibri" w:hAnsi="Calibri"/>
                <w:b w:val="0"/>
                <w:bCs w:val="0"/>
                <w:noProof/>
                <w:color w:val="000000"/>
              </w:rPr>
              <w:t xml:space="preserve">, </w:t>
            </w:r>
            <w:hyperlink w:anchor="_ENREF_144" w:tooltip="Kanungo, 2002 #144" w:history="1">
              <w:r w:rsidR="00922266" w:rsidRPr="00EE4890">
                <w:rPr>
                  <w:rFonts w:ascii="Calibri" w:hAnsi="Calibri"/>
                  <w:b w:val="0"/>
                  <w:bCs w:val="0"/>
                  <w:noProof/>
                  <w:color w:val="000000"/>
                </w:rPr>
                <w:t>144</w:t>
              </w:r>
            </w:hyperlink>
            <w:r w:rsidR="00EE4890" w:rsidRPr="00EE4890">
              <w:rPr>
                <w:rFonts w:ascii="Calibri" w:hAnsi="Calibri"/>
                <w:b w:val="0"/>
                <w:bCs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00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India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53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animal contac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Y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fever, neck stiffness, unconscious, </w:t>
            </w:r>
            <w:proofErr w:type="spellStart"/>
            <w:r>
              <w:rPr>
                <w:rFonts w:ascii="Calibri" w:hAnsi="Calibri"/>
                <w:color w:val="000000"/>
              </w:rPr>
              <w:t>anisocoria</w:t>
            </w:r>
            <w:proofErr w:type="spellEnd"/>
            <w:r>
              <w:rPr>
                <w:rFonts w:ascii="Calibri" w:hAnsi="Calibri"/>
                <w:color w:val="000000"/>
              </w:rPr>
              <w:t xml:space="preserve">, R hemiplegia, R </w:t>
            </w:r>
            <w:r>
              <w:rPr>
                <w:rFonts w:ascii="Calibri" w:hAnsi="Calibri"/>
                <w:color w:val="000000"/>
              </w:rPr>
              <w:lastRenderedPageBreak/>
              <w:t>extensor plantar, generalized hypertonia, asymmetric hyperreflexia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lastRenderedPageBreak/>
              <w:t>M, B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MS, LOC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3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4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bCs w:val="0"/>
                <w:color w:val="000000"/>
              </w:rPr>
              <w:t xml:space="preserve">303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LYW51bmdvPC9BdXRob3I+PFllYXI+MjAwMjwvWWVhcj48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</w:fldData>
              </w:fldChar>
            </w:r>
            <w:r w:rsidR="00EE4890">
              <w:rPr>
                <w:rFonts w:ascii="Calibri" w:hAnsi="Calibri"/>
                <w:color w:val="000000"/>
              </w:rPr>
              <w:instrText xml:space="preserve"> ADDIN EN.CITE </w:instrText>
            </w:r>
            <w:r w:rsidR="00EE4890"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LYW51bmdvPC9BdXRob3I+PFllYXI+MjAwMjwvWWVhcj48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</w:fldData>
              </w:fldChar>
            </w:r>
            <w:r w:rsidR="00EE4890">
              <w:rPr>
                <w:rFonts w:ascii="Calibri" w:hAnsi="Calibri"/>
                <w:color w:val="000000"/>
              </w:rPr>
              <w:instrText xml:space="preserve"> ADDIN EN.CITE.DATA </w:instrText>
            </w:r>
            <w:r w:rsidR="00EE4890">
              <w:rPr>
                <w:rFonts w:ascii="Calibri" w:hAnsi="Calibri"/>
                <w:color w:val="000000"/>
              </w:rPr>
            </w:r>
            <w:r w:rsidR="00EE4890">
              <w:rPr>
                <w:rFonts w:ascii="Calibri" w:hAnsi="Calibri"/>
                <w:color w:val="000000"/>
              </w:rPr>
              <w:fldChar w:fldCharType="end"/>
            </w:r>
            <w:r w:rsidR="00842672" w:rsidRPr="00DF23AD">
              <w:rPr>
                <w:rFonts w:ascii="Calibri" w:hAnsi="Calibri"/>
                <w:color w:val="000000"/>
              </w:rPr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42" w:tooltip="Narayan, 2009 #142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42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 xml:space="preserve">, </w:t>
            </w:r>
            <w:hyperlink w:anchor="_ENREF_144" w:tooltip="Kanungo, 2002 #144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44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002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India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57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 xml:space="preserve">hides or </w:t>
            </w:r>
            <w:proofErr w:type="spellStart"/>
            <w:r w:rsidRPr="00735577">
              <w:rPr>
                <w:rFonts w:ascii="Calibri" w:hAnsi="Calibri"/>
                <w:color w:val="000000"/>
              </w:rPr>
              <w:t>leathe</w:t>
            </w:r>
            <w:proofErr w:type="spellEnd"/>
            <w:r w:rsidRPr="00735577">
              <w:rPr>
                <w:rFonts w:ascii="Calibri" w:hAnsi="Calibri"/>
                <w:color w:val="000000"/>
              </w:rPr>
              <w:t xml:space="preserve"> r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Y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fever, neck stiffness,  loss of consciousness, fever, </w:t>
            </w:r>
            <w:proofErr w:type="spellStart"/>
            <w:r>
              <w:rPr>
                <w:rFonts w:ascii="Calibri" w:hAnsi="Calibri"/>
                <w:color w:val="000000"/>
              </w:rPr>
              <w:t>b/l</w:t>
            </w:r>
            <w:proofErr w:type="spellEnd"/>
            <w:r>
              <w:rPr>
                <w:rFonts w:ascii="Calibri" w:hAnsi="Calibri"/>
                <w:color w:val="000000"/>
              </w:rPr>
              <w:t xml:space="preserve"> dilated fixed pupils,  hypertonia of all  limbs, </w:t>
            </w:r>
            <w:proofErr w:type="spellStart"/>
            <w:r>
              <w:rPr>
                <w:rFonts w:ascii="Calibri" w:hAnsi="Calibri"/>
                <w:color w:val="000000"/>
              </w:rPr>
              <w:t>b/l</w:t>
            </w:r>
            <w:proofErr w:type="spellEnd"/>
            <w:r>
              <w:rPr>
                <w:rFonts w:ascii="Calibri" w:hAnsi="Calibri"/>
                <w:color w:val="000000"/>
              </w:rPr>
              <w:t xml:space="preserve"> extensor plantar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B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S, AMS, LOC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4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4</w:t>
            </w:r>
          </w:p>
        </w:tc>
      </w:tr>
      <w:tr w:rsidR="007F30C6" w:rsidRPr="002B74CF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bCs w:val="0"/>
                <w:color w:val="000000"/>
              </w:rPr>
              <w:t xml:space="preserve">304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LYW51bmdvPC9BdXRob3I+PFllYXI+MjAwMjwvWWVhcj48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</w:fldData>
              </w:fldChar>
            </w:r>
            <w:r w:rsidR="00EE4890">
              <w:rPr>
                <w:rFonts w:ascii="Calibri" w:hAnsi="Calibri"/>
                <w:color w:val="000000"/>
              </w:rPr>
              <w:instrText xml:space="preserve"> ADDIN EN.CITE </w:instrText>
            </w:r>
            <w:r w:rsidR="00EE4890"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LYW51bmdvPC9BdXRob3I+PFllYXI+MjAwMjwvWWVhcj48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</w:fldData>
              </w:fldChar>
            </w:r>
            <w:r w:rsidR="00EE4890">
              <w:rPr>
                <w:rFonts w:ascii="Calibri" w:hAnsi="Calibri"/>
                <w:color w:val="000000"/>
              </w:rPr>
              <w:instrText xml:space="preserve"> ADDIN EN.CITE.DATA </w:instrText>
            </w:r>
            <w:r w:rsidR="00EE4890">
              <w:rPr>
                <w:rFonts w:ascii="Calibri" w:hAnsi="Calibri"/>
                <w:color w:val="000000"/>
              </w:rPr>
            </w:r>
            <w:r w:rsidR="00EE4890">
              <w:rPr>
                <w:rFonts w:ascii="Calibri" w:hAnsi="Calibri"/>
                <w:color w:val="000000"/>
              </w:rPr>
              <w:fldChar w:fldCharType="end"/>
            </w:r>
            <w:r w:rsidR="00842672" w:rsidRPr="00DF23AD">
              <w:rPr>
                <w:rFonts w:ascii="Calibri" w:hAnsi="Calibri"/>
                <w:color w:val="000000"/>
              </w:rPr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42" w:tooltip="Narayan, 2009 #142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42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 xml:space="preserve">, </w:t>
            </w:r>
            <w:hyperlink w:anchor="_ENREF_144" w:tooltip="Kanungo, 2002 #144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44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00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India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64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unknown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animal contac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8425D3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8425D3">
              <w:rPr>
                <w:rFonts w:ascii="Calibri" w:hAnsi="Calibri"/>
                <w:color w:val="000000"/>
              </w:rPr>
              <w:t>Y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8425D3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8425D3">
              <w:rPr>
                <w:rFonts w:ascii="Calibri" w:hAnsi="Calibri"/>
                <w:color w:val="000000"/>
              </w:rPr>
              <w:t xml:space="preserve">fever,  loss of consciousness, neck stiffness, 4-hour history of </w:t>
            </w:r>
            <w:r w:rsidRPr="008A3440">
              <w:rPr>
                <w:rFonts w:ascii="Calibri" w:hAnsi="Calibri"/>
                <w:color w:val="000000"/>
              </w:rPr>
              <w:t xml:space="preserve">coma, </w:t>
            </w:r>
            <w:proofErr w:type="spellStart"/>
            <w:r>
              <w:rPr>
                <w:rFonts w:ascii="Calibri" w:hAnsi="Calibri"/>
                <w:color w:val="000000"/>
              </w:rPr>
              <w:t>b/l</w:t>
            </w:r>
            <w:proofErr w:type="spellEnd"/>
            <w:r w:rsidRPr="008A3440">
              <w:rPr>
                <w:rFonts w:ascii="Calibri" w:hAnsi="Calibri"/>
                <w:color w:val="000000"/>
              </w:rPr>
              <w:t xml:space="preserve"> dilated fixed pupils</w:t>
            </w:r>
            <w:r w:rsidRPr="008425D3">
              <w:rPr>
                <w:rFonts w:ascii="Calibri" w:hAnsi="Calibri"/>
                <w:color w:val="000000"/>
              </w:rPr>
              <w:t xml:space="preserve">,  generalized hypotonic </w:t>
            </w:r>
            <w:proofErr w:type="spellStart"/>
            <w:r>
              <w:rPr>
                <w:rFonts w:ascii="Calibri" w:hAnsi="Calibri"/>
                <w:color w:val="000000"/>
              </w:rPr>
              <w:t>b/l</w:t>
            </w:r>
            <w:proofErr w:type="spellEnd"/>
            <w:r w:rsidRPr="008425D3">
              <w:rPr>
                <w:rFonts w:ascii="Calibri" w:hAnsi="Calibri"/>
                <w:color w:val="000000"/>
              </w:rPr>
              <w:t xml:space="preserve"> extensor plantar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B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MS, LOC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4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bCs w:val="0"/>
                <w:color w:val="000000"/>
              </w:rPr>
              <w:t xml:space="preserve">305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Kanungo&lt;/Author&gt;&lt;Year&gt;2002&lt;/Year&gt;&lt;RecNum&gt;144&lt;/RecNum&gt;&lt;DisplayText&gt;[144]&lt;/DisplayText&gt;&lt;record&gt;&lt;rec-number&gt;144&lt;/rec-number&gt;&lt;foreign-keys&gt;&lt;key app="EN" db-id="5pxsas0xr2fzfhez0eove293zrr9ddwrxw2v"&gt;144&lt;/key&gt;&lt;/foreign-keys&gt;&lt;ref-type name="Journal Article"&gt;17&lt;/ref-type&gt;&lt;contributors&gt;&lt;authors&gt;&lt;author&gt;Kanungo, R.&lt;/author&gt;&lt;author&gt;Kumar, A.&lt;/author&gt;&lt;author&gt;Bhattacharya, S.&lt;/author&gt;&lt;author&gt;Dutta, T. K.&lt;/author&gt;&lt;author&gt;Das, A. K.&lt;/author&gt;&lt;author&gt;Badrinath, S.&lt;/author&gt;&lt;/authors&gt;&lt;/contributors&gt;&lt;auth-address&gt;Department of Microbiology, Jawaharlal Institute of Postgraduate Medical Education and Research, Pondicherry, India.&lt;/auth-address&gt;&lt;titles&gt;&lt;title&gt;Problem of timely diagnosis in anthrax meningitis&lt;/title&gt;&lt;secondary-title&gt;Journal of the Association of Physicians of India&lt;/secondary-title&gt;&lt;/titles&gt;&lt;periodical&gt;&lt;full-title&gt;Journal of the Association of Physicians of India&lt;/full-title&gt;&lt;abbr-1&gt;J. Assoc. Physicians India&lt;/abbr-1&gt;&lt;abbr-2&gt;J Assoc Physicians India&lt;/abbr-2&gt;&lt;/periodical&gt;&lt;pages&gt;913-5&lt;/pages&gt;&lt;volume&gt;50&lt;/volume&gt;&lt;dates&gt;&lt;year&gt;2002&lt;/year&gt;&lt;/dates&gt;&lt;accession-num&gt;12126347&lt;/accession-num&gt;&lt;work-type&gt;Case Reports&amp;#xD;Review&lt;/work-type&gt;&lt;urls&gt;&lt;related-urls&gt;&lt;url&gt;http://ovidsp.ovid.com/ovidweb.cgi?T=JS&amp;amp;CSC=Y&amp;amp;NEWS=N&amp;amp;PAGE=fulltext&amp;amp;D=med4&amp;amp;AN=12126347&lt;/url&gt;&lt;url&gt;http://sfxhosted.exlibrisgroup.com/cdc?sid=OVID:medline&amp;amp;id=pmid:12126347&amp;amp;id=&amp;amp;issn=0004-5772&amp;amp;isbn=&amp;amp;volume=50&amp;amp;issue=&amp;amp;spage=913&amp;amp;pages=913-5&amp;amp;date=2002&amp;amp;title=Journal+of+the+Association+of+Physicians+of+India&amp;amp;atitle=Problem+of+timely+diagnosis+in+anthrax+meningitis.&amp;amp;aulast=Kanungo&amp;amp;pid=%3Cauthor%3EKanungo+R%2CKumar+A%2CBhattacharya+S%2CDutta+TK%2CDas+AK%2CBadrinath+S%3C%2Fauthor%3E&amp;amp;%3CAN%3E12126347%3C%2FAN%3E&amp;amp;%3CDT%3ECase+Reports%3C%2FDT%3E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44" w:tooltip="Kanungo, 2002 #144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44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002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India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65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Y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ever, loss of consciousness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B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S, AMS, LOC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3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bCs w:val="0"/>
                <w:color w:val="000000"/>
              </w:rPr>
              <w:t xml:space="preserve">306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CYXJha2F0PC9BdXRob3I+PFllYXI+MjAwMjwvWWVhcj48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</w:fldData>
              </w:fldChar>
            </w:r>
            <w:r w:rsidR="00192DD9">
              <w:rPr>
                <w:rFonts w:ascii="Calibri" w:hAnsi="Calibri"/>
                <w:color w:val="000000"/>
              </w:rPr>
              <w:instrText xml:space="preserve"> ADDIN EN.CITE </w:instrText>
            </w:r>
            <w:r w:rsidR="00192DD9"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CYXJha2F0PC9BdXRob3I+PFllYXI+MjAwMjwvWWVhcj48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</w:fldData>
              </w:fldChar>
            </w:r>
            <w:r w:rsidR="00192DD9">
              <w:rPr>
                <w:rFonts w:ascii="Calibri" w:hAnsi="Calibri"/>
                <w:color w:val="000000"/>
              </w:rPr>
              <w:instrText xml:space="preserve"> ADDIN EN.CITE.DATA </w:instrText>
            </w:r>
            <w:r w:rsidR="00192DD9">
              <w:rPr>
                <w:rFonts w:ascii="Calibri" w:hAnsi="Calibri"/>
                <w:color w:val="000000"/>
              </w:rPr>
            </w:r>
            <w:r w:rsidR="00192DD9">
              <w:rPr>
                <w:rFonts w:ascii="Calibri" w:hAnsi="Calibri"/>
                <w:color w:val="000000"/>
              </w:rPr>
              <w:fldChar w:fldCharType="end"/>
            </w:r>
            <w:r w:rsidR="00842672" w:rsidRPr="00DF23AD">
              <w:rPr>
                <w:rFonts w:ascii="Calibri" w:hAnsi="Calibri"/>
                <w:color w:val="000000"/>
              </w:rPr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65" w:tooltip="Guarner, 2003 #165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65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 xml:space="preserve">, </w:t>
            </w:r>
            <w:hyperlink w:anchor="_ENREF_182" w:tooltip="Barakat, 2002 #182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82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 xml:space="preserve">, </w:t>
            </w:r>
            <w:hyperlink w:anchor="_ENREF_183" w:tooltip="Centers for Disease Control and Prevention, 2001 #183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83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00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SA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94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F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proofErr w:type="spellStart"/>
            <w:r w:rsidRPr="00735577">
              <w:rPr>
                <w:rFonts w:ascii="Calibri" w:hAnsi="Calibri"/>
                <w:color w:val="000000"/>
              </w:rPr>
              <w:t>inhal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Bacillus anthracis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fever, fatigue, </w:t>
            </w:r>
            <w:proofErr w:type="spellStart"/>
            <w:r>
              <w:rPr>
                <w:rFonts w:ascii="Calibri" w:hAnsi="Calibri"/>
                <w:color w:val="000000"/>
              </w:rPr>
              <w:t>myalgias</w:t>
            </w:r>
            <w:proofErr w:type="spellEnd"/>
            <w:r>
              <w:rPr>
                <w:rFonts w:ascii="Calibri" w:hAnsi="Calibri"/>
                <w:color w:val="000000"/>
              </w:rPr>
              <w:t>, dry cough, shortness of breath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, B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PE, pericardial effusion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MS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9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5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bCs w:val="0"/>
                <w:color w:val="000000"/>
              </w:rPr>
              <w:t xml:space="preserve">307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 ExcludeAuth="1"&gt;&lt;Year&gt;2003&lt;/Year&gt;&lt;RecNum&gt;184&lt;/RecNum&gt;&lt;DisplayText&gt;[184]&lt;/DisplayText&gt;&lt;record&gt;&lt;rec-number&gt;184&lt;/rec-number&gt;&lt;foreign-keys&gt;&lt;key app="EN" db-id="5pxsas0xr2fzfhez0eove293zrr9ddwrxw2v"&gt;184&lt;/key&gt;&lt;/foreign-keys&gt;&lt;ref-type name="Government Document"&gt;46&lt;/ref-type&gt;&lt;contributors&gt;&lt;secondary-authors&gt;&lt;author&gt;Department of Health Hong Kong&lt;/author&gt;&lt;/secondary-authors&gt;&lt;/contributors&gt;&lt;titles&gt;&lt;title&gt;A Fatal Case of Anthrax Infection in 2003&lt;/title&gt;&lt;/titles&gt;&lt;pages&gt;47&lt;/pages&gt;&lt;dates&gt;&lt;year&gt;2003&lt;/year&gt;&lt;/dates&gt;&lt;pub-location&gt;Hong Kong&lt;/pub-location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84" w:tooltip=", 2003 #184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84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003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Hong Kong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2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inges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Y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ever, anorexia, abdominal pain, irritability, vomiting, and dyspnea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, N/V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MS, LOC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4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0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bCs w:val="0"/>
                <w:color w:val="000000"/>
              </w:rPr>
              <w:t xml:space="preserve">308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Kanafani&lt;/Author&gt;&lt;Year&gt;2003&lt;/Year&gt;&lt;RecNum&gt;185&lt;/RecNum&gt;&lt;DisplayText&gt;[185]&lt;/DisplayText&gt;&lt;record&gt;&lt;rec-number&gt;185&lt;/rec-number&gt;&lt;foreign-keys&gt;&lt;key app="EN" db-id="5pxsas0xr2fzfhez0eove293zrr9ddwrxw2v"&gt;185&lt;/key&gt;&lt;/foreign-keys&gt;&lt;ref-type name="Journal Article"&gt;17&lt;/ref-type&gt;&lt;contributors&gt;&lt;authors&gt;&lt;author&gt;Kanafani, Z. A.&lt;/author&gt;&lt;author&gt;Ghossain, A.&lt;/author&gt;&lt;author&gt;Sharara, A. I.&lt;/author&gt;&lt;author&gt;Hatem, J. M.&lt;/author&gt;&lt;author&gt;Kanj, S. S.&lt;/author&gt;&lt;/authors&gt;&lt;/contributors&gt;&lt;auth-address&gt;Division of Infectious Diseases, American University of Beirut Medical Center, Hamra 110, 32090 Beirut, Lebanon.&lt;/auth-address&gt;&lt;titles&gt;&lt;title&gt;Endemic gastrointestinal anthrax in 1960s Lebanon: clinical manifestations and surgical findings&lt;/title&gt;&lt;secondary-title&gt;Emerging Infectious Diseases&lt;/secondary-title&gt;&lt;/titles&gt;&lt;periodical&gt;&lt;full-title&gt;Emerging Infectious Diseases&lt;/full-title&gt;&lt;abbr-1&gt;Emerg. Infect. Dis.&lt;/abbr-1&gt;&lt;abbr-2&gt;Emerg Infect Dis&lt;/abbr-2&gt;&lt;/periodical&gt;&lt;pages&gt;520-5&lt;/pages&gt;&lt;volume&gt;9&lt;/volume&gt;&lt;number&gt;5&lt;/number&gt;&lt;dates&gt;&lt;year&gt;2003&lt;/year&gt;&lt;/dates&gt;&lt;accession-num&gt;12737733&lt;/accession-num&gt;&lt;work-type&gt;Case Reports&lt;/work-type&gt;&lt;urls&gt;&lt;related-urls&gt;&lt;url&gt;http://ovidsp.ovid.com/ovidweb.cgi?T=JS&amp;amp;CSC=Y&amp;amp;NEWS=N&amp;amp;PAGE=fulltext&amp;amp;D=medc&amp;amp;AN=12737733&lt;/url&gt;&lt;url&gt;http://sfxhosted.exlibrisgroup.com/cdc?sid=OVID:medline&amp;amp;id=pmid:12737733&amp;amp;id=&amp;amp;issn=1080-6040&amp;amp;isbn=&amp;amp;volume=9&amp;amp;issue=5&amp;amp;spage=520&amp;amp;pages=520-5&amp;amp;date=2003&amp;amp;title=Emerging+Infectious+Diseases&amp;amp;atitle=Endemic+gastrointestinal+anthrax+in+1960s+Lebanon%3A+clinical+manifestations+and+surgical+findings.&amp;amp;aulast=Kanafani&amp;amp;pid=%3Cauthor%3EKanafani+ZA%2CGhossain+A%2CSharara+AI%2CHatem+JM%2CKanj+SS%3C%2Fauthor%3E&amp;amp;%3CAN%3E12737733%3C%2FAN%3E&amp;amp;%3CDT%3ECase+Reports%3C%2FDT%3E&lt;/url&gt;&lt;/related-urls&gt;&lt;/urls&gt;&lt;custom2&gt;PMC2972760&lt;/custom2&gt;&lt;remote-database-name&gt;MEDLINE&lt;/remote-database-name&gt;&lt;remote-database-provider&gt;Ovid Technologies&lt;/remote-database-provider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85" w:tooltip="Kanafani, 2003 #185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85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00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Lebanon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7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inges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undercooked or raw meat ingestion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mbilical pain, vomiting, fever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B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hemorrhagic mucosa, ascites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, N/V, HA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2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bCs w:val="0"/>
                <w:color w:val="000000"/>
              </w:rPr>
              <w:t xml:space="preserve">309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Kanafani&lt;/Author&gt;&lt;Year&gt;2003&lt;/Year&gt;&lt;RecNum&gt;185&lt;/RecNum&gt;&lt;DisplayText&gt;[185]&lt;/DisplayText&gt;&lt;record&gt;&lt;rec-number&gt;185&lt;/rec-number&gt;&lt;foreign-keys&gt;&lt;key app="EN" db-id="5pxsas0xr2fzfhez0eove293zrr9ddwrxw2v"&gt;185&lt;/key&gt;&lt;/foreign-keys&gt;&lt;ref-type name="Journal Article"&gt;17&lt;/ref-type&gt;&lt;contributors&gt;&lt;authors&gt;&lt;author&gt;Kanafani, Z. A.&lt;/author&gt;&lt;author&gt;Ghossain, A.&lt;/author&gt;&lt;author&gt;Sharara, A. I.&lt;/author&gt;&lt;author&gt;Hatem, J. M.&lt;/author&gt;&lt;author&gt;Kanj, S. S.&lt;/author&gt;&lt;/authors&gt;&lt;/contributors&gt;&lt;auth-address&gt;Division of Infectious Diseases, American University of Beirut Medical Center, Hamra 110, 32090 Beirut, Lebanon.&lt;/auth-address&gt;&lt;titles&gt;&lt;title&gt;Endemic gastrointestinal anthrax in 1960s Lebanon: clinical manifestations and surgical findings&lt;/title&gt;&lt;secondary-title&gt;Emerging Infectious Diseases&lt;/secondary-title&gt;&lt;/titles&gt;&lt;periodical&gt;&lt;full-title&gt;Emerging Infectious Diseases&lt;/full-title&gt;&lt;abbr-1&gt;Emerg. Infect. Dis.&lt;/abbr-1&gt;&lt;abbr-2&gt;Emerg Infect Dis&lt;/abbr-2&gt;&lt;/periodical&gt;&lt;pages&gt;520-5&lt;/pages&gt;&lt;volume&gt;9&lt;/volume&gt;&lt;number&gt;5&lt;/number&gt;&lt;dates&gt;&lt;year&gt;2003&lt;/year&gt;&lt;/dates&gt;&lt;accession-num&gt;12737733&lt;/accession-num&gt;&lt;work-type&gt;Case Reports&lt;/work-type&gt;&lt;urls&gt;&lt;related-urls&gt;&lt;url&gt;http://ovidsp.ovid.com/ovidweb.cgi?T=JS&amp;amp;CSC=Y&amp;amp;NEWS=N&amp;amp;PAGE=fulltext&amp;amp;D=medc&amp;amp;AN=12737733&lt;/url&gt;&lt;url&gt;http://sfxhosted.exlibrisgroup.com/cdc?sid=OVID:medline&amp;amp;id=pmid:12737733&amp;amp;id=&amp;amp;issn=1080-6040&amp;amp;isbn=&amp;amp;volume=9&amp;amp;issue=5&amp;amp;spage=520&amp;amp;pages=520-5&amp;amp;date=2003&amp;amp;title=Emerging+Infectious+Diseases&amp;amp;atitle=Endemic+gastrointestinal+anthrax+in+1960s+Lebanon%3A+clinical+manifestations+and+surgical+findings.&amp;amp;aulast=Kanafani&amp;amp;pid=%3Cauthor%3EKanafani+ZA%2CGhossain+A%2CSharara+AI%2CHatem+JM%2CKanj+SS%3C%2Fauthor%3E&amp;amp;%3CAN%3E12737733%3C%2FAN%3E&amp;amp;%3CDT%3ECase+Reports%3C%2FDT%3E&lt;/url&gt;&lt;/related-urls&gt;&lt;/urls&gt;&lt;custom2&gt;PMC2972760&lt;/custom2&gt;&lt;remote-database-name&gt;MEDLINE&lt;/remote-database-name&gt;&lt;remote-database-provider&gt;Ovid Technologies&lt;/remote-database-provider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85" w:tooltip="Kanafani, 2003 #185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85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003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Lebanon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15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inges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undercooked or raw meat ingestion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ascites, </w:t>
            </w:r>
            <w:proofErr w:type="spellStart"/>
            <w:r>
              <w:rPr>
                <w:rFonts w:ascii="Calibri" w:hAnsi="Calibri"/>
                <w:color w:val="000000"/>
              </w:rPr>
              <w:t>oculofacial</w:t>
            </w:r>
            <w:proofErr w:type="spellEnd"/>
            <w:r>
              <w:rPr>
                <w:rFonts w:ascii="Calibri" w:hAnsi="Calibri"/>
                <w:color w:val="000000"/>
              </w:rPr>
              <w:t xml:space="preserve"> congestion, shock,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B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scites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, N/V, HA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0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bCs w:val="0"/>
                <w:color w:val="000000"/>
              </w:rPr>
              <w:t xml:space="preserve">310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Kanafani&lt;/Author&gt;&lt;Year&gt;2003&lt;/Year&gt;&lt;RecNum&gt;185&lt;/RecNum&gt;&lt;DisplayText&gt;[185]&lt;/DisplayText&gt;&lt;record&gt;&lt;rec-number&gt;185&lt;/rec-number&gt;&lt;foreign-keys&gt;&lt;key app="EN" db-id="5pxsas0xr2fzfhez0eove293zrr9ddwrxw2v"&gt;185&lt;/key&gt;&lt;/foreign-keys&gt;&lt;ref-type name="Journal Article"&gt;17&lt;/ref-type&gt;&lt;contributors&gt;&lt;authors&gt;&lt;author&gt;Kanafani, Z. A.&lt;/author&gt;&lt;author&gt;Ghossain, A.&lt;/author&gt;&lt;author&gt;Sharara, A. I.&lt;/author&gt;&lt;author&gt;Hatem, J. M.&lt;/author&gt;&lt;author&gt;Kanj, S. S.&lt;/author&gt;&lt;/authors&gt;&lt;/contributors&gt;&lt;auth-address&gt;Division of Infectious Diseases, American University of Beirut Medical Center, Hamra 110, 32090 Beirut, Lebanon.&lt;/auth-address&gt;&lt;titles&gt;&lt;title&gt;Endemic gastrointestinal anthrax in 1960s Lebanon: clinical manifestations and surgical findings&lt;/title&gt;&lt;secondary-title&gt;Emerging Infectious Diseases&lt;/secondary-title&gt;&lt;/titles&gt;&lt;periodical&gt;&lt;full-title&gt;Emerging Infectious Diseases&lt;/full-title&gt;&lt;abbr-1&gt;Emerg. Infect. Dis.&lt;/abbr-1&gt;&lt;abbr-2&gt;Emerg Infect Dis&lt;/abbr-2&gt;&lt;/periodical&gt;&lt;pages&gt;520-5&lt;/pages&gt;&lt;volume&gt;9&lt;/volume&gt;&lt;number&gt;5&lt;/number&gt;&lt;dates&gt;&lt;year&gt;2003&lt;/year&gt;&lt;/dates&gt;&lt;accession-num&gt;12737733&lt;/accession-num&gt;&lt;work-type&gt;Case Reports&lt;/work-type&gt;&lt;urls&gt;&lt;related-urls&gt;&lt;url&gt;http://ovidsp.ovid.com/ovidweb.cgi?T=JS&amp;amp;CSC=Y&amp;amp;NEWS=N&amp;amp;PAGE=fulltext&amp;amp;D=medc&amp;amp;AN=12737733&lt;/url&gt;&lt;url&gt;http://sfxhosted.exlibrisgroup.com/cdc?sid=OVID:medline&amp;amp;id=pmid:12737733&amp;amp;id=&amp;amp;issn=1080-6040&amp;amp;isbn=&amp;amp;volume=9&amp;amp;issue=5&amp;amp;spage=520&amp;amp;pages=520-5&amp;amp;date=2003&amp;amp;title=Emerging+Infectious+Diseases&amp;amp;atitle=Endemic+gastrointestinal+anthrax+in+1960s+Lebanon%3A+clinical+manifestations+and+surgical+findings.&amp;amp;aulast=Kanafani&amp;amp;pid=%3Cauthor%3EKanafani+ZA%2CGhossain+A%2CSharara+AI%2CHatem+JM%2CKanj+SS%3C%2Fauthor%3E&amp;amp;%3CAN%3E12737733%3C%2FAN%3E&amp;amp;%3CDT%3ECase+Reports%3C%2FDT%3E&lt;/url&gt;&lt;/related-urls&gt;&lt;/urls&gt;&lt;custom2&gt;PMC2972760&lt;/custom2&gt;&lt;remote-database-name&gt;MEDLINE&lt;/remote-database-name&gt;&lt;remote-database-provider&gt;Ovid Technologies&lt;/remote-database-provider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85" w:tooltip="Kanafani, 2003 #185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85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00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Lebanon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17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inges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undercooked or raw meat ingestion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bdominal pain, generalized weakness, high-grade fever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, B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scites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, N/V, HA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9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bCs w:val="0"/>
                <w:color w:val="000000"/>
              </w:rPr>
              <w:t xml:space="preserve">311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Kanafani&lt;/Author&gt;&lt;Year&gt;2003&lt;/Year&gt;&lt;RecNum&gt;185&lt;/RecNum&gt;&lt;DisplayText&gt;[185]&lt;/DisplayText&gt;&lt;record&gt;&lt;rec-number&gt;185&lt;/rec-number&gt;&lt;foreign-keys&gt;&lt;key app="EN" db-id="5pxsas0xr2fzfhez0eove293zrr9ddwrxw2v"&gt;185&lt;/key&gt;&lt;/foreign-keys&gt;&lt;ref-type name="Journal Article"&gt;17&lt;/ref-type&gt;&lt;contributors&gt;&lt;authors&gt;&lt;author&gt;Kanafani, Z. A.&lt;/author&gt;&lt;author&gt;Ghossain, A.&lt;/author&gt;&lt;author&gt;Sharara, A. I.&lt;/author&gt;&lt;author&gt;Hatem, J. M.&lt;/author&gt;&lt;author&gt;Kanj, S. S.&lt;/author&gt;&lt;/authors&gt;&lt;/contributors&gt;&lt;auth-address&gt;Division of Infectious Diseases, American University of Beirut Medical Center, Hamra 110, 32090 Beirut, Lebanon.&lt;/auth-address&gt;&lt;titles&gt;&lt;title&gt;Endemic gastrointestinal anthrax in 1960s Lebanon: clinical manifestations and surgical findings&lt;/title&gt;&lt;secondary-title&gt;Emerging Infectious Diseases&lt;/secondary-title&gt;&lt;/titles&gt;&lt;periodical&gt;&lt;full-title&gt;Emerging Infectious Diseases&lt;/full-title&gt;&lt;abbr-1&gt;Emerg. Infect. Dis.&lt;/abbr-1&gt;&lt;abbr-2&gt;Emerg Infect Dis&lt;/abbr-2&gt;&lt;/periodical&gt;&lt;pages&gt;520-5&lt;/pages&gt;&lt;volume&gt;9&lt;/volume&gt;&lt;number&gt;5&lt;/number&gt;&lt;dates&gt;&lt;year&gt;2003&lt;/year&gt;&lt;/dates&gt;&lt;accession-num&gt;12737733&lt;/accession-num&gt;&lt;work-type&gt;Case Reports&lt;/work-type&gt;&lt;urls&gt;&lt;related-urls&gt;&lt;url&gt;http://ovidsp.ovid.com/ovidweb.cgi?T=JS&amp;amp;CSC=Y&amp;amp;NEWS=N&amp;amp;PAGE=fulltext&amp;amp;D=medc&amp;amp;AN=12737733&lt;/url&gt;&lt;url&gt;http://sfxhosted.exlibrisgroup.com/cdc?sid=OVID:medline&amp;amp;id=pmid:12737733&amp;amp;id=&amp;amp;issn=1080-6040&amp;amp;isbn=&amp;amp;volume=9&amp;amp;issue=5&amp;amp;spage=520&amp;amp;pages=520-5&amp;amp;date=2003&amp;amp;title=Emerging+Infectious+Diseases&amp;amp;atitle=Endemic+gastrointestinal+anthrax+in+1960s+Lebanon%3A+clinical+manifestations+and+surgical+findings.&amp;amp;aulast=Kanafani&amp;amp;pid=%3Cauthor%3EKanafani+ZA%2CGhossain+A%2CSharara+AI%2CHatem+JM%2CKanj+SS%3C%2Fauthor%3E&amp;amp;%3CAN%3E12737733%3C%2FAN%3E&amp;amp;%3CDT%3ECase+Reports%3C%2FDT%3E&lt;/url&gt;&lt;/related-urls&gt;&lt;/urls&gt;&lt;custom2&gt;PMC2972760&lt;/custom2&gt;&lt;remote-database-name&gt;MEDLINE&lt;/remote-database-name&gt;&lt;remote-database-provider&gt;Ovid Technologies&lt;/remote-database-provider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85" w:tooltip="Kanafani, 2003 #185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85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003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Lebanon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20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F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inges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undercooked or raw meat ingestion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bdominal pain, shock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scites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, N/V, HA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0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bCs w:val="0"/>
                <w:color w:val="000000"/>
              </w:rPr>
              <w:lastRenderedPageBreak/>
              <w:t xml:space="preserve">312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Kanafani&lt;/Author&gt;&lt;Year&gt;2003&lt;/Year&gt;&lt;RecNum&gt;185&lt;/RecNum&gt;&lt;DisplayText&gt;[185]&lt;/DisplayText&gt;&lt;record&gt;&lt;rec-number&gt;185&lt;/rec-number&gt;&lt;foreign-keys&gt;&lt;key app="EN" db-id="5pxsas0xr2fzfhez0eove293zrr9ddwrxw2v"&gt;185&lt;/key&gt;&lt;/foreign-keys&gt;&lt;ref-type name="Journal Article"&gt;17&lt;/ref-type&gt;&lt;contributors&gt;&lt;authors&gt;&lt;author&gt;Kanafani, Z. A.&lt;/author&gt;&lt;author&gt;Ghossain, A.&lt;/author&gt;&lt;author&gt;Sharara, A. I.&lt;/author&gt;&lt;author&gt;Hatem, J. M.&lt;/author&gt;&lt;author&gt;Kanj, S. S.&lt;/author&gt;&lt;/authors&gt;&lt;/contributors&gt;&lt;auth-address&gt;Division of Infectious Diseases, American University of Beirut Medical Center, Hamra 110, 32090 Beirut, Lebanon.&lt;/auth-address&gt;&lt;titles&gt;&lt;title&gt;Endemic gastrointestinal anthrax in 1960s Lebanon: clinical manifestations and surgical findings&lt;/title&gt;&lt;secondary-title&gt;Emerging Infectious Diseases&lt;/secondary-title&gt;&lt;/titles&gt;&lt;periodical&gt;&lt;full-title&gt;Emerging Infectious Diseases&lt;/full-title&gt;&lt;abbr-1&gt;Emerg. Infect. Dis.&lt;/abbr-1&gt;&lt;abbr-2&gt;Emerg Infect Dis&lt;/abbr-2&gt;&lt;/periodical&gt;&lt;pages&gt;520-5&lt;/pages&gt;&lt;volume&gt;9&lt;/volume&gt;&lt;number&gt;5&lt;/number&gt;&lt;dates&gt;&lt;year&gt;2003&lt;/year&gt;&lt;/dates&gt;&lt;accession-num&gt;12737733&lt;/accession-num&gt;&lt;work-type&gt;Case Reports&lt;/work-type&gt;&lt;urls&gt;&lt;related-urls&gt;&lt;url&gt;http://ovidsp.ovid.com/ovidweb.cgi?T=JS&amp;amp;CSC=Y&amp;amp;NEWS=N&amp;amp;PAGE=fulltext&amp;amp;D=medc&amp;amp;AN=12737733&lt;/url&gt;&lt;url&gt;http://sfxhosted.exlibrisgroup.com/cdc?sid=OVID:medline&amp;amp;id=pmid:12737733&amp;amp;id=&amp;amp;issn=1080-6040&amp;amp;isbn=&amp;amp;volume=9&amp;amp;issue=5&amp;amp;spage=520&amp;amp;pages=520-5&amp;amp;date=2003&amp;amp;title=Emerging+Infectious+Diseases&amp;amp;atitle=Endemic+gastrointestinal+anthrax+in+1960s+Lebanon%3A+clinical+manifestations+and+surgical+findings.&amp;amp;aulast=Kanafani&amp;amp;pid=%3Cauthor%3EKanafani+ZA%2CGhossain+A%2CSharara+AI%2CHatem+JM%2CKanj+SS%3C%2Fauthor%3E&amp;amp;%3CAN%3E12737733%3C%2FAN%3E&amp;amp;%3CDT%3ECase+Reports%3C%2FDT%3E&lt;/url&gt;&lt;/related-urls&gt;&lt;/urls&gt;&lt;custom2&gt;PMC2972760&lt;/custom2&gt;&lt;remote-database-name&gt;MEDLINE&lt;/remote-database-name&gt;&lt;remote-database-provider&gt;Ovid Technologies&lt;/remote-database-provider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85" w:tooltip="Kanafani, 2003 #185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85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00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Lebanon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24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inges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undercooked or raw meat ingestion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severe nausea, vomiting, abdominal pain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B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scites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, N/V, HA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1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bCs w:val="0"/>
                <w:color w:val="000000"/>
              </w:rPr>
              <w:t xml:space="preserve">313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Kanafani&lt;/Author&gt;&lt;Year&gt;2003&lt;/Year&gt;&lt;RecNum&gt;185&lt;/RecNum&gt;&lt;DisplayText&gt;[185]&lt;/DisplayText&gt;&lt;record&gt;&lt;rec-number&gt;185&lt;/rec-number&gt;&lt;foreign-keys&gt;&lt;key app="EN" db-id="5pxsas0xr2fzfhez0eove293zrr9ddwrxw2v"&gt;185&lt;/key&gt;&lt;/foreign-keys&gt;&lt;ref-type name="Journal Article"&gt;17&lt;/ref-type&gt;&lt;contributors&gt;&lt;authors&gt;&lt;author&gt;Kanafani, Z. A.&lt;/author&gt;&lt;author&gt;Ghossain, A.&lt;/author&gt;&lt;author&gt;Sharara, A. I.&lt;/author&gt;&lt;author&gt;Hatem, J. M.&lt;/author&gt;&lt;author&gt;Kanj, S. S.&lt;/author&gt;&lt;/authors&gt;&lt;/contributors&gt;&lt;auth-address&gt;Division of Infectious Diseases, American University of Beirut Medical Center, Hamra 110, 32090 Beirut, Lebanon.&lt;/auth-address&gt;&lt;titles&gt;&lt;title&gt;Endemic gastrointestinal anthrax in 1960s Lebanon: clinical manifestations and surgical findings&lt;/title&gt;&lt;secondary-title&gt;Emerging Infectious Diseases&lt;/secondary-title&gt;&lt;/titles&gt;&lt;periodical&gt;&lt;full-title&gt;Emerging Infectious Diseases&lt;/full-title&gt;&lt;abbr-1&gt;Emerg. Infect. Dis.&lt;/abbr-1&gt;&lt;abbr-2&gt;Emerg Infect Dis&lt;/abbr-2&gt;&lt;/periodical&gt;&lt;pages&gt;520-5&lt;/pages&gt;&lt;volume&gt;9&lt;/volume&gt;&lt;number&gt;5&lt;/number&gt;&lt;dates&gt;&lt;year&gt;2003&lt;/year&gt;&lt;/dates&gt;&lt;accession-num&gt;12737733&lt;/accession-num&gt;&lt;work-type&gt;Case Reports&lt;/work-type&gt;&lt;urls&gt;&lt;related-urls&gt;&lt;url&gt;http://ovidsp.ovid.com/ovidweb.cgi?T=JS&amp;amp;CSC=Y&amp;amp;NEWS=N&amp;amp;PAGE=fulltext&amp;amp;D=medc&amp;amp;AN=12737733&lt;/url&gt;&lt;url&gt;http://sfxhosted.exlibrisgroup.com/cdc?sid=OVID:medline&amp;amp;id=pmid:12737733&amp;amp;id=&amp;amp;issn=1080-6040&amp;amp;isbn=&amp;amp;volume=9&amp;amp;issue=5&amp;amp;spage=520&amp;amp;pages=520-5&amp;amp;date=2003&amp;amp;title=Emerging+Infectious+Diseases&amp;amp;atitle=Endemic+gastrointestinal+anthrax+in+1960s+Lebanon%3A+clinical+manifestations+and+surgical+findings.&amp;amp;aulast=Kanafani&amp;amp;pid=%3Cauthor%3EKanafani+ZA%2CGhossain+A%2CSharara+AI%2CHatem+JM%2CKanj+SS%3C%2Fauthor%3E&amp;amp;%3CAN%3E12737733%3C%2FAN%3E&amp;amp;%3CDT%3ECase+Reports%3C%2FDT%3E&lt;/url&gt;&lt;/related-urls&gt;&lt;/urls&gt;&lt;custom2&gt;PMC2972760&lt;/custom2&gt;&lt;remote-database-name&gt;MEDLINE&lt;/remote-database-name&gt;&lt;remote-database-provider&gt;Ovid Technologies&lt;/remote-database-provider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85" w:tooltip="Kanafani, 2003 #185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85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003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Lebanon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26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inges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undercooked or raw meat ingestion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shock, abdominal pain, nausea, vomiting, generalized weakness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B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scites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, N/V, HA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5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1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bCs w:val="0"/>
                <w:color w:val="000000"/>
              </w:rPr>
              <w:t xml:space="preserve">314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Kadanali&lt;/Author&gt;&lt;Year&gt;2003&lt;/Year&gt;&lt;RecNum&gt;186&lt;/RecNum&gt;&lt;DisplayText&gt;[186]&lt;/DisplayText&gt;&lt;record&gt;&lt;rec-number&gt;186&lt;/rec-number&gt;&lt;foreign-keys&gt;&lt;key app="EN" db-id="5pxsas0xr2fzfhez0eove293zrr9ddwrxw2v"&gt;186&lt;/key&gt;&lt;/foreign-keys&gt;&lt;ref-type name="Journal Article"&gt;17&lt;/ref-type&gt;&lt;contributors&gt;&lt;authors&gt;&lt;author&gt;Kadanali, A.&lt;/author&gt;&lt;author&gt;Tasyaran, M. A.&lt;/author&gt;&lt;author&gt;Kadanali, S.&lt;/author&gt;&lt;/authors&gt;&lt;/contributors&gt;&lt;auth-address&gt;Department of Infectious Disease, University of Ataturk, School of Medicine, Erzurum, Turkey. Kadanali@atauni.edu.tr&lt;/auth-address&gt;&lt;titles&gt;&lt;title&gt;Anthrax during pregnancy: case reports and review&lt;/title&gt;&lt;secondary-title&gt;Clinical Infectious Diseases&lt;/secondary-title&gt;&lt;/titles&gt;&lt;periodical&gt;&lt;full-title&gt;Clinical Infectious Diseases&lt;/full-title&gt;&lt;abbr-1&gt;Clin. Infect. Dis.&lt;/abbr-1&gt;&lt;abbr-2&gt;Clin Infect Dis&lt;/abbr-2&gt;&lt;/periodical&gt;&lt;pages&gt;1343-6&lt;/pages&gt;&lt;volume&gt;36&lt;/volume&gt;&lt;number&gt;10&lt;/number&gt;&lt;dates&gt;&lt;year&gt;2003&lt;/year&gt;&lt;/dates&gt;&lt;accession-num&gt;12746784&lt;/accession-num&gt;&lt;work-type&gt;Case Reports&lt;/work-type&gt;&lt;urls&gt;&lt;related-urls&gt;&lt;url&gt;http://ovidsp.ovid.com/ovidweb.cgi?T=JS&amp;amp;CSC=Y&amp;amp;NEWS=N&amp;amp;PAGE=fulltext&amp;amp;D=med4&amp;amp;AN=12746784&lt;/url&gt;&lt;url&gt;http://sfxhosted.exlibrisgroup.com/cdc?sid=OVID:medline&amp;amp;id=pmid:12746784&amp;amp;id=&amp;amp;issn=1058-4838&amp;amp;isbn=&amp;amp;volume=36&amp;amp;issue=10&amp;amp;spage=1343&amp;amp;pages=1343-6&amp;amp;date=2003&amp;amp;title=Clinical+Infectious+Diseases&amp;amp;atitle=Anthrax+during+pregnancy%3A+case+reports+and+review.&amp;amp;aulast=Kadanali&amp;amp;pid=%3Cauthor%3EKadanali+A%2CTasyaran+MA%2CKadanali+S%3C%2Fauthor%3E&amp;amp;%3CAN%3E12746784%3C%2FAN%3E&amp;amp;%3CDT%3ECase+Reports%3C%2FDT%3E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86" w:tooltip="Kadanali, 2003 #186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86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00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Turkey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29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F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ever,  swelling of R arm and weeping lesion at R elbow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B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2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bCs w:val="0"/>
                <w:color w:val="000000"/>
              </w:rPr>
              <w:t xml:space="preserve">315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Kadanali&lt;/Author&gt;&lt;Year&gt;2003&lt;/Year&gt;&lt;RecNum&gt;186&lt;/RecNum&gt;&lt;DisplayText&gt;[186]&lt;/DisplayText&gt;&lt;record&gt;&lt;rec-number&gt;186&lt;/rec-number&gt;&lt;foreign-keys&gt;&lt;key app="EN" db-id="5pxsas0xr2fzfhez0eove293zrr9ddwrxw2v"&gt;186&lt;/key&gt;&lt;/foreign-keys&gt;&lt;ref-type name="Journal Article"&gt;17&lt;/ref-type&gt;&lt;contributors&gt;&lt;authors&gt;&lt;author&gt;Kadanali, A.&lt;/author&gt;&lt;author&gt;Tasyaran, M. A.&lt;/author&gt;&lt;author&gt;Kadanali, S.&lt;/author&gt;&lt;/authors&gt;&lt;/contributors&gt;&lt;auth-address&gt;Department of Infectious Disease, University of Ataturk, School of Medicine, Erzurum, Turkey. Kadanali@atauni.edu.tr&lt;/auth-address&gt;&lt;titles&gt;&lt;title&gt;Anthrax during pregnancy: case reports and review&lt;/title&gt;&lt;secondary-title&gt;Clinical Infectious Diseases&lt;/secondary-title&gt;&lt;/titles&gt;&lt;periodical&gt;&lt;full-title&gt;Clinical Infectious Diseases&lt;/full-title&gt;&lt;abbr-1&gt;Clin. Infect. Dis.&lt;/abbr-1&gt;&lt;abbr-2&gt;Clin Infect Dis&lt;/abbr-2&gt;&lt;/periodical&gt;&lt;pages&gt;1343-6&lt;/pages&gt;&lt;volume&gt;36&lt;/volume&gt;&lt;number&gt;10&lt;/number&gt;&lt;dates&gt;&lt;year&gt;2003&lt;/year&gt;&lt;/dates&gt;&lt;accession-num&gt;12746784&lt;/accession-num&gt;&lt;work-type&gt;Case Reports&lt;/work-type&gt;&lt;urls&gt;&lt;related-urls&gt;&lt;url&gt;http://ovidsp.ovid.com/ovidweb.cgi?T=JS&amp;amp;CSC=Y&amp;amp;NEWS=N&amp;amp;PAGE=fulltext&amp;amp;D=med4&amp;amp;AN=12746784&lt;/url&gt;&lt;url&gt;http://sfxhosted.exlibrisgroup.com/cdc?sid=OVID:medline&amp;amp;id=pmid:12746784&amp;amp;id=&amp;amp;issn=1058-4838&amp;amp;isbn=&amp;amp;volume=36&amp;amp;issue=10&amp;amp;spage=1343&amp;amp;pages=1343-6&amp;amp;date=2003&amp;amp;title=Clinical+Infectious+Diseases&amp;amp;atitle=Anthrax+during+pregnancy%3A+case+reports+and+review.&amp;amp;aulast=Kadanali&amp;amp;pid=%3Cauthor%3EKadanali+A%2CTasyaran+MA%2CKadanali+S%3C%2Fauthor%3E&amp;amp;%3CAN%3E12746784%3C%2FAN%3E&amp;amp;%3CDT%3ECase+Reports%3C%2FDT%3E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86" w:tooltip="Kadanali, 2003 #186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86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003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Turkey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33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F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ill or dead animal contac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ever, submandibular eschar, edema of face, neck, and upper thorax that inhibited respiratory function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, B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2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bCs w:val="0"/>
                <w:color w:val="000000"/>
              </w:rPr>
              <w:t xml:space="preserve">316 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Pantanowitz&lt;/Author&gt;&lt;Year&gt;2003&lt;/Year&gt;&lt;RecNum&gt;187&lt;/RecNum&gt;&lt;DisplayText&gt;[187]&lt;/DisplayText&gt;&lt;record&gt;&lt;rec-number&gt;187&lt;/rec-number&gt;&lt;foreign-keys&gt;&lt;key app="EN" db-id="5pxsas0xr2fzfhez0eove293zrr9ddwrxw2v"&gt;187&lt;/key&gt;&lt;/foreign-keys&gt;&lt;ref-type name="Journal Article"&gt;17&lt;/ref-type&gt;&lt;contributors&gt;&lt;authors&gt;&lt;author&gt;Pantanowitz, L.&lt;/author&gt;&lt;author&gt;Balogh, K.&lt;/author&gt;&lt;/authors&gt;&lt;/contributors&gt;&lt;auth-address&gt;Beth Israel Deaconess Medical Center, Harvard Medical School, Boston, Mass 02215, USA. lpantanowitz@hotmail.com&lt;/auth-address&gt;&lt;titles&gt;&lt;title&gt;Gastric anthrax&lt;/title&gt;&lt;secondary-title&gt;Archives of Pathology &amp;amp; Laboratory Medicine&lt;/secondary-title&gt;&lt;/titles&gt;&lt;periodical&gt;&lt;full-title&gt;Archives of Pathology and Laboratory Medicine&lt;/full-title&gt;&lt;abbr-1&gt;Arch. Pathol. Lab. Med.&lt;/abbr-1&gt;&lt;abbr-2&gt;Arch Pathol Lab Med&lt;/abbr-2&gt;&lt;abbr-3&gt;Archives of Pathology &amp;amp; Laboratory Medicine&lt;/abbr-3&gt;&lt;/periodical&gt;&lt;pages&gt;761&lt;/pages&gt;&lt;volume&gt;127&lt;/volume&gt;&lt;number&gt;6&lt;/number&gt;&lt;dates&gt;&lt;year&gt;2003&lt;/year&gt;&lt;/dates&gt;&lt;accession-num&gt;12741910&lt;/accession-num&gt;&lt;work-type&gt;Case Reports&lt;/work-type&gt;&lt;urls&gt;&lt;related-urls&gt;&lt;url&gt;http://ovidsp.ovid.com/ovidweb.cgi?T=JS&amp;amp;CSC=Y&amp;amp;NEWS=N&amp;amp;PAGE=fulltext&amp;amp;D=med4&amp;amp;AN=12741910&lt;/url&gt;&lt;url&gt;http://sfxhosted.exlibrisgroup.com/cdc?sid=OVID:medline&amp;amp;id=pmid:12741910&amp;amp;id=&amp;amp;issn=0003-9985&amp;amp;isbn=&amp;amp;volume=127&amp;amp;issue=6&amp;amp;spage=761&amp;amp;pages=761&amp;amp;date=2003&amp;amp;title=Archives+of+Pathology+%26+Laboratory+Medicine&amp;amp;atitle=Gastric+anthrax.&amp;amp;aulast=Pantanowitz&amp;amp;pid=%3Cauthor%3EPantanowitz+L%2CBalogh+K%3C%2Fauthor%3E&amp;amp;%3CAN%3E12741910%3C%2FAN%3E&amp;amp;%3CDT%3ECase+Reports%3C%2FDT%3E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87" w:tooltip="Pantanowitz, 2003 #187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87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00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Iran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42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inges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ill or dead animal ingestion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6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bCs w:val="0"/>
                <w:color w:val="000000"/>
              </w:rPr>
              <w:t xml:space="preserve">317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Velayudhan&lt;/Author&gt;&lt;Year&gt;2005&lt;/Year&gt;&lt;RecNum&gt;188&lt;/RecNum&gt;&lt;DisplayText&gt;[188]&lt;/DisplayText&gt;&lt;record&gt;&lt;rec-number&gt;188&lt;/rec-number&gt;&lt;foreign-keys&gt;&lt;key app="EN" db-id="5pxsas0xr2fzfhez0eove293zrr9ddwrxw2v"&gt;188&lt;/key&gt;&lt;/foreign-keys&gt;&lt;ref-type name="Journal Article"&gt;17&lt;/ref-type&gt;&lt;contributors&gt;&lt;authors&gt;&lt;author&gt;Velayudhan, M. N.&lt;/author&gt;&lt;author&gt;Nalini, P.&lt;/author&gt;&lt;author&gt;Kanungo, R.&lt;/author&gt;&lt;author&gt;Shashikala,&lt;/author&gt;&lt;author&gt;Cherian, T. A.&lt;/author&gt;&lt;author&gt;Srinivasan, S.&lt;/author&gt;&lt;/authors&gt;&lt;/contributors&gt;&lt;auth-address&gt;Department of Paediatrics, Pondicherry Institute of Medical Sciences, India. drvmanju@yahoo.com&lt;/auth-address&gt;&lt;titles&gt;&lt;title&gt;Inhalational anthrax with acute respiratory distress syndrome&lt;/title&gt;&lt;secondary-title&gt;Annals of Tropical Paediatrics&lt;/secondary-title&gt;&lt;/titles&gt;&lt;periodical&gt;&lt;full-title&gt;Annals of Tropical Paediatrics&lt;/full-title&gt;&lt;abbr-1&gt;Ann. Trop. Paediatr.&lt;/abbr-1&gt;&lt;abbr-2&gt;Ann Trop Paediatr&lt;/abbr-2&gt;&lt;/periodical&gt;&lt;pages&gt;49-52&lt;/pages&gt;&lt;volume&gt;25&lt;/volume&gt;&lt;number&gt;1&lt;/number&gt;&lt;dates&gt;&lt;year&gt;2005&lt;/year&gt;&lt;/dates&gt;&lt;accession-num&gt;15822245&lt;/accession-num&gt;&lt;work-type&gt;Case Reports&lt;/work-type&gt;&lt;urls&gt;&lt;related-urls&gt;&lt;url&gt;http://ovidsp.ovid.com/ovidweb.cgi?T=JS&amp;amp;CSC=Y&amp;amp;NEWS=N&amp;amp;PAGE=fulltext&amp;amp;D=med4&amp;amp;AN=15822245&lt;/url&gt;&lt;url&gt;http://sfxhosted.exlibrisgroup.com/cdc?sid=OVID:medline&amp;amp;id=pmid:15822245&amp;amp;id=&amp;amp;issn=0272-4936&amp;amp;isbn=&amp;amp;volume=25&amp;amp;issue=1&amp;amp;spage=49&amp;amp;pages=49-52&amp;amp;date=2005&amp;amp;title=Annals+of+Tropical+Paediatrics&amp;amp;atitle=Inhalational+anthrax+with+acute+respiratory+distress+syndrome.&amp;amp;aulast=Velayudhan&amp;amp;pid=%3Cauthor%3EVelayudhan+MN%2CNalini+P%2CKanungo+R%2CShashikala%2CCherian+TA%2CSrinivasan+S%3C%2Fauthor%3E&amp;amp;%3CAN%3E15822245%3C%2FAN%3E&amp;amp;%3CDT%3ECase+Reports%3C%2FDT%3E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88" w:tooltip="Velayudhan, 2005 #188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88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005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India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10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NP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distant exposure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8A3440">
              <w:rPr>
                <w:rFonts w:ascii="Calibri" w:hAnsi="Calibri"/>
                <w:color w:val="000000"/>
              </w:rPr>
              <w:t>2-day history of fever and facial swelling, nasal hemorrhage one day prior to admission that stopped spontaneously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, B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sal , epistaxis, pulmonary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4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2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bCs w:val="0"/>
                <w:color w:val="000000"/>
              </w:rPr>
              <w:t xml:space="preserve">318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Gurcan&lt;/Author&gt;&lt;Year&gt;2005&lt;/Year&gt;&lt;RecNum&gt;189&lt;/RecNum&gt;&lt;DisplayText&gt;[189]&lt;/DisplayText&gt;&lt;record&gt;&lt;rec-number&gt;189&lt;/rec-number&gt;&lt;foreign-keys&gt;&lt;key app="EN" db-id="5pxsas0xr2fzfhez0eove293zrr9ddwrxw2v"&gt;189&lt;/key&gt;&lt;/foreign-keys&gt;&lt;ref-type name="Journal Article"&gt;17&lt;/ref-type&gt;&lt;contributors&gt;&lt;authors&gt;&lt;author&gt;Gurcan, S.&lt;/author&gt;&lt;author&gt;Akata, F.&lt;/author&gt;&lt;author&gt;Kuloglu, F.&lt;/author&gt;&lt;author&gt;Erdogan, S.&lt;/author&gt;&lt;author&gt;Tugrul, M.&lt;/author&gt;&lt;/authors&gt;&lt;/contributors&gt;&lt;auth-address&gt;Department of Microbiology and Clinical Microbiology, Trakya University, Medical Faculty, 22030 Edirne, Turkey. sabangurcan@trakya.edu.tr&lt;/auth-address&gt;&lt;titles&gt;&lt;title&gt;Meningitis due to bacillus anthracis&lt;/title&gt;&lt;secondary-title&gt;Yonsei Medical Journal&lt;/secondary-title&gt;&lt;/titles&gt;&lt;periodical&gt;&lt;full-title&gt;Yonsei Medical Journal&lt;/full-title&gt;&lt;abbr-1&gt;Yonsei Med. J.&lt;/abbr-1&gt;&lt;abbr-2&gt;Yonsei Med J&lt;/abbr-2&gt;&lt;/periodical&gt;&lt;pages&gt;159-60&lt;/pages&gt;&lt;volume&gt;46&lt;/volume&gt;&lt;number&gt;1&lt;/number&gt;&lt;dates&gt;&lt;year&gt;2005&lt;/year&gt;&lt;/dates&gt;&lt;accession-num&gt;15744820&lt;/accession-num&gt;&lt;work-type&gt;Case Reports&lt;/work-type&gt;&lt;urls&gt;&lt;related-urls&gt;&lt;url&gt;http://ovidsp.ovid.com/ovidweb.cgi?T=JS&amp;amp;CSC=Y&amp;amp;NEWS=N&amp;amp;PAGE=fulltext&amp;amp;D=med4&amp;amp;AN=15744820&lt;/url&gt;&lt;url&gt;http://sfxhosted.exlibrisgroup.com/cdc?sid=OVID:medline&amp;amp;id=pmid:15744820&amp;amp;id=&amp;amp;issn=0513-5796&amp;amp;isbn=&amp;amp;volume=46&amp;amp;issue=1&amp;amp;spage=159&amp;amp;pages=159-60&amp;amp;date=2005&amp;amp;title=Yonsei+Medical+Journal&amp;amp;atitle=Meningitis+due+to+bacillus+anthracis.&amp;amp;aulast=Gurcan&amp;amp;pid=%3Cauthor%3EGurcan+S%2CAkata+F%2CKuloglu+F%2CErdogan+S%2CTugrul+M%3C%2Fauthor%3E&amp;amp;%3CAN%3E15744820%3C%2FAN%3E&amp;amp;%3CDT%3ECase+Reports%3C%2FDT%3E&lt;/url&gt;&lt;/related-urls&gt;&lt;/urls&gt;&lt;custom2&gt;PMC2823043&lt;/custom2&gt;&lt;remote-database-name&gt;MEDLINE&lt;/remote-database-name&gt;&lt;remote-database-provider&gt;Ovid Technologies&lt;/remote-database-provider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89" w:tooltip="Gurcan, 2005 #189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89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00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Turkey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36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ill or dead animal contac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Y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loss of consciousness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B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rrhythmia, SAH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MS, LOC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3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2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bCs w:val="0"/>
                <w:color w:val="000000"/>
              </w:rPr>
              <w:t xml:space="preserve">319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Yakupogullari&lt;/Author&gt;&lt;Year&gt;2006&lt;/Year&gt;&lt;RecNum&gt;190&lt;/RecNum&gt;&lt;DisplayText&gt;[190]&lt;/DisplayText&gt;&lt;record&gt;&lt;rec-number&gt;190&lt;/rec-number&gt;&lt;foreign-keys&gt;&lt;key app="EN" db-id="5pxsas0xr2fzfhez0eove293zrr9ddwrxw2v"&gt;190&lt;/key&gt;&lt;/foreign-keys&gt;&lt;ref-type name="Journal Article"&gt;17&lt;/ref-type&gt;&lt;contributors&gt;&lt;authors&gt;&lt;author&gt;Yakupogullari, Y.&lt;/author&gt;&lt;author&gt;Kabakus, N.&lt;/author&gt;&lt;author&gt;Durukan, M.&lt;/author&gt;&lt;author&gt;Kizirgil, A.&lt;/author&gt;&lt;author&gt;Bulut, Y.&lt;/author&gt;&lt;author&gt;Yilmaz, M.&lt;/author&gt;&lt;/authors&gt;&lt;/contributors&gt;&lt;titles&gt;&lt;title&gt;Anthrax meningoencephalitis secondary to oral infection&lt;/title&gt;&lt;secondary-title&gt;Pediatric Infectious Disease Journal&lt;/secondary-title&gt;&lt;/titles&gt;&lt;periodical&gt;&lt;full-title&gt;Pediatric Infectious Disease Journal&lt;/full-title&gt;&lt;abbr-1&gt;Pediatr. Infect. Dis. J.&lt;/abbr-1&gt;&lt;abbr-2&gt;Pediatr Infect Dis J&lt;/abbr-2&gt;&lt;/periodical&gt;&lt;pages&gt;572-573&lt;/pages&gt;&lt;volume&gt;25&lt;/volume&gt;&lt;number&gt;6&lt;/number&gt;&lt;dates&gt;&lt;year&gt;2006&lt;/year&gt;&lt;/dates&gt;&lt;accession-num&gt;20063138985&lt;/accession-num&gt;&lt;work-type&gt;Correspondence&lt;/work-type&gt;&lt;urls&gt;&lt;related-urls&gt;&lt;url&gt;http://ovidsp.ovid.com/ovidweb.cgi?T=JS&amp;amp;CSC=Y&amp;amp;NEWS=N&amp;amp;PAGE=fulltext&amp;amp;D=cagh&amp;amp;AN=20063138985&lt;/url&gt;&lt;url&gt;http://sfxhosted.exlibrisgroup.com/cdc?sid=OVID:caghdb&amp;amp;id=pmid:&amp;amp;id=10.1097%2F01.inf.0000219419.55572.d7&amp;amp;issn=0891-3668&amp;amp;isbn=&amp;amp;volume=25&amp;amp;issue=6&amp;amp;spage=572&amp;amp;pages=572-573&amp;amp;date=2006&amp;amp;title=Pediatric+Infectious+Disease+Journal&amp;amp;atitle=Anthrax+meningoencephalitis+secondary+to+oral+infection.&amp;amp;aulast=Yakupogullari&amp;amp;pid=%3Cauthor%3EYakupogullari%2C+Y.%2CKabakus%2C+N.%2CDurukan%2C+M.%2CKizirgil%2C+A.%2CBulut%2C+Y.%2CYilmaz%2C+M.%3C%2Fauthor%3E&amp;amp;%3CAN%3E20063138985%3C%2FAN%3E&amp;amp;%3CDT%3ECorrespondence%3C%2FDT%3E&lt;/url&gt;&lt;/related-urls&gt;&lt;/urls&gt;&lt;remote-database-name&gt;Global Health&lt;/remote-database-name&gt;&lt;remote-database-provider&gt;Ovid Technologies&lt;/remote-database-provider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90" w:tooltip="Yakupogullari, 2006 #190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90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006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Turkey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11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ill or dead animal contac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Y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papules on the oral surface of his lips, fever, headache, sore throat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, B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, HA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S, AMS, LOC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4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2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bCs w:val="0"/>
                <w:color w:val="000000"/>
              </w:rPr>
              <w:t xml:space="preserve">320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Babamahmoodi&lt;/Author&gt;&lt;Year&gt;2006&lt;/Year&gt;&lt;RecNum&gt;191&lt;/RecNum&gt;&lt;DisplayText&gt;[191]&lt;/DisplayText&gt;&lt;record&gt;&lt;rec-number&gt;191&lt;/rec-number&gt;&lt;foreign-keys&gt;&lt;key app="EN" db-id="5pxsas0xr2fzfhez0eove293zrr9ddwrxw2v"&gt;191&lt;/key&gt;&lt;/foreign-keys&gt;&lt;ref-type name="Journal Article"&gt;17&lt;/ref-type&gt;&lt;contributors&gt;&lt;authors&gt;&lt;author&gt;Babamahmoodi, F.&lt;/author&gt;&lt;author&gt;Aghabarari, F.&lt;/author&gt;&lt;author&gt;Arjmand, A.&lt;/author&gt;&lt;author&gt;Ashrafi, G. H.&lt;/author&gt;&lt;/authors&gt;&lt;/contributors&gt;&lt;auth-address&gt;Department of Infectious Disease, Sari School of Medicine, Mazandaran University of Medical Sciences, 48168 Sari, Iran.&lt;/auth-address&gt;&lt;titles&gt;&lt;title&gt;Three rare cases of anthrax arising from the same source&lt;/title&gt;&lt;secondary-title&gt;Journal of Infection&lt;/secondary-title&gt;&lt;/titles&gt;&lt;periodical&gt;&lt;full-title&gt;Journal of Infection&lt;/full-title&gt;&lt;abbr-1&gt;J. Infect.&lt;/abbr-1&gt;&lt;abbr-2&gt;J Infect&lt;/abbr-2&gt;&lt;/periodical&gt;&lt;pages&gt;e175-9&lt;/pages&gt;&lt;volume&gt;53&lt;/volume&gt;&lt;number&gt;4&lt;/number&gt;&lt;dates&gt;&lt;year&gt;2006&lt;/year&gt;&lt;/dates&gt;&lt;accession-num&gt;16442628&lt;/accession-num&gt;&lt;work-type&gt;Case Reports&amp;#xD;Research Support, Non-U.S. Gov&amp;apos;t&lt;/work-type&gt;&lt;urls&gt;&lt;related-urls&gt;&lt;url&gt;http://ovidsp.ovid.com/ovidweb.cgi?T=JS&amp;amp;CSC=Y&amp;amp;NEWS=N&amp;amp;PAGE=fulltext&amp;amp;D=med4&amp;amp;AN=16442628&lt;/url&gt;&lt;url&gt;http://sfxhosted.exlibrisgroup.com/cdc?sid=OVID:medline&amp;amp;id=pmid:16442628&amp;amp;id=&amp;amp;issn=0163-4453&amp;amp;isbn=&amp;amp;volume=53&amp;amp;issue=4&amp;amp;spage=e175&amp;amp;pages=e175-9&amp;amp;date=2006&amp;amp;title=Journal+of+Infection&amp;amp;atitle=Three+rare+cases+of+anthrax+arising+from+the+same+source.&amp;amp;aulast=Babamahmoodi&amp;amp;pid=%3Cauthor%3EBabamahmoodi+F%2CAghabarari+F%2CArjmand+A%2CAshrafi+GH%3C%2Fauthor%3E&amp;amp;%3CAN%3E16442628%3C%2FAN%3E&amp;amp;%3CDT%3ECase+Reports%3C%2FDT%3E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91" w:tooltip="Babamahmoodi, 2006 #191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91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00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Iran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12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inges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ill or dead animal ingestion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8A3440">
              <w:rPr>
                <w:rFonts w:ascii="Calibri" w:hAnsi="Calibri"/>
                <w:color w:val="000000"/>
              </w:rPr>
              <w:t>history of abdominal pain, fever, nausea, anorexia, vomiting and diarrhea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B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scites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, N/V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2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bCs w:val="0"/>
                <w:color w:val="000000"/>
              </w:rPr>
              <w:t xml:space="preserve">321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Yildirim&lt;/Author&gt;&lt;Year&gt;2006&lt;/Year&gt;&lt;RecNum&gt;192&lt;/RecNum&gt;&lt;DisplayText&gt;[192]&lt;/DisplayText&gt;&lt;record&gt;&lt;rec-number&gt;192&lt;/rec-number&gt;&lt;foreign-keys&gt;&lt;key app="EN" db-id="5pxsas0xr2fzfhez0eove293zrr9ddwrxw2v"&gt;192&lt;/key&gt;&lt;/foreign-keys&gt;&lt;ref-type name="Journal Article"&gt;17&lt;/ref-type&gt;&lt;contributors&gt;&lt;authors&gt;&lt;author&gt;Yildirim, H.&lt;/author&gt;&lt;author&gt;Kabakus, N.&lt;/author&gt;&lt;author&gt;Koc, M.&lt;/author&gt;&lt;author&gt;Murat, A.&lt;/author&gt;&lt;author&gt;Incekoy Girgin, F.&lt;/author&gt;&lt;/authors&gt;&lt;/contributors&gt;&lt;auth-address&gt;Department of Radiology, Firat University, Elazig 23119, Turkey. hanefiyildirim@firat.edu.tr&lt;/auth-address&gt;&lt;titles&gt;&lt;title&gt;Meningoencephalitis due to anthrax: CT and MR findings&lt;/title&gt;&lt;secondary-title&gt;Pediatric Radiology&lt;/secondary-title&gt;&lt;/titles&gt;&lt;periodical&gt;&lt;full-title&gt;Pediatric Radiology&lt;/full-title&gt;&lt;abbr-1&gt;Pediatr. Radiol.&lt;/abbr-1&gt;&lt;abbr-2&gt;Pediatr Radiol&lt;/abbr-2&gt;&lt;/periodical&gt;&lt;pages&gt;1190-3&lt;/pages&gt;&lt;volume&gt;36&lt;/volume&gt;&lt;number&gt;11&lt;/number&gt;&lt;dates&gt;&lt;year&gt;2006&lt;/year&gt;&lt;/dates&gt;&lt;accession-num&gt;16906391&lt;/accession-num&gt;&lt;work-type&gt;Case Reports&lt;/work-type&gt;&lt;urls&gt;&lt;related-urls&gt;&lt;url&gt;http://ovidsp.ovid.com/ovidweb.cgi?T=JS&amp;amp;CSC=Y&amp;amp;NEWS=N&amp;amp;PAGE=fulltext&amp;amp;D=med4&amp;amp;AN=16906391&lt;/url&gt;&lt;url&gt;http://sfxhosted.exlibrisgroup.com/cdc?sid=OVID:medline&amp;amp;id=pmid:16906391&amp;amp;id=&amp;amp;issn=0301-0449&amp;amp;isbn=&amp;amp;volume=36&amp;amp;issue=11&amp;amp;spage=1190&amp;amp;pages=1190-3&amp;amp;date=2006&amp;amp;title=Pediatric+Radiology&amp;amp;atitle=Meningoencephalitis+due+to+anthrax%3A+CT+and+MR+findings.&amp;amp;aulast=Yildirim&amp;amp;pid=%3Cauthor%3EYildirim+H%2CKabakus+N%2CKoc+M%2CMurat+A%2CIncekoy+Girgin+F%3C%2Fauthor%3E&amp;amp;%3CAN%3E16906391%3C%2FAN%3E&amp;amp;%3CDT%3ECase+Reports%3C%2FDT%3E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92" w:tooltip="Yildirim, 2006 #192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92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006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Turkey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12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ill or dead animal contac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Y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loss of consciousness and seizures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MS, LOC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9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bCs w:val="0"/>
                <w:color w:val="000000"/>
              </w:rPr>
              <w:lastRenderedPageBreak/>
              <w:t xml:space="preserve">322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Babamahmoodi&lt;/Author&gt;&lt;Year&gt;2006&lt;/Year&gt;&lt;RecNum&gt;191&lt;/RecNum&gt;&lt;DisplayText&gt;[191]&lt;/DisplayText&gt;&lt;record&gt;&lt;rec-number&gt;191&lt;/rec-number&gt;&lt;foreign-keys&gt;&lt;key app="EN" db-id="5pxsas0xr2fzfhez0eove293zrr9ddwrxw2v"&gt;191&lt;/key&gt;&lt;/foreign-keys&gt;&lt;ref-type name="Journal Article"&gt;17&lt;/ref-type&gt;&lt;contributors&gt;&lt;authors&gt;&lt;author&gt;Babamahmoodi, F.&lt;/author&gt;&lt;author&gt;Aghabarari, F.&lt;/author&gt;&lt;author&gt;Arjmand, A.&lt;/author&gt;&lt;author&gt;Ashrafi, G. H.&lt;/author&gt;&lt;/authors&gt;&lt;/contributors&gt;&lt;auth-address&gt;Department of Infectious Disease, Sari School of Medicine, Mazandaran University of Medical Sciences, 48168 Sari, Iran.&lt;/auth-address&gt;&lt;titles&gt;&lt;title&gt;Three rare cases of anthrax arising from the same source&lt;/title&gt;&lt;secondary-title&gt;Journal of Infection&lt;/secondary-title&gt;&lt;/titles&gt;&lt;periodical&gt;&lt;full-title&gt;Journal of Infection&lt;/full-title&gt;&lt;abbr-1&gt;J. Infect.&lt;/abbr-1&gt;&lt;abbr-2&gt;J Infect&lt;/abbr-2&gt;&lt;/periodical&gt;&lt;pages&gt;e175-9&lt;/pages&gt;&lt;volume&gt;53&lt;/volume&gt;&lt;number&gt;4&lt;/number&gt;&lt;dates&gt;&lt;year&gt;2006&lt;/year&gt;&lt;/dates&gt;&lt;accession-num&gt;16442628&lt;/accession-num&gt;&lt;work-type&gt;Case Reports&amp;#xD;Research Support, Non-U.S. Gov&amp;apos;t&lt;/work-type&gt;&lt;urls&gt;&lt;related-urls&gt;&lt;url&gt;http://ovidsp.ovid.com/ovidweb.cgi?T=JS&amp;amp;CSC=Y&amp;amp;NEWS=N&amp;amp;PAGE=fulltext&amp;amp;D=med4&amp;amp;AN=16442628&lt;/url&gt;&lt;url&gt;http://sfxhosted.exlibrisgroup.com/cdc?sid=OVID:medline&amp;amp;id=pmid:16442628&amp;amp;id=&amp;amp;issn=0163-4453&amp;amp;isbn=&amp;amp;volume=53&amp;amp;issue=4&amp;amp;spage=e175&amp;amp;pages=e175-9&amp;amp;date=2006&amp;amp;title=Journal+of+Infection&amp;amp;atitle=Three+rare+cases+of+anthrax+arising+from+the+same+source.&amp;amp;aulast=Babamahmoodi&amp;amp;pid=%3Cauthor%3EBabamahmoodi+F%2CAghabarari+F%2CArjmand+A%2CAshrafi+GH%3C%2Fauthor%3E&amp;amp;%3CAN%3E16442628%3C%2FAN%3E&amp;amp;%3CDT%3ECase+Reports%3C%2FDT%3E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91" w:tooltip="Babamahmoodi, 2006 #191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91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00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Iran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14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F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inges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ill or dead animal ingestion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145F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145F4"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145F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8A3440">
              <w:rPr>
                <w:rFonts w:ascii="Calibri" w:hAnsi="Calibri"/>
                <w:color w:val="000000"/>
              </w:rPr>
              <w:t xml:space="preserve">fever,  </w:t>
            </w:r>
            <w:r>
              <w:rPr>
                <w:rFonts w:ascii="Calibri" w:hAnsi="Calibri"/>
                <w:color w:val="000000"/>
              </w:rPr>
              <w:t>sore throat</w:t>
            </w:r>
            <w:r w:rsidRPr="008A3440">
              <w:rPr>
                <w:rFonts w:ascii="Calibri" w:hAnsi="Calibri"/>
                <w:color w:val="000000"/>
              </w:rPr>
              <w:t xml:space="preserve">, dysphagia, hoarseness, painful swelling of the neck 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B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1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bCs w:val="0"/>
                <w:color w:val="000000"/>
              </w:rPr>
              <w:t xml:space="preserve">323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Ghossain&lt;/Author&gt;&lt;Year&gt;2006&lt;/Year&gt;&lt;RecNum&gt;193&lt;/RecNum&gt;&lt;DisplayText&gt;[193]&lt;/DisplayText&gt;&lt;record&gt;&lt;rec-number&gt;193&lt;/rec-number&gt;&lt;foreign-keys&gt;&lt;key app="EN" db-id="5pxsas0xr2fzfhez0eove293zrr9ddwrxw2v"&gt;193&lt;/key&gt;&lt;/foreign-keys&gt;&lt;ref-type name="Journal Article"&gt;17&lt;/ref-type&gt;&lt;contributors&gt;&lt;authors&gt;&lt;author&gt;Ghossain, A.&lt;/author&gt;&lt;/authors&gt;&lt;/contributors&gt;&lt;auth-address&gt;Rizk Hospital, Beirut 1107-2130, Lebanon.&lt;/auth-address&gt;&lt;titles&gt;&lt;title&gt;Images in clinical medicine. Anthrax of the cecum&lt;/title&gt;&lt;secondary-title&gt;New England Journal of Medicine&lt;/secondary-title&gt;&lt;/titles&gt;&lt;periodical&gt;&lt;full-title&gt;New England Journal of Medicine&lt;/full-title&gt;&lt;abbr-1&gt;N. Engl. J. Med.&lt;/abbr-1&gt;&lt;abbr-2&gt;N Engl J Med&lt;/abbr-2&gt;&lt;/periodical&gt;&lt;pages&gt;940&lt;/pages&gt;&lt;volume&gt;355&lt;/volume&gt;&lt;number&gt;9&lt;/number&gt;&lt;dates&gt;&lt;year&gt;2006&lt;/year&gt;&lt;/dates&gt;&lt;accession-num&gt;16943406&lt;/accession-num&gt;&lt;work-type&gt;Case Reports&lt;/work-type&gt;&lt;urls&gt;&lt;related-urls&gt;&lt;url&gt;http://ovidsp.ovid.com/ovidweb.cgi?T=JS&amp;amp;CSC=Y&amp;amp;NEWS=N&amp;amp;PAGE=fulltext&amp;amp;D=med4&amp;amp;AN=16943406&lt;/url&gt;&lt;url&gt;http://sfxhosted.exlibrisgroup.com/cdc?sid=OVID:medline&amp;amp;id=pmid:16943406&amp;amp;id=&amp;amp;issn=0028-4793&amp;amp;isbn=&amp;amp;volume=355&amp;amp;issue=9&amp;amp;spage=940&amp;amp;pages=940&amp;amp;date=2006&amp;amp;title=New+England+Journal+of+Medicine&amp;amp;atitle=Images+in+clinical+medicine.+Anthrax+of+the+cecum.&amp;amp;aulast=Ghossain&amp;amp;pid=%3Cauthor%3EGhossain+A%3C%2Fauthor%3E&amp;amp;%3CAN%3E16943406%3C%2FAN%3E&amp;amp;%3CDT%3ECase+Reports%3C%2FDT%3E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93" w:tooltip="Ghossain, 2006 #193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93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006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Lebanon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25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inges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ill or dead animal ingestion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dizziness, fatigue, myalgia, mild fever, distention of abdomen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, B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scites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2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bCs w:val="0"/>
                <w:color w:val="000000"/>
              </w:rPr>
              <w:t xml:space="preserve">324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Babamahmoodi&lt;/Author&gt;&lt;Year&gt;2006&lt;/Year&gt;&lt;RecNum&gt;191&lt;/RecNum&gt;&lt;DisplayText&gt;[191]&lt;/DisplayText&gt;&lt;record&gt;&lt;rec-number&gt;191&lt;/rec-number&gt;&lt;foreign-keys&gt;&lt;key app="EN" db-id="5pxsas0xr2fzfhez0eove293zrr9ddwrxw2v"&gt;191&lt;/key&gt;&lt;/foreign-keys&gt;&lt;ref-type name="Journal Article"&gt;17&lt;/ref-type&gt;&lt;contributors&gt;&lt;authors&gt;&lt;author&gt;Babamahmoodi, F.&lt;/author&gt;&lt;author&gt;Aghabarari, F.&lt;/author&gt;&lt;author&gt;Arjmand, A.&lt;/author&gt;&lt;author&gt;Ashrafi, G. H.&lt;/author&gt;&lt;/authors&gt;&lt;/contributors&gt;&lt;auth-address&gt;Department of Infectious Disease, Sari School of Medicine, Mazandaran University of Medical Sciences, 48168 Sari, Iran.&lt;/auth-address&gt;&lt;titles&gt;&lt;title&gt;Three rare cases of anthrax arising from the same source&lt;/title&gt;&lt;secondary-title&gt;Journal of Infection&lt;/secondary-title&gt;&lt;/titles&gt;&lt;periodical&gt;&lt;full-title&gt;Journal of Infection&lt;/full-title&gt;&lt;abbr-1&gt;J. Infect.&lt;/abbr-1&gt;&lt;abbr-2&gt;J Infect&lt;/abbr-2&gt;&lt;/periodical&gt;&lt;pages&gt;e175-9&lt;/pages&gt;&lt;volume&gt;53&lt;/volume&gt;&lt;number&gt;4&lt;/number&gt;&lt;dates&gt;&lt;year&gt;2006&lt;/year&gt;&lt;/dates&gt;&lt;accession-num&gt;16442628&lt;/accession-num&gt;&lt;work-type&gt;Case Reports&amp;#xD;Research Support, Non-U.S. Gov&amp;apos;t&lt;/work-type&gt;&lt;urls&gt;&lt;related-urls&gt;&lt;url&gt;http://ovidsp.ovid.com/ovidweb.cgi?T=JS&amp;amp;CSC=Y&amp;amp;NEWS=N&amp;amp;PAGE=fulltext&amp;amp;D=med4&amp;amp;AN=16442628&lt;/url&gt;&lt;url&gt;http://sfxhosted.exlibrisgroup.com/cdc?sid=OVID:medline&amp;amp;id=pmid:16442628&amp;amp;id=&amp;amp;issn=0163-4453&amp;amp;isbn=&amp;amp;volume=53&amp;amp;issue=4&amp;amp;spage=e175&amp;amp;pages=e175-9&amp;amp;date=2006&amp;amp;title=Journal+of+Infection&amp;amp;atitle=Three+rare+cases+of+anthrax+arising+from+the+same+source.&amp;amp;aulast=Babamahmoodi&amp;amp;pid=%3Cauthor%3EBabamahmoodi+F%2CAghabarari+F%2CArjmand+A%2CAshrafi+GH%3C%2Fauthor%3E&amp;amp;%3CAN%3E16442628%3C%2FAN%3E&amp;amp;%3CDT%3ECase+Reports%3C%2FDT%3E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91" w:tooltip="Babamahmoodi, 2006 #191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91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00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Iran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34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F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inges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ill or dead animal ingestion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Y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8A3440">
              <w:rPr>
                <w:rFonts w:ascii="Calibri" w:hAnsi="Calibri"/>
                <w:color w:val="000000"/>
              </w:rPr>
              <w:t xml:space="preserve">history of fever, abdominal pain, nausea, and vomiting 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B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, N/V, HA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MS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6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2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bCs w:val="0"/>
                <w:color w:val="000000"/>
              </w:rPr>
              <w:t xml:space="preserve">325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XYWxzaDwvQXV0aG9yPjxZZWFyPjIwMDY8L1llYXI+PFJl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</w:fldData>
              </w:fldChar>
            </w:r>
            <w:r w:rsidR="00192DD9">
              <w:rPr>
                <w:rFonts w:ascii="Calibri" w:hAnsi="Calibri"/>
                <w:color w:val="000000"/>
              </w:rPr>
              <w:instrText xml:space="preserve"> ADDIN EN.CITE </w:instrText>
            </w:r>
            <w:r w:rsidR="00192DD9"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XYWxzaDwvQXV0aG9yPjxZZWFyPjIwMDY8L1llYXI+PFJl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</w:fldData>
              </w:fldChar>
            </w:r>
            <w:r w:rsidR="00192DD9">
              <w:rPr>
                <w:rFonts w:ascii="Calibri" w:hAnsi="Calibri"/>
                <w:color w:val="000000"/>
              </w:rPr>
              <w:instrText xml:space="preserve"> ADDIN EN.CITE.DATA </w:instrText>
            </w:r>
            <w:r w:rsidR="00192DD9">
              <w:rPr>
                <w:rFonts w:ascii="Calibri" w:hAnsi="Calibri"/>
                <w:color w:val="000000"/>
              </w:rPr>
            </w:r>
            <w:r w:rsidR="00192DD9">
              <w:rPr>
                <w:rFonts w:ascii="Calibri" w:hAnsi="Calibri"/>
                <w:color w:val="000000"/>
              </w:rPr>
              <w:fldChar w:fldCharType="end"/>
            </w:r>
            <w:r w:rsidR="00842672" w:rsidRPr="00DF23AD">
              <w:rPr>
                <w:rFonts w:ascii="Calibri" w:hAnsi="Calibri"/>
                <w:color w:val="000000"/>
              </w:rPr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94" w:tooltip="Walsh, 2006 #194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94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 xml:space="preserve">, </w:t>
            </w:r>
            <w:hyperlink w:anchor="_ENREF_195" w:tooltip="Walsh, 2007 #195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95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007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SA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44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proofErr w:type="spellStart"/>
            <w:r w:rsidRPr="00735577">
              <w:rPr>
                <w:rFonts w:ascii="Calibri" w:hAnsi="Calibri"/>
                <w:color w:val="000000"/>
              </w:rPr>
              <w:t>inhal</w:t>
            </w:r>
            <w:proofErr w:type="spellEnd"/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hides or leather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dyspnea, nonproductive cough, chest pain, diaphoresis, shortness of breath, dry cough, malaise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, B, AS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PE, pericardial effusion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4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bCs w:val="0"/>
                <w:color w:val="000000"/>
              </w:rPr>
              <w:t xml:space="preserve">326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Karpouzis&lt;/Author&gt;&lt;Year&gt;2007&lt;/Year&gt;&lt;RecNum&gt;196&lt;/RecNum&gt;&lt;DisplayText&gt;[196]&lt;/DisplayText&gt;&lt;record&gt;&lt;rec-number&gt;196&lt;/rec-number&gt;&lt;foreign-keys&gt;&lt;key app="EN" db-id="5pxsas0xr2fzfhez0eove293zrr9ddwrxw2v"&gt;196&lt;/key&gt;&lt;/foreign-keys&gt;&lt;ref-type name="Journal Article"&gt;17&lt;/ref-type&gt;&lt;contributors&gt;&lt;authors&gt;&lt;author&gt;Karpouzis, A.&lt;/author&gt;&lt;author&gt;Panopoulou, M.&lt;/author&gt;&lt;author&gt;Bazzano, G.&lt;/author&gt;&lt;author&gt;Grapsa, A.&lt;/author&gt;&lt;author&gt;Maltezos, E.&lt;/author&gt;&lt;author&gt;Ktenidou-Kartali, S.&lt;/author&gt;&lt;author&gt;Kouskoukis, C.&lt;/author&gt;&lt;/authors&gt;&lt;/contributors&gt;&lt;auth-address&gt;University Dept of Dermatology, Faculty of Medicine. Democritus University of Thrace, Greece. karpouzis@bitservices.gr&lt;/auth-address&gt;&lt;titles&gt;&lt;title&gt;Extensive cutaneous anthrax in an immunocompetent patient&lt;/title&gt;&lt;secondary-title&gt;European Journal of Dermatology&lt;/secondary-title&gt;&lt;/titles&gt;&lt;periodical&gt;&lt;full-title&gt;European Journal of Dermatology&lt;/full-title&gt;&lt;abbr-1&gt;Eur. J. Dermatol.&lt;/abbr-1&gt;&lt;abbr-2&gt;Eur J Dermatol&lt;/abbr-2&gt;&lt;/periodical&gt;&lt;pages&gt;443-5&lt;/pages&gt;&lt;volume&gt;17&lt;/volume&gt;&lt;number&gt;5&lt;/number&gt;&lt;dates&gt;&lt;year&gt;2007&lt;/year&gt;&lt;/dates&gt;&lt;accession-num&gt;17673392&lt;/accession-num&gt;&lt;work-type&gt;Case Reports&lt;/work-type&gt;&lt;urls&gt;&lt;related-urls&gt;&lt;url&gt;http://ovidsp.ovid.com/ovidweb.cgi?T=JS&amp;amp;CSC=Y&amp;amp;NEWS=N&amp;amp;PAGE=fulltext&amp;amp;D=med4&amp;amp;AN=17673392&lt;/url&gt;&lt;url&gt;http://sfxhosted.exlibrisgroup.com/cdc?sid=OVID:medline&amp;amp;id=pmid:17673392&amp;amp;id=&amp;amp;issn=1167-1122&amp;amp;isbn=&amp;amp;volume=17&amp;amp;issue=5&amp;amp;spage=443&amp;amp;pages=443-5&amp;amp;date=2007&amp;amp;title=European+Journal+of+Dermatology&amp;amp;atitle=Extensive+cutaneous+anthrax+in+an+immunocompetent+patient.&amp;amp;aulast=Karpouzis&amp;amp;pid=%3Cauthor%3EKarpouzis+A%2CPanopoulou+M%2CBazzano+G%2CGrapsa+A%2CMaltezos+E%2CKtenidou-Kartali+S%2CKouskoukis+C%3C%2Fauthor%3E&amp;amp;%3CAN%3E17673392%3C%2FAN%3E&amp;amp;%3CDT%3ECase+Reports%3C%2FDT%3E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96" w:tooltip="Karpouzis, 2007 #196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96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007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Greece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60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animal contac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high fever, raised hemorrhagic bullae on L forearm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, B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2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bCs w:val="0"/>
                <w:color w:val="000000"/>
              </w:rPr>
              <w:t xml:space="preserve">327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Bindu&lt;/Author&gt;&lt;Year&gt;2007&lt;/Year&gt;&lt;RecNum&gt;197&lt;/RecNum&gt;&lt;DisplayText&gt;[197]&lt;/DisplayText&gt;&lt;record&gt;&lt;rec-number&gt;197&lt;/rec-number&gt;&lt;foreign-keys&gt;&lt;key app="EN" db-id="5pxsas0xr2fzfhez0eove293zrr9ddwrxw2v"&gt;197&lt;/key&gt;&lt;/foreign-keys&gt;&lt;ref-type name="Journal Article"&gt;17&lt;/ref-type&gt;&lt;contributors&gt;&lt;authors&gt;&lt;author&gt;Bindu, M.&lt;/author&gt;&lt;author&gt;Vengamma, B.&lt;/author&gt;&lt;author&gt;Kumar, G.&lt;/author&gt;&lt;/authors&gt;&lt;/contributors&gt;&lt;titles&gt;&lt;title&gt;Anthrax meningoencephalitis successfully treated&lt;/title&gt;&lt;secondary-title&gt;European Journal of Neurology&lt;/secondary-title&gt;&lt;/titles&gt;&lt;periodical&gt;&lt;full-title&gt;European Journal of Neurology&lt;/full-title&gt;&lt;abbr-1&gt;Eur. J. Neurol.&lt;/abbr-1&gt;&lt;abbr-2&gt;Eur J Neurol&lt;/abbr-2&gt;&lt;/periodical&gt;&lt;pages&gt;e18&lt;/pages&gt;&lt;volume&gt;14&lt;/volume&gt;&lt;number&gt;8&lt;/number&gt;&lt;dates&gt;&lt;year&gt;2007&lt;/year&gt;&lt;/dates&gt;&lt;accession-num&gt;17661992&lt;/accession-num&gt;&lt;work-type&gt;Case Reports&amp;#xD;Letter&lt;/work-type&gt;&lt;urls&gt;&lt;related-urls&gt;&lt;url&gt;http://ovidsp.ovid.com/ovidweb.cgi?T=JS&amp;amp;CSC=Y&amp;amp;NEWS=N&amp;amp;PAGE=fulltext&amp;amp;D=med4&amp;amp;AN=17661992&lt;/url&gt;&lt;url&gt;http://sfxhosted.exlibrisgroup.com/cdc?sid=OVID:medline&amp;amp;id=pmid:17661992&amp;amp;id=&amp;amp;issn=1351-5101&amp;amp;isbn=&amp;amp;volume=14&amp;amp;issue=8&amp;amp;spage=e18&amp;amp;pages=e18&amp;amp;date=2007&amp;amp;title=European+Journal+of+Neurology&amp;amp;atitle=Anthrax+meningoencephalitis+successfully+treated.&amp;amp;aulast=Bindu&amp;amp;pid=%3Cauthor%3EBindu+M%2CVengamma+B%2CKumar+G%3C%2Fauthor%3E&amp;amp;%3CAN%3E17661992%3C%2FAN%3E&amp;amp;%3CDT%3ECase+Reports%3C%2FDT%3E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97" w:tooltip="Bindu, 2007 #197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97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007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India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70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unknown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Y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nconscious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, B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PE, Pulmonary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, N/V, HA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S, AMS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1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bCs w:val="0"/>
                <w:color w:val="000000"/>
              </w:rPr>
              <w:t xml:space="preserve">328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BbmFyYWtpPC9BdXRob3I+PFllYXI+MjAwODwvWWVhcj48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</w:fldData>
              </w:fldChar>
            </w:r>
            <w:r w:rsidR="00EE4890">
              <w:rPr>
                <w:rFonts w:ascii="Calibri" w:hAnsi="Calibri"/>
                <w:color w:val="000000"/>
              </w:rPr>
              <w:instrText xml:space="preserve"> ADDIN EN.CITE </w:instrText>
            </w:r>
            <w:r w:rsidR="00EE4890"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BbmFyYWtpPC9BdXRob3I+PFllYXI+MjAwODwvWWVhcj48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</w:fldData>
              </w:fldChar>
            </w:r>
            <w:r w:rsidR="00EE4890">
              <w:rPr>
                <w:rFonts w:ascii="Calibri" w:hAnsi="Calibri"/>
                <w:color w:val="000000"/>
              </w:rPr>
              <w:instrText xml:space="preserve"> ADDIN EN.CITE.DATA </w:instrText>
            </w:r>
            <w:r w:rsidR="00EE4890">
              <w:rPr>
                <w:rFonts w:ascii="Calibri" w:hAnsi="Calibri"/>
                <w:color w:val="000000"/>
              </w:rPr>
            </w:r>
            <w:r w:rsidR="00EE4890">
              <w:rPr>
                <w:rFonts w:ascii="Calibri" w:hAnsi="Calibri"/>
                <w:color w:val="000000"/>
              </w:rPr>
              <w:fldChar w:fldCharType="end"/>
            </w:r>
            <w:r w:rsidR="00842672" w:rsidRPr="00DF23AD">
              <w:rPr>
                <w:rFonts w:ascii="Calibri" w:hAnsi="Calibri"/>
                <w:color w:val="000000"/>
              </w:rPr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98" w:tooltip="Anaraki, 2008 #198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98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 xml:space="preserve">, </w:t>
            </w:r>
            <w:hyperlink w:anchor="_ENREF_199" w:tooltip=", 2008 #199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99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00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Great Britain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A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proofErr w:type="spellStart"/>
            <w:r w:rsidRPr="00735577">
              <w:rPr>
                <w:rFonts w:ascii="Calibri" w:hAnsi="Calibri"/>
                <w:color w:val="000000"/>
              </w:rPr>
              <w:t>inhal</w:t>
            </w:r>
            <w:proofErr w:type="spell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hides or leathe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8A3440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8A3440">
              <w:rPr>
                <w:rFonts w:ascii="Calibri" w:hAnsi="Calibri"/>
                <w:color w:val="000000"/>
              </w:rPr>
              <w:t>fever, night sweats, rigors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, B, AS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PE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5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1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bCs w:val="0"/>
                <w:color w:val="000000"/>
              </w:rPr>
              <w:t xml:space="preserve">329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Narayan&lt;/Author&gt;&lt;Year&gt;2009&lt;/Year&gt;&lt;RecNum&gt;142&lt;/RecNum&gt;&lt;DisplayText&gt;[142]&lt;/DisplayText&gt;&lt;record&gt;&lt;rec-number&gt;142&lt;/rec-number&gt;&lt;foreign-keys&gt;&lt;key app="EN" db-id="5pxsas0xr2fzfhez0eove293zrr9ddwrxw2v"&gt;142&lt;/key&gt;&lt;/foreign-keys&gt;&lt;ref-type name="Journal Article"&gt;17&lt;/ref-type&gt;&lt;contributors&gt;&lt;authors&gt;&lt;author&gt;Narayan, S. K.&lt;/author&gt;&lt;author&gt;Sreelakshmi, M.&lt;/author&gt;&lt;author&gt;Sujatha, S.&lt;/author&gt;&lt;author&gt;Dutta, T. K.&lt;/author&gt;&lt;/authors&gt;&lt;/contributors&gt;&lt;auth-address&gt;Department of Neurology, Jawaharlal Institute of Postgraduate Medical Education and Research, Puducherry, India. sunil.narayan@jipmer.edu.in&lt;/auth-address&gt;&lt;titles&gt;&lt;title&gt;Anthrax meningoencephalitis--declining trends in an uncommon but catastrophic CNS infection in rural Tamil Nadu, South India&lt;/title&gt;&lt;secondary-title&gt;Journal of the Neurological Sciences&lt;/secondary-title&gt;&lt;/titles&gt;&lt;periodical&gt;&lt;full-title&gt;Journal of the Neurological Sciences&lt;/full-title&gt;&lt;abbr-1&gt;J. Neurol. Sci.&lt;/abbr-1&gt;&lt;abbr-2&gt;J Neurol Sci&lt;/abbr-2&gt;&lt;/periodical&gt;&lt;pages&gt;41-5&lt;/pages&gt;&lt;volume&gt;281&lt;/volume&gt;&lt;number&gt;1-2&lt;/number&gt;&lt;dates&gt;&lt;year&gt;2009&lt;/year&gt;&lt;/dates&gt;&lt;accession-num&gt;19304297&lt;/accession-num&gt;&lt;urls&gt;&lt;related-urls&gt;&lt;url&gt;http://ovidsp.ovid.com/ovidweb.cgi?T=JS&amp;amp;CSC=Y&amp;amp;NEWS=N&amp;amp;PAGE=fulltext&amp;amp;D=medl&amp;amp;AN=19304297&lt;/url&gt;&lt;url&gt;http://sfxhosted.exlibrisgroup.com/cdc?sid=OVID:medline&amp;amp;id=pmid:19304297&amp;amp;id=10.1016%2Fj.jns.2009.02.376&amp;amp;issn=0022-510X&amp;amp;isbn=&amp;amp;volume=281&amp;amp;issue=1&amp;amp;spage=41&amp;amp;pages=41-5&amp;amp;date=2009&amp;amp;title=Journal+of+the+Neurological+Sciences&amp;amp;atitle=Anthrax+meningoencephalitis--declining+trends+in+an+uncommon+but+catastrophic+CNS+infection+in+rural+Tamil+Nadu%2C+South+India.&amp;amp;aulast=Narayan&amp;amp;pid=%3Cauthor%3ENarayan+SK%2CSreelakshmi+M%2CSujatha+S%2CDutta+TK%3C%2Fauthor%3E&amp;amp;%3CAN%3E19304297%3C%2FAN%3E&amp;amp;%3CDT%3EJournal+Article%3C%2FDT%3E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42" w:tooltip="Narayan, 2009 #142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42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009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India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45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unknown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animal contac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Y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8A3440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8A3440">
              <w:rPr>
                <w:rFonts w:ascii="Calibri" w:hAnsi="Calibri"/>
                <w:color w:val="000000"/>
              </w:rPr>
              <w:t xml:space="preserve">fever, cold clammy extremities, neck stiffness, comatose, </w:t>
            </w:r>
            <w:proofErr w:type="spellStart"/>
            <w:r w:rsidRPr="008A3440">
              <w:rPr>
                <w:rFonts w:ascii="Calibri" w:hAnsi="Calibri"/>
                <w:color w:val="000000"/>
              </w:rPr>
              <w:t>b/l</w:t>
            </w:r>
            <w:proofErr w:type="spellEnd"/>
            <w:r w:rsidRPr="008A3440">
              <w:rPr>
                <w:rFonts w:ascii="Calibri" w:hAnsi="Calibri"/>
                <w:color w:val="000000"/>
              </w:rPr>
              <w:t xml:space="preserve"> dilated fixed pupils, generalized </w:t>
            </w:r>
            <w:proofErr w:type="spellStart"/>
            <w:r w:rsidRPr="008A3440">
              <w:rPr>
                <w:rFonts w:ascii="Calibri" w:hAnsi="Calibri"/>
                <w:color w:val="000000"/>
              </w:rPr>
              <w:t>hypotonia</w:t>
            </w:r>
            <w:proofErr w:type="spellEnd"/>
            <w:r w:rsidRPr="008A3440">
              <w:rPr>
                <w:rFonts w:ascii="Calibri" w:hAnsi="Calibri"/>
                <w:color w:val="000000"/>
              </w:rPr>
              <w:t xml:space="preserve">, </w:t>
            </w:r>
            <w:proofErr w:type="spellStart"/>
            <w:r w:rsidRPr="008A3440">
              <w:rPr>
                <w:rFonts w:ascii="Calibri" w:hAnsi="Calibri"/>
                <w:color w:val="000000"/>
              </w:rPr>
              <w:t>b/l</w:t>
            </w:r>
            <w:proofErr w:type="spellEnd"/>
            <w:r w:rsidRPr="008A3440">
              <w:rPr>
                <w:rFonts w:ascii="Calibri" w:hAnsi="Calibri"/>
                <w:color w:val="000000"/>
              </w:rPr>
              <w:t xml:space="preserve"> extensor plantar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B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MS, LOC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4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bCs w:val="0"/>
                <w:color w:val="000000"/>
              </w:rPr>
              <w:t xml:space="preserve">330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Metan&lt;/Author&gt;&lt;Year&gt;2009&lt;/Year&gt;&lt;RecNum&gt;200&lt;/RecNum&gt;&lt;DisplayText&gt;[200]&lt;/DisplayText&gt;&lt;record&gt;&lt;rec-number&gt;200&lt;/rec-number&gt;&lt;foreign-keys&gt;&lt;key app="EN" db-id="5pxsas0xr2fzfhez0eove293zrr9ddwrxw2v"&gt;200&lt;/key&gt;&lt;/foreign-keys&gt;&lt;ref-type name="Journal Article"&gt;17&lt;/ref-type&gt;&lt;contributors&gt;&lt;authors&gt;&lt;author&gt;Metan, G.&lt;/author&gt;&lt;author&gt;Uysal, B.&lt;/author&gt;&lt;author&gt;Coskun, R.&lt;/author&gt;&lt;author&gt;Percin, D.&lt;/author&gt;&lt;author&gt;Doganay, M.&lt;/author&gt;&lt;/authors&gt;&lt;/contributors&gt;&lt;auth-address&gt;Erciyes Universitesi Tip Fakultesi, Enfeksiyon Hastaliklari ve Klinik Mikrobiyoloji Anabilim Dali, Kayseri. gokhanmetan@gmail.com&lt;/auth-address&gt;&lt;titles&gt;&lt;title&gt;[Anthrax meningoencephalitis: a case report and review of Turkish literature]&lt;/title&gt;&lt;secondary-title&gt;Mikrobiyoloji Bulteni&lt;/secondary-title&gt;&lt;/titles&gt;&lt;periodical&gt;&lt;full-title&gt;Mikrobiyoloji Bulteni&lt;/full-title&gt;&lt;abbr-1&gt;Mikrobiyol. Bul.&lt;/abbr-1&gt;&lt;abbr-2&gt;Mikrobiyol Bul&lt;/abbr-2&gt;&lt;/periodical&gt;&lt;pages&gt;671-6&lt;/pages&gt;&lt;volume&gt;43&lt;/volume&gt;&lt;number&gt;4&lt;/number&gt;&lt;dates&gt;&lt;year&gt;2009&lt;/year&gt;&lt;/dates&gt;&lt;accession-num&gt;20084923&lt;/accession-num&gt;&lt;work-type&gt;Case Reports&amp;#xD;Review&lt;/work-type&gt;&lt;urls&gt;&lt;related-urls&gt;&lt;url&gt;http://ovidsp.ovid.com/ovidweb.cgi?T=JS&amp;amp;CSC=Y&amp;amp;NEWS=N&amp;amp;PAGE=fulltext&amp;amp;D=medl&amp;amp;AN=20084923&lt;/url&gt;&lt;url&gt;http://sfxhosted.exlibrisgroup.com/cdc?sid=OVID:medline&amp;amp;id=pmid:20084923&amp;amp;id=&amp;amp;issn=0374-9096&amp;amp;isbn=&amp;amp;volume=43&amp;amp;issue=4&amp;amp;spage=671&amp;amp;pages=671-6&amp;amp;date=2009&amp;amp;title=Mikrobiyoloji+Bulteni&amp;amp;atitle=Sarbon+meningoensefaliti%3A+bir+olgu+sunumu+ve+Turkiye+literaturunun+derlenmesi.&amp;amp;aulast=Metan&amp;amp;pid=%3Cauthor%3EMetan+G%2CUysal+B%2CCoskun+R%2CPercin+D%2CDoganay+M%3C%2Fauthor%3E&amp;amp;%3CAN%3E20084923%3C%2FAN%3E&amp;amp;%3CDT%3ECase+Reports%3C%2FDT%3E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200" w:tooltip="Metan, 2009 #200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200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00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Turkey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46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F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animal contac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Y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8A3440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8A3440">
              <w:rPr>
                <w:rFonts w:ascii="Calibri" w:hAnsi="Calibri"/>
                <w:color w:val="000000"/>
              </w:rPr>
              <w:t xml:space="preserve">headache, loss of consciousness 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, B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HA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MS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0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bCs w:val="0"/>
                <w:color w:val="000000"/>
              </w:rPr>
              <w:t xml:space="preserve">331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LYW51bmdvPC9BdXRob3I+PFllYXI+MjAwMjwvWWVhcj48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</w:fldData>
              </w:fldChar>
            </w:r>
            <w:r w:rsidR="00EE4890">
              <w:rPr>
                <w:rFonts w:ascii="Calibri" w:hAnsi="Calibri"/>
                <w:color w:val="000000"/>
              </w:rPr>
              <w:instrText xml:space="preserve"> ADDIN EN.CITE </w:instrText>
            </w:r>
            <w:r w:rsidR="00EE4890"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LYW51bmdvPC9BdXRob3I+PFllYXI+MjAwMjwvWWVhcj48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</w:fldData>
              </w:fldChar>
            </w:r>
            <w:r w:rsidR="00EE4890">
              <w:rPr>
                <w:rFonts w:ascii="Calibri" w:hAnsi="Calibri"/>
                <w:color w:val="000000"/>
              </w:rPr>
              <w:instrText xml:space="preserve"> ADDIN EN.CITE.DATA </w:instrText>
            </w:r>
            <w:r w:rsidR="00EE4890">
              <w:rPr>
                <w:rFonts w:ascii="Calibri" w:hAnsi="Calibri"/>
                <w:color w:val="000000"/>
              </w:rPr>
            </w:r>
            <w:r w:rsidR="00EE4890">
              <w:rPr>
                <w:rFonts w:ascii="Calibri" w:hAnsi="Calibri"/>
                <w:color w:val="000000"/>
              </w:rPr>
              <w:fldChar w:fldCharType="end"/>
            </w:r>
            <w:r w:rsidR="00842672" w:rsidRPr="00DF23AD">
              <w:rPr>
                <w:rFonts w:ascii="Calibri" w:hAnsi="Calibri"/>
                <w:color w:val="000000"/>
              </w:rPr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42" w:tooltip="Narayan, 2009 #142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42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 xml:space="preserve">, </w:t>
            </w:r>
            <w:hyperlink w:anchor="_ENREF_144" w:tooltip="Kanungo, 2002 #144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44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009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India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47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unknown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animal contac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Y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8A3440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8A3440">
              <w:rPr>
                <w:rFonts w:ascii="Calibri" w:hAnsi="Calibri"/>
                <w:color w:val="000000"/>
              </w:rPr>
              <w:t xml:space="preserve">fever, neck stiffness, comatose, </w:t>
            </w:r>
            <w:proofErr w:type="spellStart"/>
            <w:r w:rsidRPr="008A3440">
              <w:rPr>
                <w:rFonts w:ascii="Calibri" w:hAnsi="Calibri"/>
                <w:color w:val="000000"/>
              </w:rPr>
              <w:t>b/l</w:t>
            </w:r>
            <w:proofErr w:type="spellEnd"/>
            <w:r w:rsidRPr="008A3440">
              <w:rPr>
                <w:rFonts w:ascii="Calibri" w:hAnsi="Calibri"/>
                <w:color w:val="000000"/>
              </w:rPr>
              <w:t xml:space="preserve"> dilated fixed pupils, </w:t>
            </w:r>
            <w:proofErr w:type="spellStart"/>
            <w:r w:rsidRPr="008A3440">
              <w:rPr>
                <w:rFonts w:ascii="Calibri" w:hAnsi="Calibri"/>
                <w:color w:val="000000"/>
              </w:rPr>
              <w:t>b/l</w:t>
            </w:r>
            <w:proofErr w:type="spellEnd"/>
            <w:r w:rsidRPr="008A3440">
              <w:rPr>
                <w:rFonts w:ascii="Calibri" w:hAnsi="Calibri"/>
                <w:color w:val="000000"/>
              </w:rPr>
              <w:t xml:space="preserve"> extensor plantar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, B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S, AMS, LOC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4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4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bCs w:val="0"/>
                <w:color w:val="000000"/>
              </w:rPr>
              <w:t xml:space="preserve">332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DaW5xdWV0dGk8L0F1dGhvcj48WWVhcj4yMDA5PC9ZZWFy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</w:fldData>
              </w:fldChar>
            </w:r>
            <w:r w:rsidR="00EE4890">
              <w:rPr>
                <w:rFonts w:ascii="Calibri" w:hAnsi="Calibri"/>
                <w:color w:val="000000"/>
              </w:rPr>
              <w:instrText xml:space="preserve"> ADDIN EN.CITE </w:instrText>
            </w:r>
            <w:r w:rsidR="00EE4890"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DaW5xdWV0dGk8L0F1dGhvcj48WWVhcj4yMDA5PC9ZZWFy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</w:fldData>
              </w:fldChar>
            </w:r>
            <w:r w:rsidR="00EE4890">
              <w:rPr>
                <w:rFonts w:ascii="Calibri" w:hAnsi="Calibri"/>
                <w:color w:val="000000"/>
              </w:rPr>
              <w:instrText xml:space="preserve"> ADDIN EN.CITE.DATA </w:instrText>
            </w:r>
            <w:r w:rsidR="00EE4890">
              <w:rPr>
                <w:rFonts w:ascii="Calibri" w:hAnsi="Calibri"/>
                <w:color w:val="000000"/>
              </w:rPr>
            </w:r>
            <w:r w:rsidR="00EE4890">
              <w:rPr>
                <w:rFonts w:ascii="Calibri" w:hAnsi="Calibri"/>
                <w:color w:val="000000"/>
              </w:rPr>
              <w:fldChar w:fldCharType="end"/>
            </w:r>
            <w:r w:rsidR="00842672" w:rsidRPr="00DF23AD">
              <w:rPr>
                <w:rFonts w:ascii="Calibri" w:hAnsi="Calibri"/>
                <w:color w:val="000000"/>
              </w:rPr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bCs w:val="0"/>
                <w:noProof/>
                <w:color w:val="000000"/>
              </w:rPr>
              <w:t>[</w:t>
            </w:r>
            <w:hyperlink w:anchor="_ENREF_201" w:tooltip="Cinquetti, 2009 #201" w:history="1">
              <w:r w:rsidR="00922266" w:rsidRPr="00EE4890">
                <w:rPr>
                  <w:rFonts w:ascii="Calibri" w:hAnsi="Calibri"/>
                  <w:b w:val="0"/>
                  <w:bCs w:val="0"/>
                  <w:noProof/>
                  <w:color w:val="000000"/>
                </w:rPr>
                <w:t>201</w:t>
              </w:r>
            </w:hyperlink>
            <w:r w:rsidR="00EE4890" w:rsidRPr="00EE4890">
              <w:rPr>
                <w:rFonts w:ascii="Calibri" w:hAnsi="Calibri"/>
                <w:b w:val="0"/>
                <w:bCs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00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rance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56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ill or dead animal contac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8A3440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8A3440">
              <w:rPr>
                <w:rFonts w:ascii="Calibri" w:hAnsi="Calibri"/>
                <w:color w:val="000000"/>
              </w:rPr>
              <w:t>ulcerations; swelling; pain of R forearm, arm, and axilla, and the L hand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, B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1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bCs w:val="0"/>
                <w:color w:val="000000"/>
              </w:rPr>
              <w:t xml:space="preserve">333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Narayan&lt;/Author&gt;&lt;Year&gt;2009&lt;/Year&gt;&lt;RecNum&gt;142&lt;/RecNum&gt;&lt;DisplayText&gt;[142]&lt;/DisplayText&gt;&lt;record&gt;&lt;rec-number&gt;142&lt;/rec-number&gt;&lt;foreign-keys&gt;&lt;key app="EN" db-id="5pxsas0xr2fzfhez0eove293zrr9ddwrxw2v"&gt;142&lt;/key&gt;&lt;/foreign-keys&gt;&lt;ref-type name="Journal Article"&gt;17&lt;/ref-type&gt;&lt;contributors&gt;&lt;authors&gt;&lt;author&gt;Narayan, S. K.&lt;/author&gt;&lt;author&gt;Sreelakshmi, M.&lt;/author&gt;&lt;author&gt;Sujatha, S.&lt;/author&gt;&lt;author&gt;Dutta, T. K.&lt;/author&gt;&lt;/authors&gt;&lt;/contributors&gt;&lt;auth-address&gt;Department of Neurology, Jawaharlal Institute of Postgraduate Medical Education and Research, Puducherry, India. sunil.narayan@jipmer.edu.in&lt;/auth-address&gt;&lt;titles&gt;&lt;title&gt;Anthrax meningoencephalitis--declining trends in an uncommon but catastrophic CNS infection in rural Tamil Nadu, South India&lt;/title&gt;&lt;secondary-title&gt;Journal of the Neurological Sciences&lt;/secondary-title&gt;&lt;/titles&gt;&lt;periodical&gt;&lt;full-title&gt;Journal of the Neurological Sciences&lt;/full-title&gt;&lt;abbr-1&gt;J. Neurol. Sci.&lt;/abbr-1&gt;&lt;abbr-2&gt;J Neurol Sci&lt;/abbr-2&gt;&lt;/periodical&gt;&lt;pages&gt;41-5&lt;/pages&gt;&lt;volume&gt;281&lt;/volume&gt;&lt;number&gt;1-2&lt;/number&gt;&lt;dates&gt;&lt;year&gt;2009&lt;/year&gt;&lt;/dates&gt;&lt;accession-num&gt;19304297&lt;/accession-num&gt;&lt;urls&gt;&lt;related-urls&gt;&lt;url&gt;http://ovidsp.ovid.com/ovidweb.cgi?T=JS&amp;amp;CSC=Y&amp;amp;NEWS=N&amp;amp;PAGE=fulltext&amp;amp;D=medl&amp;amp;AN=19304297&lt;/url&gt;&lt;url&gt;http://sfxhosted.exlibrisgroup.com/cdc?sid=OVID:medline&amp;amp;id=pmid:19304297&amp;amp;id=10.1016%2Fj.jns.2009.02.376&amp;amp;issn=0022-510X&amp;amp;isbn=&amp;amp;volume=281&amp;amp;issue=1&amp;amp;spage=41&amp;amp;pages=41-5&amp;amp;date=2009&amp;amp;title=Journal+of+the+Neurological+Sciences&amp;amp;atitle=Anthrax+meningoencephalitis--declining+trends+in+an+uncommon+but+catastrophic+CNS+infection+in+rural+Tamil+Nadu%2C+South+India.&amp;amp;aulast=Narayan&amp;amp;pid=%3Cauthor%3ENarayan+SK%2CSreelakshmi+M%2CSujatha+S%2CDutta+TK%3C%2Fauthor%3E&amp;amp;%3CAN%3E19304297%3C%2FAN%3E&amp;amp;%3CDT%3EJournal+Article%3C%2FDT%3E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142" w:tooltip="Narayan, 2009 #142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142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009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India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58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animal contac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Y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8A3440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8A3440">
              <w:rPr>
                <w:rFonts w:ascii="Calibri" w:hAnsi="Calibri"/>
                <w:color w:val="000000"/>
              </w:rPr>
              <w:t xml:space="preserve">fever, neck stiffness, altered mental status, L hemiplegia, L extensor plantar, generalized hypertonia, asymmetric hyper </w:t>
            </w:r>
            <w:proofErr w:type="spellStart"/>
            <w:r w:rsidRPr="008A3440">
              <w:rPr>
                <w:rFonts w:ascii="Calibri" w:hAnsi="Calibri"/>
                <w:color w:val="000000"/>
              </w:rPr>
              <w:t>reflexia</w:t>
            </w:r>
            <w:proofErr w:type="spellEnd"/>
            <w:r w:rsidRPr="008A3440">
              <w:rPr>
                <w:rFonts w:ascii="Calibri" w:hAnsi="Calibri"/>
                <w:color w:val="000000"/>
              </w:rPr>
              <w:t>, b/l, L focal seizures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B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S, AMS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4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bCs w:val="0"/>
                <w:color w:val="000000"/>
              </w:rPr>
              <w:lastRenderedPageBreak/>
              <w:t xml:space="preserve">334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Meric&lt;/Author&gt;&lt;Year&gt;2009&lt;/Year&gt;&lt;RecNum&gt;202&lt;/RecNum&gt;&lt;DisplayText&gt;[202]&lt;/DisplayText&gt;&lt;record&gt;&lt;rec-number&gt;202&lt;/rec-number&gt;&lt;foreign-keys&gt;&lt;key app="EN" db-id="5pxsas0xr2fzfhez0eove293zrr9ddwrxw2v"&gt;202&lt;/key&gt;&lt;/foreign-keys&gt;&lt;ref-type name="Journal Article"&gt;17&lt;/ref-type&gt;&lt;contributors&gt;&lt;authors&gt;&lt;author&gt;Meric, M.&lt;/author&gt;&lt;author&gt;Willke, A.&lt;/author&gt;&lt;author&gt;Muezzinoglu, B.&lt;/author&gt;&lt;author&gt;Karadenizli, A.&lt;/author&gt;&lt;author&gt;Hosten, T.&lt;/author&gt;&lt;/authors&gt;&lt;/contributors&gt;&lt;auth-address&gt;Kocaeli University, Medical Faculty, Department of Clinical Bacteriology and Infectious Diseases, Kocaeli, Turkey. drmelihameric@gmail.com&lt;/auth-address&gt;&lt;titles&gt;&lt;title&gt;A case of pneumonia caused by Bacillus anthracis secondary to gastrointestinal anthrax&lt;/title&gt;&lt;secondary-title&gt;International Journal of Infectious Diseases&lt;/secondary-title&gt;&lt;/titles&gt;&lt;periodical&gt;&lt;full-title&gt;International Journal of Infectious Diseases&lt;/full-title&gt;&lt;abbr-1&gt;Int. J. Infect. Dis.&lt;/abbr-1&gt;&lt;abbr-2&gt;Int J Infect Dis&lt;/abbr-2&gt;&lt;/periodical&gt;&lt;pages&gt;e456-8&lt;/pages&gt;&lt;volume&gt;13&lt;/volume&gt;&lt;number&gt;6&lt;/number&gt;&lt;dates&gt;&lt;year&gt;2009&lt;/year&gt;&lt;/dates&gt;&lt;accession-num&gt;19201638&lt;/accession-num&gt;&lt;work-type&gt;Case Reports&lt;/work-type&gt;&lt;urls&gt;&lt;related-urls&gt;&lt;url&gt;http://ovidsp.ovid.com/ovidweb.cgi?T=JS&amp;amp;CSC=Y&amp;amp;NEWS=N&amp;amp;PAGE=fulltext&amp;amp;D=medl&amp;amp;AN=19201638&lt;/url&gt;&lt;url&gt;http://sfxhosted.exlibrisgroup.com/cdc?sid=OVID:medline&amp;amp;id=pmid:19201638&amp;amp;id=10.1016%2Fj.ijid.2008.12.008&amp;amp;issn=1201-9712&amp;amp;isbn=&amp;amp;volume=13&amp;amp;issue=6&amp;amp;spage=e456&amp;amp;pages=e456-8&amp;amp;date=2009&amp;amp;title=International+Journal+of+Infectious+Diseases&amp;amp;atitle=A+case+of+pneumonia+caused+by+Bacillus+anthracis+secondary+to+gastrointestinal+anthrax.&amp;amp;aulast=Meric&amp;amp;pid=%3Cauthor%3EMeric+M%2CWillke+A%2CMuezzinoglu+B%2CKaradenizli+A%2CHosten+T%3C%2Fauthor%3E&amp;amp;%3CAN%3E19201638%3C%2FAN%3E&amp;amp;%3CDT%3ECase+Reports%3C%2FDT%3E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bCs w:val="0"/>
                <w:noProof/>
                <w:color w:val="000000"/>
              </w:rPr>
              <w:t>[</w:t>
            </w:r>
            <w:hyperlink w:anchor="_ENREF_202" w:tooltip="Meric, 2009 #202" w:history="1">
              <w:r w:rsidR="00922266" w:rsidRPr="00EE4890">
                <w:rPr>
                  <w:rFonts w:ascii="Calibri" w:hAnsi="Calibri"/>
                  <w:b w:val="0"/>
                  <w:bCs w:val="0"/>
                  <w:noProof/>
                  <w:color w:val="000000"/>
                </w:rPr>
                <w:t>202</w:t>
              </w:r>
            </w:hyperlink>
            <w:r w:rsidR="00EE4890" w:rsidRPr="00EE4890">
              <w:rPr>
                <w:rFonts w:ascii="Calibri" w:hAnsi="Calibri"/>
                <w:b w:val="0"/>
                <w:bCs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00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Turkey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59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inges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eat ingestion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bdominal tenderness, distension and rebound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, B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scites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3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3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bCs w:val="0"/>
                <w:color w:val="000000"/>
              </w:rPr>
              <w:t xml:space="preserve">335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Akbayram&lt;/Author&gt;&lt;Year&gt;2010&lt;/Year&gt;&lt;RecNum&gt;203&lt;/RecNum&gt;&lt;DisplayText&gt;[203]&lt;/DisplayText&gt;&lt;record&gt;&lt;rec-number&gt;203&lt;/rec-number&gt;&lt;foreign-keys&gt;&lt;key app="EN" db-id="5pxsas0xr2fzfhez0eove293zrr9ddwrxw2v"&gt;203&lt;/key&gt;&lt;/foreign-keys&gt;&lt;ref-type name="Journal Article"&gt;17&lt;/ref-type&gt;&lt;contributors&gt;&lt;authors&gt;&lt;author&gt;Akbayram, Sinan&lt;/author&gt;&lt;author&gt;Doğan, Murat&lt;/author&gt;&lt;author&gt;Akgün, Cihangir&lt;/author&gt;&lt;author&gt;Peker, Erdal&lt;/author&gt;&lt;author&gt;Selçuk Bektaş, M&lt;/author&gt;&lt;author&gt;Kaya, Avni&lt;/author&gt;&lt;author&gt;Çaksen, Hüseyin&lt;/author&gt;&lt;author&gt;Öner, Ahmet Faik&lt;/author&gt;&lt;/authors&gt;&lt;/contributors&gt;&lt;titles&gt;&lt;title&gt;Clinical findings in children with cutaneous anthrax in eastern Turkey&lt;/title&gt;&lt;secondary-title&gt;Pediatric dermatology&lt;/secondary-title&gt;&lt;/titles&gt;&lt;periodical&gt;&lt;full-title&gt;Pediatric Dermatology&lt;/full-title&gt;&lt;abbr-1&gt;Pediatr. Dermatol.&lt;/abbr-1&gt;&lt;abbr-2&gt;Pediatr Dermatol&lt;/abbr-2&gt;&lt;/periodical&gt;&lt;pages&gt;600-606&lt;/pages&gt;&lt;volume&gt;27&lt;/volume&gt;&lt;number&gt;6&lt;/number&gt;&lt;dates&gt;&lt;year&gt;2010&lt;/year&gt;&lt;/dates&gt;&lt;isbn&gt;1525-1470&lt;/isbn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bCs w:val="0"/>
                <w:noProof/>
                <w:color w:val="000000"/>
              </w:rPr>
              <w:t>[</w:t>
            </w:r>
            <w:hyperlink w:anchor="_ENREF_203" w:tooltip="Akbayram, 2010 #203" w:history="1">
              <w:r w:rsidR="00922266" w:rsidRPr="00EE4890">
                <w:rPr>
                  <w:rFonts w:ascii="Calibri" w:hAnsi="Calibri"/>
                  <w:b w:val="0"/>
                  <w:bCs w:val="0"/>
                  <w:noProof/>
                  <w:color w:val="000000"/>
                </w:rPr>
                <w:t>203</w:t>
              </w:r>
            </w:hyperlink>
            <w:r w:rsidR="00EE4890" w:rsidRPr="00EE4890">
              <w:rPr>
                <w:rFonts w:ascii="Calibri" w:hAnsi="Calibri"/>
                <w:b w:val="0"/>
                <w:bCs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010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Turkey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0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secondary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, B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1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bCs w:val="0"/>
                <w:color w:val="000000"/>
              </w:rPr>
              <w:t xml:space="preserve">336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Hatami&lt;/Author&gt;&lt;Year&gt;2010&lt;/Year&gt;&lt;RecNum&gt;204&lt;/RecNum&gt;&lt;DisplayText&gt;[204]&lt;/DisplayText&gt;&lt;record&gt;&lt;rec-number&gt;204&lt;/rec-number&gt;&lt;foreign-keys&gt;&lt;key app="EN" db-id="5pxsas0xr2fzfhez0eove293zrr9ddwrxw2v"&gt;204&lt;/key&gt;&lt;/foreign-keys&gt;&lt;ref-type name="Journal Article"&gt;17&lt;/ref-type&gt;&lt;contributors&gt;&lt;authors&gt;&lt;author&gt;Hatami, H.&lt;/author&gt;&lt;author&gt;Ramazankhani, A.&lt;/author&gt;&lt;author&gt;Mansoori, F.&lt;/author&gt;&lt;/authors&gt;&lt;/contributors&gt;&lt;auth-address&gt;Department of Public Health, Shaheed Beheshti University of Medical Sciences, Tehran, Iran. hatami@hbi.ir&lt;/auth-address&gt;&lt;titles&gt;&lt;title&gt;Two cases of gastrointestinal anthrax with an unusual presentation from Kermanshah (western Iran)&lt;/title&gt;&lt;secondary-title&gt;Archives of Iranian Medicine&lt;/secondary-title&gt;&lt;/titles&gt;&lt;periodical&gt;&lt;full-title&gt;Archives of Iranian Medicine&lt;/full-title&gt;&lt;abbr-1&gt;Arch. Iran. Med.&lt;/abbr-1&gt;&lt;abbr-2&gt;Arch Iran Med&lt;/abbr-2&gt;&lt;/periodical&gt;&lt;pages&gt;156-9&lt;/pages&gt;&lt;volume&gt;13&lt;/volume&gt;&lt;number&gt;2&lt;/number&gt;&lt;dates&gt;&lt;year&gt;2010&lt;/year&gt;&lt;/dates&gt;&lt;accession-num&gt;20187673&lt;/accession-num&gt;&lt;work-type&gt;Case Reports&lt;/work-type&gt;&lt;urls&gt;&lt;related-urls&gt;&lt;url&gt;http://ovidsp.ovid.com/ovidweb.cgi?T=JS&amp;amp;CSC=Y&amp;amp;NEWS=N&amp;amp;PAGE=fulltext&amp;amp;D=medl&amp;amp;AN=20187673&lt;/url&gt;&lt;url&gt;http://sfxhosted.exlibrisgroup.com/cdc?sid=OVID:medline&amp;amp;id=pmid:20187673&amp;amp;id=&amp;amp;issn=1029-2977&amp;amp;isbn=&amp;amp;volume=13&amp;amp;issue=2&amp;amp;spage=156&amp;amp;pages=156-9&amp;amp;date=2010&amp;amp;title=Archives+of+Iranian+Medicine&amp;amp;atitle=Two+cases+of+gastrointestinal+anthrax+with+an+unusual+presentation+from+Kermanshah+%28western+Iran%29.&amp;amp;aulast=Hatami&amp;amp;pid=%3Cauthor%3EHatami+H%2CRamazankhani+A%2CMansoori+F%3C%2Fauthor%3E&amp;amp;%3CAN%3E20187673%3C%2FAN%3E&amp;amp;%3CDT%3ECase+Reports%3C%2FDT%3E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bCs w:val="0"/>
                <w:noProof/>
                <w:color w:val="000000"/>
              </w:rPr>
              <w:t>[</w:t>
            </w:r>
            <w:hyperlink w:anchor="_ENREF_204" w:tooltip="Hatami, 2010 #204" w:history="1">
              <w:r w:rsidR="00922266" w:rsidRPr="00EE4890">
                <w:rPr>
                  <w:rFonts w:ascii="Calibri" w:hAnsi="Calibri"/>
                  <w:b w:val="0"/>
                  <w:bCs w:val="0"/>
                  <w:noProof/>
                  <w:color w:val="000000"/>
                </w:rPr>
                <w:t>204</w:t>
              </w:r>
            </w:hyperlink>
            <w:r w:rsidR="00EE4890" w:rsidRPr="00EE4890">
              <w:rPr>
                <w:rFonts w:ascii="Calibri" w:hAnsi="Calibri"/>
                <w:b w:val="0"/>
                <w:bCs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01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Iran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13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F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inges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ill or dead animal ingestion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cyanosis, circulatory collapse, fever, chills, vomiting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B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scites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, N/V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1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bCs w:val="0"/>
                <w:color w:val="000000"/>
              </w:rPr>
              <w:t xml:space="preserve">337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DZW50ZXJzIGZvciBEaXNlYXNlIENvbnRyb2wgUHJldmVu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</w:fldData>
              </w:fldChar>
            </w:r>
            <w:r w:rsidR="00192DD9">
              <w:rPr>
                <w:rFonts w:ascii="Calibri" w:hAnsi="Calibri"/>
                <w:color w:val="000000"/>
              </w:rPr>
              <w:instrText xml:space="preserve"> ADDIN EN.CITE </w:instrText>
            </w:r>
            <w:r w:rsidR="00192DD9"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DZW50ZXJzIGZvciBEaXNlYXNlIENvbnRyb2wgUHJldmVu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</w:fldData>
              </w:fldChar>
            </w:r>
            <w:r w:rsidR="00192DD9">
              <w:rPr>
                <w:rFonts w:ascii="Calibri" w:hAnsi="Calibri"/>
                <w:color w:val="000000"/>
              </w:rPr>
              <w:instrText xml:space="preserve"> ADDIN EN.CITE.DATA </w:instrText>
            </w:r>
            <w:r w:rsidR="00192DD9">
              <w:rPr>
                <w:rFonts w:ascii="Calibri" w:hAnsi="Calibri"/>
                <w:color w:val="000000"/>
              </w:rPr>
            </w:r>
            <w:r w:rsidR="00192DD9">
              <w:rPr>
                <w:rFonts w:ascii="Calibri" w:hAnsi="Calibri"/>
                <w:color w:val="000000"/>
              </w:rPr>
              <w:fldChar w:fldCharType="end"/>
            </w:r>
            <w:r w:rsidR="00842672" w:rsidRPr="00DF23AD">
              <w:rPr>
                <w:rFonts w:ascii="Calibri" w:hAnsi="Calibri"/>
                <w:color w:val="000000"/>
              </w:rPr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bCs w:val="0"/>
                <w:noProof/>
                <w:color w:val="000000"/>
              </w:rPr>
              <w:t>[</w:t>
            </w:r>
            <w:hyperlink w:anchor="_ENREF_205" w:tooltip="Centers for Disease Control Prevention, 2010 #205" w:history="1">
              <w:r w:rsidR="00922266" w:rsidRPr="00EE4890">
                <w:rPr>
                  <w:rFonts w:ascii="Calibri" w:hAnsi="Calibri"/>
                  <w:b w:val="0"/>
                  <w:bCs w:val="0"/>
                  <w:noProof/>
                  <w:color w:val="000000"/>
                </w:rPr>
                <w:t>205</w:t>
              </w:r>
            </w:hyperlink>
            <w:r w:rsidR="00EE4890" w:rsidRPr="00EE4890">
              <w:rPr>
                <w:rFonts w:ascii="Calibri" w:hAnsi="Calibri"/>
                <w:b w:val="0"/>
                <w:bCs w:val="0"/>
                <w:noProof/>
                <w:color w:val="000000"/>
              </w:rPr>
              <w:t xml:space="preserve">, </w:t>
            </w:r>
            <w:hyperlink w:anchor="_ENREF_206" w:tooltip="Klempner, 2010 #206" w:history="1">
              <w:r w:rsidR="00922266" w:rsidRPr="00EE4890">
                <w:rPr>
                  <w:rFonts w:ascii="Calibri" w:hAnsi="Calibri"/>
                  <w:b w:val="0"/>
                  <w:bCs w:val="0"/>
                  <w:noProof/>
                  <w:color w:val="000000"/>
                </w:rPr>
                <w:t>206</w:t>
              </w:r>
            </w:hyperlink>
            <w:r w:rsidR="00EE4890" w:rsidRPr="00EE4890">
              <w:rPr>
                <w:rFonts w:ascii="Calibri" w:hAnsi="Calibri"/>
                <w:b w:val="0"/>
                <w:bCs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010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SA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24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F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unknown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drums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bdominal pain, vomiting, ascites, and shock, fevers, headache, and diffuse body aches, back pain, diaphoresis, tired, restless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, B, AS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PE, ascites, GI, pulmonary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, N/V, HA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4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bCs w:val="0"/>
                <w:color w:val="000000"/>
              </w:rPr>
              <w:t xml:space="preserve">338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Khoddami&lt;/Author&gt;&lt;Year&gt;2010&lt;/Year&gt;&lt;RecNum&gt;207&lt;/RecNum&gt;&lt;DisplayText&gt;[207]&lt;/DisplayText&gt;&lt;record&gt;&lt;rec-number&gt;207&lt;/rec-number&gt;&lt;foreign-keys&gt;&lt;key app="EN" db-id="5pxsas0xr2fzfhez0eove293zrr9ddwrxw2v"&gt;207&lt;/key&gt;&lt;/foreign-keys&gt;&lt;ref-type name="Journal Article"&gt;17&lt;/ref-type&gt;&lt;contributors&gt;&lt;authors&gt;&lt;author&gt;Khoddami, M.&lt;/author&gt;&lt;author&gt;Shirvani, F.&lt;/author&gt;&lt;author&gt;Esmaeili, J.&lt;/author&gt;&lt;author&gt;Beladimogaddam, N.&lt;/author&gt;&lt;/authors&gt;&lt;/contributors&gt;&lt;auth-address&gt;Department of Pathology, Imam Hussein Hospital, Shaheed Beheshti University of Medical Sciences, Mofid Hospital, Shariati Street, Tehran, Iran. malihehkhodami@yahoo.com&lt;/auth-address&gt;&lt;titles&gt;&lt;title&gt;Two rare presentations of fatal anthrax: meningeal and intestinal&lt;/title&gt;&lt;secondary-title&gt;Archives of Iranian Medicine&lt;/secondary-title&gt;&lt;/titles&gt;&lt;periodical&gt;&lt;full-title&gt;Archives of Iranian Medicine&lt;/full-title&gt;&lt;abbr-1&gt;Arch. Iran. Med.&lt;/abbr-1&gt;&lt;abbr-2&gt;Arch Iran Med&lt;/abbr-2&gt;&lt;/periodical&gt;&lt;pages&gt;432-5&lt;/pages&gt;&lt;volume&gt;13&lt;/volume&gt;&lt;number&gt;5&lt;/number&gt;&lt;dates&gt;&lt;year&gt;2010&lt;/year&gt;&lt;/dates&gt;&lt;accession-num&gt;20804313&lt;/accession-num&gt;&lt;work-type&gt;Case Reports&lt;/work-type&gt;&lt;urls&gt;&lt;related-urls&gt;&lt;url&gt;http://ovidsp.ovid.com/ovidweb.cgi?T=JS&amp;amp;CSC=Y&amp;amp;NEWS=N&amp;amp;PAGE=fulltext&amp;amp;D=medl&amp;amp;AN=20804313&lt;/url&gt;&lt;url&gt;http://sfxhosted.exlibrisgroup.com/cdc?sid=OVID:medline&amp;amp;id=pmid:20804313&amp;amp;id=010135%2FAIM.0013&amp;amp;issn=1029-2977&amp;amp;isbn=&amp;amp;volume=13&amp;amp;issue=5&amp;amp;spage=432&amp;amp;pages=432-5&amp;amp;date=2010&amp;amp;title=Archives+of+Iranian+Medicine&amp;amp;atitle=Two+rare+presentations+of+fatal+anthrax%3A+meningeal+and+intestinal.&amp;amp;aulast=Khoddami&amp;amp;pid=%3Cauthor%3EKhoddami+M%2CShirvani+F%2CEsmaeili+J%2CBeladimogaddam+N%3C%2Fauthor%3E&amp;amp;%3CAN%3E20804313%3C%2FAN%3E&amp;amp;%3CDT%3ECase+Reports%3C%2FDT%3E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bCs w:val="0"/>
                <w:noProof/>
                <w:color w:val="000000"/>
              </w:rPr>
              <w:t>[</w:t>
            </w:r>
            <w:hyperlink w:anchor="_ENREF_207" w:tooltip="Khoddami, 2010 #207" w:history="1">
              <w:r w:rsidR="00922266" w:rsidRPr="00EE4890">
                <w:rPr>
                  <w:rFonts w:ascii="Calibri" w:hAnsi="Calibri"/>
                  <w:b w:val="0"/>
                  <w:bCs w:val="0"/>
                  <w:noProof/>
                  <w:color w:val="000000"/>
                </w:rPr>
                <w:t>207</w:t>
              </w:r>
            </w:hyperlink>
            <w:r w:rsidR="00EE4890" w:rsidRPr="00EE4890">
              <w:rPr>
                <w:rFonts w:ascii="Calibri" w:hAnsi="Calibri"/>
                <w:b w:val="0"/>
                <w:bCs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01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Iran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33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unknown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animal contac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Y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headache, vomiting, fever, decreased levels of consciousness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, B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PE, SAH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, N/V, HA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S, AMS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5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2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bCs w:val="0"/>
                <w:color w:val="000000"/>
              </w:rPr>
              <w:t xml:space="preserve">339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SYWR1bjwvQXV0aG9yPjxZZWFyPjIwMTA8L1llYXI+PFJl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</w:fldData>
              </w:fldChar>
            </w:r>
            <w:r w:rsidR="00EE4890">
              <w:rPr>
                <w:rFonts w:ascii="Calibri" w:hAnsi="Calibri"/>
                <w:color w:val="000000"/>
              </w:rPr>
              <w:instrText xml:space="preserve"> ADDIN EN.CITE </w:instrText>
            </w:r>
            <w:r w:rsidR="00EE4890"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SYWR1bjwvQXV0aG9yPjxZZWFyPjIwMTA8L1llYXI+PFJl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</w:fldData>
              </w:fldChar>
            </w:r>
            <w:r w:rsidR="00EE4890">
              <w:rPr>
                <w:rFonts w:ascii="Calibri" w:hAnsi="Calibri"/>
                <w:color w:val="000000"/>
              </w:rPr>
              <w:instrText xml:space="preserve"> ADDIN EN.CITE.DATA </w:instrText>
            </w:r>
            <w:r w:rsidR="00EE4890">
              <w:rPr>
                <w:rFonts w:ascii="Calibri" w:hAnsi="Calibri"/>
                <w:color w:val="000000"/>
              </w:rPr>
            </w:r>
            <w:r w:rsidR="00EE4890">
              <w:rPr>
                <w:rFonts w:ascii="Calibri" w:hAnsi="Calibri"/>
                <w:color w:val="000000"/>
              </w:rPr>
              <w:fldChar w:fldCharType="end"/>
            </w:r>
            <w:r w:rsidR="00842672" w:rsidRPr="00DF23AD">
              <w:rPr>
                <w:rFonts w:ascii="Calibri" w:hAnsi="Calibri"/>
                <w:color w:val="000000"/>
              </w:rPr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bCs w:val="0"/>
                <w:noProof/>
                <w:color w:val="000000"/>
              </w:rPr>
              <w:t>[</w:t>
            </w:r>
            <w:hyperlink w:anchor="_ENREF_208" w:tooltip="Radun, 2010 #208" w:history="1">
              <w:r w:rsidR="00922266" w:rsidRPr="00EE4890">
                <w:rPr>
                  <w:rFonts w:ascii="Calibri" w:hAnsi="Calibri"/>
                  <w:b w:val="0"/>
                  <w:bCs w:val="0"/>
                  <w:noProof/>
                  <w:color w:val="000000"/>
                </w:rPr>
                <w:t>208</w:t>
              </w:r>
            </w:hyperlink>
            <w:r w:rsidR="00EE4890" w:rsidRPr="00EE4890">
              <w:rPr>
                <w:rFonts w:ascii="Calibri" w:hAnsi="Calibri"/>
                <w:b w:val="0"/>
                <w:bCs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010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Germany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42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injec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heroin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swelling of leg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B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8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0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bCs w:val="0"/>
                <w:color w:val="000000"/>
              </w:rPr>
              <w:t xml:space="preserve">340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192DD9">
              <w:rPr>
                <w:rFonts w:ascii="Calibri" w:hAnsi="Calibri"/>
                <w:color w:val="000000"/>
              </w:rPr>
              <w:instrText xml:space="preserve"> ADDIN EN.CITE &lt;EndNote&gt;&lt;Cite&gt;&lt;Author&gt;Ozdemir&lt;/Author&gt;&lt;Year&gt;2010&lt;/Year&gt;&lt;RecNum&gt;209&lt;/RecNum&gt;&lt;DisplayText&gt;[209]&lt;/DisplayText&gt;&lt;record&gt;&lt;rec-number&gt;209&lt;/rec-number&gt;&lt;foreign-keys&gt;&lt;key app="EN" db-id="5pxsas0xr2fzfhez0eove293zrr9ddwrxw2v"&gt;209&lt;/key&gt;&lt;/foreign-keys&gt;&lt;ref-type name="Journal Article"&gt;17&lt;/ref-type&gt;&lt;contributors&gt;&lt;authors&gt;&lt;author&gt;Ozdemir, H.&lt;/author&gt;&lt;author&gt;Demirdag, K.&lt;/author&gt;&lt;author&gt;Ozturk, T.&lt;/author&gt;&lt;author&gt;Kocakoc, E.&lt;/author&gt;&lt;/authors&gt;&lt;/contributors&gt;&lt;auth-address&gt;Department of Radiology, Firat University Medical School, 23200 Elazig, Turkey. drhuseyinozdemir@gmail.com&lt;/auth-address&gt;&lt;titles&gt;&lt;title&gt;Anthrax of the gastrointestinal tract and oropharynx: CT findings&lt;/title&gt;&lt;secondary-title&gt;Emergency Radiology&lt;/secondary-title&gt;&lt;/titles&gt;&lt;periodical&gt;&lt;full-title&gt;Emergency Radiology&lt;/full-title&gt;&lt;abbr-2&gt;Emerg Radiol&lt;/abbr-2&gt;&lt;/periodical&gt;&lt;pages&gt;161-4&lt;/pages&gt;&lt;volume&gt;17&lt;/volume&gt;&lt;number&gt;2&lt;/number&gt;&lt;dates&gt;&lt;year&gt;2010&lt;/year&gt;&lt;/dates&gt;&lt;accession-num&gt;19499256&lt;/accession-num&gt;&lt;work-type&gt;Case Reports&lt;/work-type&gt;&lt;urls&gt;&lt;related-urls&gt;&lt;url&gt;http://ovidsp.ovid.com/ovidweb.cgi?T=JS&amp;amp;CSC=Y&amp;amp;NEWS=N&amp;amp;PAGE=fulltext&amp;amp;D=medl&amp;amp;AN=19499256&lt;/url&gt;&lt;url&gt;http://sfxhosted.exlibrisgroup.com/cdc?sid=OVID:medline&amp;amp;id=pmid:19499256&amp;amp;id=10.1007%2Fs10140-009-0821-y&amp;amp;issn=1070-3004&amp;amp;isbn=&amp;amp;volume=17&amp;amp;issue=2&amp;amp;spage=161&amp;amp;pages=161-4&amp;amp;date=2010&amp;amp;title=Emergency+Radiology&amp;amp;atitle=Anthrax+of+the+gastrointestinal+tract+and+oropharynx%3A+CT+findings.&amp;amp;aulast=Ozdemir&amp;amp;pid=%3Cauthor%3EOzdemir+H%2CDemirdag+K%2COzturk+T%2CKocakoc+E%3C%2Fauthor%3E&amp;amp;%3CAN%3E19499256%3C%2FAN%3E&amp;amp;%3CDT%3ECase+Reports%3C%2FDT%3E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bCs w:val="0"/>
                <w:noProof/>
                <w:color w:val="000000"/>
              </w:rPr>
              <w:t>[</w:t>
            </w:r>
            <w:hyperlink w:anchor="_ENREF_209" w:tooltip="Ozdemir, 2010 #209" w:history="1">
              <w:r w:rsidR="00922266" w:rsidRPr="00EE4890">
                <w:rPr>
                  <w:rFonts w:ascii="Calibri" w:hAnsi="Calibri"/>
                  <w:b w:val="0"/>
                  <w:bCs w:val="0"/>
                  <w:noProof/>
                  <w:color w:val="000000"/>
                </w:rPr>
                <w:t>209</w:t>
              </w:r>
            </w:hyperlink>
            <w:r w:rsidR="00EE4890" w:rsidRPr="00EE4890">
              <w:rPr>
                <w:rFonts w:ascii="Calibri" w:hAnsi="Calibri"/>
                <w:b w:val="0"/>
                <w:bCs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01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Turkey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43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F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inges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eat ingestion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bdominal pain, nausea, vomiting, weakness,  pharyngeal soreness, swelling of the neck, fever, dysphagia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B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GI hemorrhage, ascites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, N/V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2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1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bCs w:val="0"/>
                <w:color w:val="000000"/>
              </w:rPr>
              <w:t xml:space="preserve">341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Hatami&lt;/Author&gt;&lt;Year&gt;2010&lt;/Year&gt;&lt;RecNum&gt;204&lt;/RecNum&gt;&lt;DisplayText&gt;[204]&lt;/DisplayText&gt;&lt;record&gt;&lt;rec-number&gt;204&lt;/rec-number&gt;&lt;foreign-keys&gt;&lt;key app="EN" db-id="5pxsas0xr2fzfhez0eove293zrr9ddwrxw2v"&gt;204&lt;/key&gt;&lt;/foreign-keys&gt;&lt;ref-type name="Journal Article"&gt;17&lt;/ref-type&gt;&lt;contributors&gt;&lt;authors&gt;&lt;author&gt;Hatami, H.&lt;/author&gt;&lt;author&gt;Ramazankhani, A.&lt;/author&gt;&lt;author&gt;Mansoori, F.&lt;/author&gt;&lt;/authors&gt;&lt;/contributors&gt;&lt;auth-address&gt;Department of Public Health, Shaheed Beheshti University of Medical Sciences, Tehran, Iran. hatami@hbi.ir&lt;/auth-address&gt;&lt;titles&gt;&lt;title&gt;Two cases of gastrointestinal anthrax with an unusual presentation from Kermanshah (western Iran)&lt;/title&gt;&lt;secondary-title&gt;Archives of Iranian Medicine&lt;/secondary-title&gt;&lt;/titles&gt;&lt;periodical&gt;&lt;full-title&gt;Archives of Iranian Medicine&lt;/full-title&gt;&lt;abbr-1&gt;Arch. Iran. Med.&lt;/abbr-1&gt;&lt;abbr-2&gt;Arch Iran Med&lt;/abbr-2&gt;&lt;/periodical&gt;&lt;pages&gt;156-9&lt;/pages&gt;&lt;volume&gt;13&lt;/volume&gt;&lt;number&gt;2&lt;/number&gt;&lt;dates&gt;&lt;year&gt;2010&lt;/year&gt;&lt;/dates&gt;&lt;accession-num&gt;20187673&lt;/accession-num&gt;&lt;work-type&gt;Case Reports&lt;/work-type&gt;&lt;urls&gt;&lt;related-urls&gt;&lt;url&gt;http://ovidsp.ovid.com/ovidweb.cgi?T=JS&amp;amp;CSC=Y&amp;amp;NEWS=N&amp;amp;PAGE=fulltext&amp;amp;D=medl&amp;amp;AN=20187673&lt;/url&gt;&lt;url&gt;http://sfxhosted.exlibrisgroup.com/cdc?sid=OVID:medline&amp;amp;id=pmid:20187673&amp;amp;id=&amp;amp;issn=1029-2977&amp;amp;isbn=&amp;amp;volume=13&amp;amp;issue=2&amp;amp;spage=156&amp;amp;pages=156-9&amp;amp;date=2010&amp;amp;title=Archives+of+Iranian+Medicine&amp;amp;atitle=Two+cases+of+gastrointestinal+anthrax+with+an+unusual+presentation+from+Kermanshah+%28western+Iran%29.&amp;amp;aulast=Hatami&amp;amp;pid=%3Cauthor%3EHatami+H%2CRamazankhani+A%2CMansoori+F%3C%2Fauthor%3E&amp;amp;%3CAN%3E20187673%3C%2FAN%3E&amp;amp;%3CDT%3ECase+Reports%3C%2FDT%3E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bCs w:val="0"/>
                <w:noProof/>
                <w:color w:val="000000"/>
              </w:rPr>
              <w:t>[</w:t>
            </w:r>
            <w:hyperlink w:anchor="_ENREF_204" w:tooltip="Hatami, 2010 #204" w:history="1">
              <w:r w:rsidR="00922266" w:rsidRPr="00EE4890">
                <w:rPr>
                  <w:rFonts w:ascii="Calibri" w:hAnsi="Calibri"/>
                  <w:b w:val="0"/>
                  <w:bCs w:val="0"/>
                  <w:noProof/>
                  <w:color w:val="000000"/>
                </w:rPr>
                <w:t>204</w:t>
              </w:r>
            </w:hyperlink>
            <w:r w:rsidR="00EE4890" w:rsidRPr="00EE4890">
              <w:rPr>
                <w:rFonts w:ascii="Calibri" w:hAnsi="Calibri"/>
                <w:b w:val="0"/>
                <w:bCs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010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Iran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67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proofErr w:type="spellStart"/>
            <w:r w:rsidRPr="00735577">
              <w:rPr>
                <w:rFonts w:ascii="Calibri" w:hAnsi="Calibri"/>
                <w:color w:val="000000"/>
              </w:rPr>
              <w:t>inhal</w:t>
            </w:r>
            <w:proofErr w:type="spellEnd"/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dyspnea, productive cough, anorexia, weight loss, night sweats, fever, chills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B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scites, GI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8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0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A351F0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A351F0">
              <w:rPr>
                <w:rFonts w:ascii="Calibri" w:hAnsi="Calibri"/>
                <w:b w:val="0"/>
                <w:bCs w:val="0"/>
                <w:color w:val="000000"/>
              </w:rPr>
              <w:t xml:space="preserve">342 </w:t>
            </w:r>
            <w:r w:rsidR="00842672" w:rsidRPr="00A351F0"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Eb2dhbmF5PC9BdXRob3I+PFllYXI+MjAxMjwvWWVhcj48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</w:fldData>
              </w:fldChar>
            </w:r>
            <w:r w:rsidR="00EE4890" w:rsidRPr="00A351F0">
              <w:rPr>
                <w:rFonts w:ascii="Calibri" w:hAnsi="Calibri"/>
                <w:b w:val="0"/>
                <w:color w:val="000000"/>
              </w:rPr>
              <w:instrText xml:space="preserve"> ADDIN EN.CITE </w:instrText>
            </w:r>
            <w:r w:rsidR="00EE4890" w:rsidRPr="00A351F0"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Eb2dhbmF5PC9BdXRob3I+PFllYXI+MjAxMjwvWWVhcj48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</w:fldData>
              </w:fldChar>
            </w:r>
            <w:r w:rsidR="00EE4890" w:rsidRPr="00A351F0">
              <w:rPr>
                <w:rFonts w:ascii="Calibri" w:hAnsi="Calibri"/>
                <w:b w:val="0"/>
                <w:color w:val="000000"/>
              </w:rPr>
              <w:instrText xml:space="preserve"> ADDIN EN.CITE.DATA </w:instrText>
            </w:r>
            <w:r w:rsidR="00EE4890" w:rsidRPr="00A351F0">
              <w:rPr>
                <w:rFonts w:ascii="Calibri" w:hAnsi="Calibri"/>
                <w:color w:val="000000"/>
              </w:rPr>
            </w:r>
            <w:r w:rsidR="00EE4890" w:rsidRPr="00A351F0">
              <w:rPr>
                <w:rFonts w:ascii="Calibri" w:hAnsi="Calibri"/>
                <w:color w:val="000000"/>
              </w:rPr>
              <w:fldChar w:fldCharType="end"/>
            </w:r>
            <w:r w:rsidR="00842672" w:rsidRPr="00A351F0">
              <w:rPr>
                <w:rFonts w:ascii="Calibri" w:hAnsi="Calibri"/>
                <w:color w:val="000000"/>
              </w:rPr>
            </w:r>
            <w:r w:rsidR="00842672" w:rsidRPr="00A351F0">
              <w:rPr>
                <w:rFonts w:ascii="Calibri" w:hAnsi="Calibri"/>
                <w:color w:val="000000"/>
              </w:rPr>
              <w:fldChar w:fldCharType="separate"/>
            </w:r>
            <w:r w:rsidR="00EE4890" w:rsidRPr="00A351F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210" w:tooltip="Doganay, 2012 #210" w:history="1">
              <w:r w:rsidR="00922266" w:rsidRPr="00A351F0">
                <w:rPr>
                  <w:rFonts w:ascii="Calibri" w:hAnsi="Calibri"/>
                  <w:b w:val="0"/>
                  <w:noProof/>
                  <w:color w:val="000000"/>
                </w:rPr>
                <w:t>210</w:t>
              </w:r>
            </w:hyperlink>
            <w:r w:rsidR="00EE4890" w:rsidRPr="00A351F0">
              <w:rPr>
                <w:rFonts w:ascii="Calibri" w:hAnsi="Calibri"/>
                <w:b w:val="0"/>
                <w:noProof/>
                <w:color w:val="000000"/>
              </w:rPr>
              <w:t xml:space="preserve">, </w:t>
            </w:r>
            <w:hyperlink w:anchor="_ENREF_211" w:tooltip="Doganay, 2010 #211" w:history="1">
              <w:r w:rsidR="00922266" w:rsidRPr="00A351F0">
                <w:rPr>
                  <w:rFonts w:ascii="Calibri" w:hAnsi="Calibri"/>
                  <w:b w:val="0"/>
                  <w:noProof/>
                  <w:color w:val="000000"/>
                </w:rPr>
                <w:t>211</w:t>
              </w:r>
            </w:hyperlink>
            <w:r w:rsidR="00EE4890" w:rsidRPr="00A351F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A351F0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010, 201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Turkey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30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hides or leathe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toxemic appearance, hypothermia, lesion on neck 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, B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2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A351F0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A351F0">
              <w:rPr>
                <w:rFonts w:ascii="Calibri" w:hAnsi="Calibri"/>
                <w:b w:val="0"/>
                <w:bCs w:val="0"/>
                <w:color w:val="000000"/>
              </w:rPr>
              <w:t xml:space="preserve">343 </w:t>
            </w:r>
            <w:r w:rsidR="009777FF" w:rsidRPr="00A351F0"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Eb2dhbmF5PC9BdXRob3I+PFllYXI+MjAxMDwvWWVhcj48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</w:fldData>
              </w:fldChar>
            </w:r>
            <w:r w:rsidR="00EE4890" w:rsidRPr="00A351F0">
              <w:rPr>
                <w:rFonts w:ascii="Calibri" w:hAnsi="Calibri"/>
                <w:b w:val="0"/>
                <w:color w:val="000000"/>
              </w:rPr>
              <w:instrText xml:space="preserve"> ADDIN EN.CITE </w:instrText>
            </w:r>
            <w:r w:rsidR="00EE4890" w:rsidRPr="00A351F0"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Eb2dhbmF5PC9BdXRob3I+PFllYXI+MjAxMDwvWWVhcj48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</w:fldData>
              </w:fldChar>
            </w:r>
            <w:r w:rsidR="00EE4890" w:rsidRPr="00A351F0">
              <w:rPr>
                <w:rFonts w:ascii="Calibri" w:hAnsi="Calibri"/>
                <w:b w:val="0"/>
                <w:color w:val="000000"/>
              </w:rPr>
              <w:instrText xml:space="preserve"> ADDIN EN.CITE.DATA </w:instrText>
            </w:r>
            <w:r w:rsidR="00EE4890" w:rsidRPr="00A351F0">
              <w:rPr>
                <w:rFonts w:ascii="Calibri" w:hAnsi="Calibri"/>
                <w:color w:val="000000"/>
              </w:rPr>
            </w:r>
            <w:r w:rsidR="00EE4890" w:rsidRPr="00A351F0">
              <w:rPr>
                <w:rFonts w:ascii="Calibri" w:hAnsi="Calibri"/>
                <w:color w:val="000000"/>
              </w:rPr>
              <w:fldChar w:fldCharType="end"/>
            </w:r>
            <w:r w:rsidR="009777FF" w:rsidRPr="00A351F0">
              <w:rPr>
                <w:rFonts w:ascii="Calibri" w:hAnsi="Calibri"/>
                <w:color w:val="000000"/>
              </w:rPr>
            </w:r>
            <w:r w:rsidR="009777FF" w:rsidRPr="00A351F0">
              <w:rPr>
                <w:rFonts w:ascii="Calibri" w:hAnsi="Calibri"/>
                <w:color w:val="000000"/>
              </w:rPr>
              <w:fldChar w:fldCharType="separate"/>
            </w:r>
            <w:r w:rsidR="00EE4890" w:rsidRPr="00A351F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210" w:tooltip="Doganay, 2012 #210" w:history="1">
              <w:r w:rsidR="00922266" w:rsidRPr="00A351F0">
                <w:rPr>
                  <w:rFonts w:ascii="Calibri" w:hAnsi="Calibri"/>
                  <w:b w:val="0"/>
                  <w:noProof/>
                  <w:color w:val="000000"/>
                </w:rPr>
                <w:t>210</w:t>
              </w:r>
            </w:hyperlink>
            <w:r w:rsidR="00EE4890" w:rsidRPr="00A351F0">
              <w:rPr>
                <w:rFonts w:ascii="Calibri" w:hAnsi="Calibri"/>
                <w:b w:val="0"/>
                <w:noProof/>
                <w:color w:val="000000"/>
              </w:rPr>
              <w:t xml:space="preserve">, </w:t>
            </w:r>
            <w:hyperlink w:anchor="_ENREF_211" w:tooltip="Doganay, 2010 #211" w:history="1">
              <w:r w:rsidR="00922266" w:rsidRPr="00A351F0">
                <w:rPr>
                  <w:rFonts w:ascii="Calibri" w:hAnsi="Calibri"/>
                  <w:b w:val="0"/>
                  <w:noProof/>
                  <w:color w:val="000000"/>
                </w:rPr>
                <w:t>211</w:t>
              </w:r>
            </w:hyperlink>
            <w:r w:rsidR="00EE4890" w:rsidRPr="00A351F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9777FF" w:rsidRPr="00A351F0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010, 2012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Turkey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44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ill or dead animal contac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proofErr w:type="gramStart"/>
            <w:r>
              <w:rPr>
                <w:rFonts w:ascii="Calibri" w:hAnsi="Calibri"/>
                <w:color w:val="000000"/>
              </w:rPr>
              <w:t>toxemic</w:t>
            </w:r>
            <w:proofErr w:type="gramEnd"/>
            <w:r>
              <w:rPr>
                <w:rFonts w:ascii="Calibri" w:hAnsi="Calibri"/>
                <w:color w:val="000000"/>
              </w:rPr>
              <w:t xml:space="preserve"> appearance, hypothermia, edema, and bullous lesions on R arm.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B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2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bCs w:val="0"/>
                <w:color w:val="000000"/>
              </w:rPr>
              <w:t xml:space="preserve">344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Tekin&lt;/Author&gt;&lt;Year&gt;2011&lt;/Year&gt;&lt;RecNum&gt;212&lt;/RecNum&gt;&lt;DisplayText&gt;[212]&lt;/DisplayText&gt;&lt;record&gt;&lt;rec-number&gt;212&lt;/rec-number&gt;&lt;foreign-keys&gt;&lt;key app="EN" db-id="5pxsas0xr2fzfhez0eove293zrr9ddwrxw2v"&gt;212&lt;/key&gt;&lt;/foreign-keys&gt;&lt;ref-type name="Journal Article"&gt;17&lt;/ref-type&gt;&lt;contributors&gt;&lt;authors&gt;&lt;author&gt;Tekin, R.&lt;/author&gt;&lt;author&gt;Celen, M. K.&lt;/author&gt;&lt;author&gt;Bosnak, V.&lt;/author&gt;&lt;author&gt;Caca, I.&lt;/author&gt;&lt;author&gt;Ayaz, C.&lt;/author&gt;&lt;/authors&gt;&lt;/contributors&gt;&lt;titles&gt;&lt;title&gt;Anthrax on lower eyelid&lt;/title&gt;&lt;secondary-title&gt;Turk Hijyen ve Deneysel Biyoloji Dergisi&lt;/secondary-title&gt;&lt;/titles&gt;&lt;periodical&gt;&lt;full-title&gt;Turk Hijyen ve Deneysel Biyoloji Dergisi&lt;/full-title&gt;&lt;abbr-2&gt;Turk Hijyen ve Deneysel Biyoloji Dergisi&lt;/abbr-2&gt;&lt;/periodical&gt;&lt;pages&gt;93-96&lt;/pages&gt;&lt;volume&gt;68&lt;/volume&gt;&lt;number&gt;2&lt;/number&gt;&lt;dates&gt;&lt;year&gt;2011&lt;/year&gt;&lt;/dates&gt;&lt;accession-num&gt;20113290964&lt;/accession-num&gt;&lt;work-type&gt;Journal article&lt;/work-type&gt;&lt;urls&gt;&lt;related-urls&gt;&lt;url&gt;http://ovidsp.ovid.com/ovidweb.cgi?T=JS&amp;amp;CSC=Y&amp;amp;NEWS=N&amp;amp;PAGE=fulltext&amp;amp;D=cagh&amp;amp;AN=20113290964&lt;/url&gt;&lt;url&gt;http://sfxhosted.exlibrisgroup.com/cdc?sid=OVID:caghdb&amp;amp;id=pmid:&amp;amp;id=10.5505%2FTurkHijyen.2011.12599&amp;amp;issn=0377-9777&amp;amp;isbn=&amp;amp;volume=68&amp;amp;issue=2&amp;amp;spage=93&amp;amp;pages=93-96&amp;amp;date=2011&amp;amp;title=Turk+Hijyen+ve+Deneysel+Biyoloji+Dergisi&amp;amp;atitle=Anthrax+on+lower+eyelid.&amp;amp;aulast=Tekin&amp;amp;pid=%3Cauthor%3ETekin%2C+R.%2CCelen%2C+M.+K.%2CBosnak%2C+V.%2CCaca%2C+I.%2CAyaz%2C+C.%3C%2Fauthor%3E&amp;amp;%3CAN%3E20113290964%3C%2FAN%3E&amp;amp;%3CDT%3EJournal+article%3C%2FDT%3E&lt;/url&gt;&lt;/related-urls&gt;&lt;/urls&gt;&lt;remote-database-name&gt;Global Health&lt;/remote-database-name&gt;&lt;remote-database-provider&gt;Ovid Technologies&lt;/remote-database-provider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bCs w:val="0"/>
                <w:noProof/>
                <w:color w:val="000000"/>
              </w:rPr>
              <w:t>[</w:t>
            </w:r>
            <w:hyperlink w:anchor="_ENREF_212" w:tooltip="Tekin, 2011 #212" w:history="1">
              <w:r w:rsidR="00922266" w:rsidRPr="00EE4890">
                <w:rPr>
                  <w:rFonts w:ascii="Calibri" w:hAnsi="Calibri"/>
                  <w:b w:val="0"/>
                  <w:bCs w:val="0"/>
                  <w:noProof/>
                  <w:color w:val="000000"/>
                </w:rPr>
                <w:t>212</w:t>
              </w:r>
            </w:hyperlink>
            <w:r w:rsidR="00EE4890" w:rsidRPr="00EE4890">
              <w:rPr>
                <w:rFonts w:ascii="Calibri" w:hAnsi="Calibri"/>
                <w:b w:val="0"/>
                <w:bCs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01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Turkey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17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F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itchy and erythematous papule on R lower eyelid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B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8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bCs w:val="0"/>
                <w:color w:val="000000"/>
              </w:rPr>
              <w:t xml:space="preserve">345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Johns&lt;/Author&gt;&lt;Year&gt;2011&lt;/Year&gt;&lt;RecNum&gt;213&lt;/RecNum&gt;&lt;DisplayText&gt;[213]&lt;/DisplayText&gt;&lt;record&gt;&lt;rec-number&gt;213&lt;/rec-number&gt;&lt;foreign-keys&gt;&lt;key app="EN" db-id="5pxsas0xr2fzfhez0eove293zrr9ddwrxw2v"&gt;213&lt;/key&gt;&lt;/foreign-keys&gt;&lt;ref-type name="Journal Article"&gt;17&lt;/ref-type&gt;&lt;contributors&gt;&lt;authors&gt;&lt;author&gt;Johns, Neil&lt;/author&gt;&lt;author&gt;Cooper, David&lt;/author&gt;&lt;author&gt;Terrace, John&lt;/author&gt;&lt;/authors&gt;&lt;/contributors&gt;&lt;titles&gt;&lt;title&gt;An unusual case of peritonitis in an intravenous drug user&lt;/title&gt;&lt;secondary-title&gt;Gastroenterology&lt;/secondary-title&gt;&lt;/titles&gt;&lt;periodical&gt;&lt;full-title&gt;Gastroenterology&lt;/full-title&gt;&lt;abbr-1&gt;Gastroenterology&lt;/abbr-1&gt;&lt;abbr-2&gt;Gastroenterology&lt;/abbr-2&gt;&lt;/periodical&gt;&lt;pages&gt;435-781&lt;/pages&gt;&lt;volume&gt;141&lt;/volume&gt;&lt;number&gt;2&lt;/number&gt;&lt;dates&gt;&lt;year&gt;2011&lt;/year&gt;&lt;/dates&gt;&lt;isbn&gt;0016-5085&lt;/isbn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213" w:tooltip="Johns, 2011 #213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213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011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Scotland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24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injec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heroin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cute abdominal pain, tissue swelling of R thigh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S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scites, GI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, N/V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3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bCs w:val="0"/>
                <w:color w:val="000000"/>
              </w:rPr>
              <w:t xml:space="preserve">346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Parcell&lt;/Author&gt;&lt;Year&gt;2011&lt;/Year&gt;&lt;RecNum&gt;214&lt;/RecNum&gt;&lt;DisplayText&gt;[214]&lt;/DisplayText&gt;&lt;record&gt;&lt;rec-number&gt;214&lt;/rec-number&gt;&lt;foreign-keys&gt;&lt;key app="EN" db-id="5pxsas0xr2fzfhez0eove293zrr9ddwrxw2v"&gt;214&lt;/key&gt;&lt;/foreign-keys&gt;&lt;ref-type name="Journal Article"&gt;17&lt;/ref-type&gt;&lt;contributors&gt;&lt;authors&gt;&lt;author&gt;Parcell, B. J.&lt;/author&gt;&lt;author&gt;Wilmshurst, A. D.&lt;/author&gt;&lt;author&gt;France, A. J.&lt;/author&gt;&lt;author&gt;Motta, L.&lt;/author&gt;&lt;author&gt;Brooks, T.&lt;/author&gt;&lt;author&gt;Olver, W. J.&lt;/author&gt;&lt;/authors&gt;&lt;/contributors&gt;&lt;titles&gt;&lt;title&gt;Injection anthrax causing compartment syndrome and necrotising fasciitis&lt;/title&gt;&lt;secondary-title&gt;Journal of Clinical Pathology&lt;/secondary-title&gt;&lt;/titles&gt;&lt;periodical&gt;&lt;full-title&gt;Journal of Clinical Pathology&lt;/full-title&gt;&lt;abbr-1&gt;J. Clin. Pathol.&lt;/abbr-1&gt;&lt;abbr-2&gt;J Clin Pathol&lt;/abbr-2&gt;&lt;/periodical&gt;&lt;pages&gt;95-96&lt;/pages&gt;&lt;volume&gt;64&lt;/volume&gt;&lt;number&gt;1&lt;/number&gt;&lt;dates&gt;&lt;year&gt;2011&lt;/year&gt;&lt;/dates&gt;&lt;accession-num&gt;20113029881&lt;/accession-num&gt;&lt;work-type&gt;Correspondence&lt;/work-type&gt;&lt;urls&gt;&lt;related-urls&gt;&lt;url&gt;http://ovidsp.ovid.com/ovidweb.cgi?T=JS&amp;amp;CSC=Y&amp;amp;NEWS=N&amp;amp;PAGE=fulltext&amp;amp;D=cagh&amp;amp;AN=20113029881&lt;/url&gt;&lt;url&gt;http://sfxhosted.exlibrisgroup.com/cdc?sid=OVID:caghdb&amp;amp;id=pmid:&amp;amp;id=10.1136%2Fjcp.2010.082586&amp;amp;issn=0021-9746&amp;amp;isbn=&amp;amp;volume=64&amp;amp;issue=1&amp;amp;spage=95&amp;amp;pages=95-96&amp;amp;date=2011&amp;amp;title=Journal+of+Clinical+Pathology&amp;amp;atitle=Injection+anthrax+causing+compartment+syndrome+and+necrotising+fasciitis.&amp;amp;aulast=Parcell&amp;amp;pid=%3Cauthor%3EParcell%2C+B.+J.%2CWilmshurst%2C+A.+D.%2CFrance%2C+A.+J.%2CMotta%2C+L.%2CBrooks%2C+T.%2COlver%2C+W.+J.%3C%2Fauthor%3E&amp;amp;%3CAN%3E20113029881%3C%2FAN%3E&amp;amp;%3CDT%3ECorrespondence%3C%2FDT%3E&lt;/url&gt;&lt;/related-urls&gt;&lt;/urls&gt;&lt;remote-database-name&gt;Global Health&lt;/remote-database-name&gt;&lt;remote-database-provider&gt;Ovid Technologies&lt;/remote-database-provider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214" w:tooltip="Parcell, 2011 #214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214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01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Great Britain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28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F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injec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heroin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pain and swelling of R arm extending to R shoulder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, B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bleeding from fasciotomy site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3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bCs w:val="0"/>
                <w:color w:val="000000"/>
              </w:rPr>
              <w:t xml:space="preserve">347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Tekin&lt;/Author&gt;&lt;Year&gt;2011&lt;/Year&gt;&lt;RecNum&gt;215&lt;/RecNum&gt;&lt;DisplayText&gt;[215]&lt;/DisplayText&gt;&lt;record&gt;&lt;rec-number&gt;215&lt;/rec-number&gt;&lt;foreign-keys&gt;&lt;key app="EN" db-id="5pxsas0xr2fzfhez0eove293zrr9ddwrxw2v"&gt;215&lt;/key&gt;&lt;/foreign-keys&gt;&lt;ref-type name="Journal Article"&gt;17&lt;/ref-type&gt;&lt;contributors&gt;&lt;authors&gt;&lt;author&gt;Tekin, R.&lt;/author&gt;&lt;author&gt;Yesilova, Y.&lt;/author&gt;&lt;author&gt;Bosnak, V.&lt;/author&gt;&lt;author&gt;Celen, M. K.&lt;/author&gt;&lt;author&gt;Ayaz, C.&lt;/author&gt;&lt;/authors&gt;&lt;/contributors&gt;&lt;auth-address&gt;(Tekin) Microbiology Department, Diyabakir Children&amp;apos;s Hospital, Diyarbakir, Turkey (Yesilova) Dermatology Department, Silvan State Hospital, Diyarbakir, Turkey (Bosnak, Celen, Ayaz) Department of Infectious Diseases, Dicle University Hospital, Diyarbakir, Turkey&lt;/auth-address&gt;&lt;titles&gt;&lt;title&gt;A 32-year-old male with an ulcer with necrotic crusts on the right arm&lt;/title&gt;&lt;secondary-title&gt;Marmara Medical Journal&lt;/secondary-title&gt;&lt;/titles&gt;&lt;periodical&gt;&lt;full-title&gt;Marmara Medical Journal&lt;/full-title&gt;&lt;abbr-2&gt;Marmara Medical Journal&lt;/abbr-2&gt;&lt;/periodical&gt;&lt;pages&gt;139-140&lt;/pages&gt;&lt;volume&gt;24&lt;/volume&gt;&lt;number&gt;2&lt;/number&gt;&lt;dates&gt;&lt;year&gt;2011&lt;/year&gt;&lt;/dates&gt;&lt;accession-num&gt;2011393453&lt;/accession-num&gt;&lt;urls&gt;&lt;related-urls&gt;&lt;url&gt;http://ovidsp.ovid.com/ovidweb.cgi?T=JS&amp;amp;CSC=Y&amp;amp;NEWS=N&amp;amp;PAGE=fulltext&amp;amp;D=emed10&amp;amp;AN=2011393453&lt;/url&gt;&lt;url&gt;http://sfxhosted.exlibrisgroup.com/cdc?sid=OVID:embase&amp;amp;id=pmid:&amp;amp;id=&amp;amp;issn=1019-1941&amp;amp;isbn=&amp;amp;volume=24&amp;amp;issue=2&amp;amp;spage=139&amp;amp;pages=139-140&amp;amp;date=2011&amp;amp;title=Marmara+Medical+Journal&amp;amp;atitle=A+32-year-old+male+with+an+ulcer+with+necrotic+crusts+on+the+right+arm&amp;amp;aulast=Tekin&amp;amp;pid=%3Cauthor%3ETekin+R.%2CYesilova+Y.%2CBosnak+V.%2CCelen+M.K.%2CAyaz+C.%3C%2Fauthor%3E&amp;amp;%3CAN%3E2011393453%3C%2FAN%3E&amp;amp;%3CDT%3EJournal%3A+Article%3C%2FDT%3E&lt;/url&gt;&lt;/related-urls&gt;&lt;/urls&gt;&lt;remote-database-name&gt;Embase&lt;/remote-database-name&gt;&lt;remote-database-provider&gt;Ovid Technologies&lt;/remote-database-provider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215" w:tooltip="Tekin, 2011 #215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215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011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Turkey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32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ill or dead animal contac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wound on R arm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B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0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bCs w:val="0"/>
                <w:color w:val="000000"/>
              </w:rPr>
              <w:lastRenderedPageBreak/>
              <w:t xml:space="preserve">348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Ponce&lt;/Author&gt;&lt;Year&gt;2011&lt;/Year&gt;&lt;RecNum&gt;216&lt;/RecNum&gt;&lt;DisplayText&gt;[216]&lt;/DisplayText&gt;&lt;record&gt;&lt;rec-number&gt;216&lt;/rec-number&gt;&lt;foreign-keys&gt;&lt;key app="EN" db-id="5pxsas0xr2fzfhez0eove293zrr9ddwrxw2v"&gt;216&lt;/key&gt;&lt;/foreign-keys&gt;&lt;ref-type name="Journal Article"&gt;17&lt;/ref-type&gt;&lt;contributors&gt;&lt;authors&gt;&lt;author&gt;Ponce, M.&lt;/author&gt;&lt;author&gt;Mendoza, A.&lt;/author&gt;&lt;author&gt;Seas, C.&lt;/author&gt;&lt;/authors&gt;&lt;/contributors&gt;&lt;auth-address&gt;Instituto de Medicina Tropical Alexander von Humboldt, Universidad Peruana Cayetano Heredia, Lima, Peru. mariocponce@yahoo.com&lt;/auth-address&gt;&lt;titles&gt;&lt;title&gt;A 45-year-old farmer with an ulcerative rash, shock, and hemorrhagic meningitis&lt;/title&gt;&lt;secondary-title&gt;American Journal of Tropical Medicine &amp;amp; Hygiene&lt;/secondary-title&gt;&lt;/titles&gt;&lt;periodical&gt;&lt;full-title&gt;American Journal of Tropical Medicine and Hygiene&lt;/full-title&gt;&lt;abbr-1&gt;Am. J. Trop. Med. Hyg.&lt;/abbr-1&gt;&lt;abbr-2&gt;Am J Trop Med Hyg&lt;/abbr-2&gt;&lt;abbr-3&gt;American Journal of Tropical Medicine &amp;amp; Hygiene&lt;/abbr-3&gt;&lt;/periodical&gt;&lt;pages&gt;792&lt;/pages&gt;&lt;volume&gt;85&lt;/volume&gt;&lt;number&gt;5&lt;/number&gt;&lt;dates&gt;&lt;year&gt;2011&lt;/year&gt;&lt;/dates&gt;&lt;accession-num&gt;22049028&lt;/accession-num&gt;&lt;work-type&gt;Case Reports&lt;/work-type&gt;&lt;urls&gt;&lt;related-urls&gt;&lt;url&gt;http://ovidsp.ovid.com/ovidweb.cgi?T=JS&amp;amp;CSC=Y&amp;amp;NEWS=N&amp;amp;PAGE=fulltext&amp;amp;D=medl&amp;amp;AN=22049028&lt;/url&gt;&lt;url&gt;http://sfxhosted.exlibrisgroup.com/cdc?sid=OVID:medline&amp;amp;id=pmid:22049028&amp;amp;id=10.4269%2Fajtmh.2011.11-0238&amp;amp;issn=0002-9637&amp;amp;isbn=&amp;amp;volume=85&amp;amp;issue=5&amp;amp;spage=792&amp;amp;pages=792&amp;amp;date=2011&amp;amp;title=American+Journal+of+Tropical+Medicine+%26+Hygiene&amp;amp;atitle=A+45-year-old+farmer+with+an+ulcerative+rash%2C+shock%2C+and+hemorrhagic+meningitis.&amp;amp;aulast=Ponce&amp;amp;pid=%3Cauthor%3EPonce+M%2CMendoza+A%2CSeas+C%3C%2Fauthor%3E&amp;amp;%3CAN%3E22049028%3C%2FAN%3E&amp;amp;%3CDT%3ECase+Reports%3C%2FDT%3E&lt;/url&gt;&lt;/related-urls&gt;&lt;/urls&gt;&lt;custom2&gt;PMC3205620&lt;/custom2&gt;&lt;remote-database-name&gt;MEDLINE&lt;/remote-database-name&gt;&lt;remote-database-provider&gt;Ovid Technologies&lt;/remote-database-provider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[</w:t>
            </w:r>
            <w:hyperlink w:anchor="_ENREF_216" w:tooltip="Ponce, 2011 #216" w:history="1">
              <w:r w:rsidR="00922266" w:rsidRPr="00EE4890">
                <w:rPr>
                  <w:rFonts w:ascii="Calibri" w:hAnsi="Calibri"/>
                  <w:b w:val="0"/>
                  <w:noProof/>
                  <w:color w:val="000000"/>
                </w:rPr>
                <w:t>216</w:t>
              </w:r>
            </w:hyperlink>
            <w:r w:rsidR="00EE4890" w:rsidRPr="00EE4890">
              <w:rPr>
                <w:rFonts w:ascii="Calibri" w:hAnsi="Calibri"/>
                <w:b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01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Peru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45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ill or dead animal contac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Y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ever, shock, painless ulcerative skin lesion on R hand, meningeal signs, chest pain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PE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S, AMS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8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bCs w:val="0"/>
                <w:color w:val="000000"/>
              </w:rPr>
              <w:t>349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011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USA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61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proofErr w:type="spellStart"/>
            <w:r w:rsidRPr="00735577">
              <w:rPr>
                <w:rFonts w:ascii="Calibri" w:hAnsi="Calibri"/>
                <w:color w:val="000000"/>
              </w:rPr>
              <w:t>inhal</w:t>
            </w:r>
            <w:proofErr w:type="spellEnd"/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dyspnea, cough, fever, chills, and fatigue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, B, AS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PE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3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bCs w:val="0"/>
                <w:color w:val="000000"/>
              </w:rPr>
              <w:t xml:space="preserve">350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Akbulut&lt;/Author&gt;&lt;Year&gt;2012&lt;/Year&gt;&lt;RecNum&gt;217&lt;/RecNum&gt;&lt;DisplayText&gt;[217]&lt;/DisplayText&gt;&lt;record&gt;&lt;rec-number&gt;217&lt;/rec-number&gt;&lt;foreign-keys&gt;&lt;key app="EN" db-id="5pxsas0xr2fzfhez0eove293zrr9ddwrxw2v"&gt;217&lt;/key&gt;&lt;/foreign-keys&gt;&lt;ref-type name="Journal Article"&gt;17&lt;/ref-type&gt;&lt;contributors&gt;&lt;authors&gt;&lt;author&gt;Akbulut, Ayhan&lt;/author&gt;&lt;author&gt;Akbulut, Handan&lt;/author&gt;&lt;author&gt;Özgüler, Müge&lt;/author&gt;&lt;author&gt;İnci, Nuran&lt;/author&gt;&lt;author&gt;Yalçın, Şinasi&lt;/author&gt;&lt;/authors&gt;&lt;/contributors&gt;&lt;titles&gt;&lt;title&gt;Gastrointestinal Anthrax: A Case and Review of Literature&lt;/title&gt;&lt;secondary-title&gt;Advances in Infectious Diseases&lt;/secondary-title&gt;&lt;/titles&gt;&lt;periodical&gt;&lt;full-title&gt;Advances in Infectious Diseases&lt;/full-title&gt;&lt;abbr-2&gt;Advances in Infectious Diseases&lt;/abbr-2&gt;&lt;/periodical&gt;&lt;pages&gt;67&lt;/pages&gt;&lt;volume&gt;2&lt;/volume&gt;&lt;number&gt;03&lt;/number&gt;&lt;dates&gt;&lt;year&gt;2012&lt;/year&gt;&lt;/dates&gt;&lt;urls&gt;&lt;/urls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bCs w:val="0"/>
                <w:noProof/>
                <w:color w:val="000000"/>
              </w:rPr>
              <w:t>[</w:t>
            </w:r>
            <w:hyperlink w:anchor="_ENREF_217" w:tooltip="Akbulut, 2012 #217" w:history="1">
              <w:r w:rsidR="00922266" w:rsidRPr="00EE4890">
                <w:rPr>
                  <w:rFonts w:ascii="Calibri" w:hAnsi="Calibri"/>
                  <w:b w:val="0"/>
                  <w:bCs w:val="0"/>
                  <w:noProof/>
                  <w:color w:val="000000"/>
                </w:rPr>
                <w:t>217</w:t>
              </w:r>
            </w:hyperlink>
            <w:r w:rsidR="00EE4890" w:rsidRPr="00EE4890">
              <w:rPr>
                <w:rFonts w:ascii="Calibri" w:hAnsi="Calibri"/>
                <w:b w:val="0"/>
                <w:bCs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01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Turkey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42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F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inges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ill or dead animal ingestion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eck swelling, difficulty  swallowing and breathing, chills and fever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, B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hematochezia, ascites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2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bCs w:val="0"/>
                <w:color w:val="000000"/>
              </w:rPr>
              <w:t xml:space="preserve">351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Ib2x6bWFubjwvQXV0aG9yPjxZZWFyPjIwMTI8L1llYXI+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</w:fldData>
              </w:fldChar>
            </w:r>
            <w:r w:rsidR="00192DD9">
              <w:rPr>
                <w:rFonts w:ascii="Calibri" w:hAnsi="Calibri"/>
                <w:color w:val="000000"/>
              </w:rPr>
              <w:instrText xml:space="preserve"> ADDIN EN.CITE </w:instrText>
            </w:r>
            <w:r w:rsidR="00192DD9"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Ib2x6bWFubjwvQXV0aG9yPjxZZWFyPjIwMTI8L1llYXI+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</w:fldData>
              </w:fldChar>
            </w:r>
            <w:r w:rsidR="00192DD9">
              <w:rPr>
                <w:rFonts w:ascii="Calibri" w:hAnsi="Calibri"/>
                <w:color w:val="000000"/>
              </w:rPr>
              <w:instrText xml:space="preserve"> ADDIN EN.CITE.DATA </w:instrText>
            </w:r>
            <w:r w:rsidR="00192DD9">
              <w:rPr>
                <w:rFonts w:ascii="Calibri" w:hAnsi="Calibri"/>
                <w:color w:val="000000"/>
              </w:rPr>
            </w:r>
            <w:r w:rsidR="00192DD9">
              <w:rPr>
                <w:rFonts w:ascii="Calibri" w:hAnsi="Calibri"/>
                <w:color w:val="000000"/>
              </w:rPr>
              <w:fldChar w:fldCharType="end"/>
            </w:r>
            <w:r w:rsidR="00842672" w:rsidRPr="00DF23AD">
              <w:rPr>
                <w:rFonts w:ascii="Calibri" w:hAnsi="Calibri"/>
                <w:color w:val="000000"/>
              </w:rPr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bCs w:val="0"/>
                <w:noProof/>
                <w:color w:val="000000"/>
              </w:rPr>
              <w:t>[</w:t>
            </w:r>
            <w:hyperlink w:anchor="_ENREF_218" w:tooltip="Holzmann, 2012 #218" w:history="1">
              <w:r w:rsidR="00922266" w:rsidRPr="00EE4890">
                <w:rPr>
                  <w:rFonts w:ascii="Calibri" w:hAnsi="Calibri"/>
                  <w:b w:val="0"/>
                  <w:bCs w:val="0"/>
                  <w:noProof/>
                  <w:color w:val="000000"/>
                </w:rPr>
                <w:t>218</w:t>
              </w:r>
            </w:hyperlink>
            <w:r w:rsidR="00EE4890" w:rsidRPr="00EE4890">
              <w:rPr>
                <w:rFonts w:ascii="Calibri" w:hAnsi="Calibri"/>
                <w:b w:val="0"/>
                <w:bCs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012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Germany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50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injec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reddening and swelling of injection site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assive disseminated bleeding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, N/V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3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1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bCs w:val="0"/>
                <w:color w:val="000000"/>
              </w:rPr>
              <w:t xml:space="preserve">352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Stefos&lt;/Author&gt;&lt;Year&gt;2012&lt;/Year&gt;&lt;RecNum&gt;219&lt;/RecNum&gt;&lt;DisplayText&gt;[219]&lt;/DisplayText&gt;&lt;record&gt;&lt;rec-number&gt;219&lt;/rec-number&gt;&lt;foreign-keys&gt;&lt;key app="EN" db-id="5pxsas0xr2fzfhez0eove293zrr9ddwrxw2v"&gt;219&lt;/key&gt;&lt;/foreign-keys&gt;&lt;ref-type name="Journal Article"&gt;17&lt;/ref-type&gt;&lt;contributors&gt;&lt;authors&gt;&lt;author&gt;Stefos, A.&lt;/author&gt;&lt;author&gt;Gatselis, N. K.&lt;/author&gt;&lt;author&gt;Goudelas, A.&lt;/author&gt;&lt;author&gt;Mpakarosi, M.&lt;/author&gt;&lt;author&gt;Papaparaskevas, J.&lt;/author&gt;&lt;author&gt;Dalekos, G. N.&lt;/author&gt;&lt;author&gt;Petinaki, E.&lt;/author&gt;&lt;/authors&gt;&lt;/contributors&gt;&lt;titles&gt;&lt;title&gt;Cutaneous infection caused by Bacillus anthracis in Larissa, Thessaly, Central Greece, July 2012&lt;/title&gt;&lt;secondary-title&gt;Eurosurveillance&lt;/secondary-title&gt;&lt;/titles&gt;&lt;periodical&gt;&lt;full-title&gt;Eurosurveillance&lt;/full-title&gt;&lt;abbr-2&gt;Eurosurveillance&lt;/abbr-2&gt;&lt;/periodical&gt;&lt;pages&gt;2-4&lt;/pages&gt;&lt;volume&gt;17&lt;/volume&gt;&lt;number&gt;32&lt;/number&gt;&lt;dates&gt;&lt;year&gt;2012&lt;/year&gt;&lt;pub-dates&gt;&lt;date&gt;Aug&lt;/date&gt;&lt;/pub-dates&gt;&lt;/dates&gt;&lt;isbn&gt;1560-7917&lt;/isbn&gt;&lt;accession-num&gt;WOS:000307515200001&lt;/accession-num&gt;&lt;urls&gt;&lt;related-urls&gt;&lt;url&gt;&amp;lt;Go to ISI&amp;gt;://WOS:000307515200001&lt;/url&gt;&lt;/related-urls&gt;&lt;/urls&gt;&lt;custom7&gt;20245&lt;/custom7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bCs w:val="0"/>
                <w:noProof/>
                <w:color w:val="000000"/>
              </w:rPr>
              <w:t>[</w:t>
            </w:r>
            <w:hyperlink w:anchor="_ENREF_219" w:tooltip="Stefos, 2012 #219" w:history="1">
              <w:r w:rsidR="00922266" w:rsidRPr="00EE4890">
                <w:rPr>
                  <w:rFonts w:ascii="Calibri" w:hAnsi="Calibri"/>
                  <w:b w:val="0"/>
                  <w:bCs w:val="0"/>
                  <w:noProof/>
                  <w:color w:val="000000"/>
                </w:rPr>
                <w:t>219</w:t>
              </w:r>
            </w:hyperlink>
            <w:r w:rsidR="00EE4890" w:rsidRPr="00EE4890">
              <w:rPr>
                <w:rFonts w:ascii="Calibri" w:hAnsi="Calibri"/>
                <w:b w:val="0"/>
                <w:bCs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01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Greece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60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ill or dead animal contac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high fever accompanied by rigors, malaise, and generalized weakness; 3 pruritic </w:t>
            </w:r>
            <w:proofErr w:type="spellStart"/>
            <w:r>
              <w:rPr>
                <w:rFonts w:ascii="Calibri" w:hAnsi="Calibri"/>
                <w:color w:val="000000"/>
              </w:rPr>
              <w:t>papular</w:t>
            </w:r>
            <w:proofErr w:type="spellEnd"/>
            <w:r>
              <w:rPr>
                <w:rFonts w:ascii="Calibri" w:hAnsi="Calibri"/>
                <w:color w:val="000000"/>
              </w:rPr>
              <w:t xml:space="preserve"> lesions on L forearm 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, B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2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bCs w:val="0"/>
                <w:color w:val="000000"/>
              </w:rPr>
              <w:t xml:space="preserve">353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NYWRkYWg8L0F1dGhvcj48WWVhcj4yMDEzPC9ZZWFyPjxS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</w:fldData>
              </w:fldChar>
            </w:r>
            <w:r w:rsidR="00EE4890">
              <w:rPr>
                <w:rFonts w:ascii="Calibri" w:hAnsi="Calibri"/>
                <w:color w:val="000000"/>
              </w:rPr>
              <w:instrText xml:space="preserve"> ADDIN EN.CITE </w:instrText>
            </w:r>
            <w:r w:rsidR="00EE4890"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NYWRkYWg8L0F1dGhvcj48WWVhcj4yMDEzPC9ZZWFyPjxS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</w:fldData>
              </w:fldChar>
            </w:r>
            <w:r w:rsidR="00EE4890">
              <w:rPr>
                <w:rFonts w:ascii="Calibri" w:hAnsi="Calibri"/>
                <w:color w:val="000000"/>
              </w:rPr>
              <w:instrText xml:space="preserve"> ADDIN EN.CITE.DATA </w:instrText>
            </w:r>
            <w:r w:rsidR="00EE4890">
              <w:rPr>
                <w:rFonts w:ascii="Calibri" w:hAnsi="Calibri"/>
                <w:color w:val="000000"/>
              </w:rPr>
            </w:r>
            <w:r w:rsidR="00EE4890">
              <w:rPr>
                <w:rFonts w:ascii="Calibri" w:hAnsi="Calibri"/>
                <w:color w:val="000000"/>
              </w:rPr>
              <w:fldChar w:fldCharType="end"/>
            </w:r>
            <w:r w:rsidR="00842672" w:rsidRPr="00DF23AD">
              <w:rPr>
                <w:rFonts w:ascii="Calibri" w:hAnsi="Calibri"/>
                <w:color w:val="000000"/>
              </w:rPr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bCs w:val="0"/>
                <w:noProof/>
                <w:color w:val="000000"/>
              </w:rPr>
              <w:t>[</w:t>
            </w:r>
            <w:hyperlink w:anchor="_ENREF_220" w:tooltip="Maddah, 2013 #220" w:history="1">
              <w:r w:rsidR="00922266" w:rsidRPr="00EE4890">
                <w:rPr>
                  <w:rFonts w:ascii="Calibri" w:hAnsi="Calibri"/>
                  <w:b w:val="0"/>
                  <w:bCs w:val="0"/>
                  <w:noProof/>
                  <w:color w:val="000000"/>
                </w:rPr>
                <w:t>220</w:t>
              </w:r>
            </w:hyperlink>
            <w:r w:rsidR="00EE4890" w:rsidRPr="00EE4890">
              <w:rPr>
                <w:rFonts w:ascii="Calibri" w:hAnsi="Calibri"/>
                <w:b w:val="0"/>
                <w:bCs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013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Iran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17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inges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undercooked or raw meat ingestion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bdominal pain and distention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hematochezia, ascites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1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bCs w:val="0"/>
                <w:color w:val="000000"/>
              </w:rPr>
              <w:t xml:space="preserve">354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NYWRkYWg8L0F1dGhvcj48WWVhcj4yMDEzPC9ZZWFyPjxS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</w:fldData>
              </w:fldChar>
            </w:r>
            <w:r w:rsidR="00EE4890">
              <w:rPr>
                <w:rFonts w:ascii="Calibri" w:hAnsi="Calibri"/>
                <w:color w:val="000000"/>
              </w:rPr>
              <w:instrText xml:space="preserve"> ADDIN EN.CITE </w:instrText>
            </w:r>
            <w:r w:rsidR="00EE4890"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NYWRkYWg8L0F1dGhvcj48WWVhcj4yMDEzPC9ZZWFyPjxS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</w:fldData>
              </w:fldChar>
            </w:r>
            <w:r w:rsidR="00EE4890">
              <w:rPr>
                <w:rFonts w:ascii="Calibri" w:hAnsi="Calibri"/>
                <w:color w:val="000000"/>
              </w:rPr>
              <w:instrText xml:space="preserve"> ADDIN EN.CITE.DATA </w:instrText>
            </w:r>
            <w:r w:rsidR="00EE4890">
              <w:rPr>
                <w:rFonts w:ascii="Calibri" w:hAnsi="Calibri"/>
                <w:color w:val="000000"/>
              </w:rPr>
            </w:r>
            <w:r w:rsidR="00EE4890">
              <w:rPr>
                <w:rFonts w:ascii="Calibri" w:hAnsi="Calibri"/>
                <w:color w:val="000000"/>
              </w:rPr>
              <w:fldChar w:fldCharType="end"/>
            </w:r>
            <w:r w:rsidR="00842672" w:rsidRPr="00DF23AD">
              <w:rPr>
                <w:rFonts w:ascii="Calibri" w:hAnsi="Calibri"/>
                <w:color w:val="000000"/>
              </w:rPr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bCs w:val="0"/>
                <w:noProof/>
                <w:color w:val="000000"/>
              </w:rPr>
              <w:t>[</w:t>
            </w:r>
            <w:hyperlink w:anchor="_ENREF_220" w:tooltip="Maddah, 2013 #220" w:history="1">
              <w:r w:rsidR="00922266" w:rsidRPr="00EE4890">
                <w:rPr>
                  <w:rFonts w:ascii="Calibri" w:hAnsi="Calibri"/>
                  <w:b w:val="0"/>
                  <w:bCs w:val="0"/>
                  <w:noProof/>
                  <w:color w:val="000000"/>
                </w:rPr>
                <w:t>220</w:t>
              </w:r>
            </w:hyperlink>
            <w:r w:rsidR="00EE4890" w:rsidRPr="00EE4890">
              <w:rPr>
                <w:rFonts w:ascii="Calibri" w:hAnsi="Calibri"/>
                <w:b w:val="0"/>
                <w:bCs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01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Iran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17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inges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undercooked or raw meat ingestion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bdominal pain and distention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GI hemorrhage, ascites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0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bCs w:val="0"/>
                <w:color w:val="000000"/>
              </w:rPr>
              <w:t xml:space="preserve">355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NYWRkYWg8L0F1dGhvcj48WWVhcj4yMDEzPC9ZZWFyPjxS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</w:fldData>
              </w:fldChar>
            </w:r>
            <w:r w:rsidR="00EE4890">
              <w:rPr>
                <w:rFonts w:ascii="Calibri" w:hAnsi="Calibri"/>
                <w:color w:val="000000"/>
              </w:rPr>
              <w:instrText xml:space="preserve"> ADDIN EN.CITE </w:instrText>
            </w:r>
            <w:r w:rsidR="00EE4890"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NYWRkYWg8L0F1dGhvcj48WWVhcj4yMDEzPC9ZZWFyPjxS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</w:fldData>
              </w:fldChar>
            </w:r>
            <w:r w:rsidR="00EE4890">
              <w:rPr>
                <w:rFonts w:ascii="Calibri" w:hAnsi="Calibri"/>
                <w:color w:val="000000"/>
              </w:rPr>
              <w:instrText xml:space="preserve"> ADDIN EN.CITE.DATA </w:instrText>
            </w:r>
            <w:r w:rsidR="00EE4890">
              <w:rPr>
                <w:rFonts w:ascii="Calibri" w:hAnsi="Calibri"/>
                <w:color w:val="000000"/>
              </w:rPr>
            </w:r>
            <w:r w:rsidR="00EE4890">
              <w:rPr>
                <w:rFonts w:ascii="Calibri" w:hAnsi="Calibri"/>
                <w:color w:val="000000"/>
              </w:rPr>
              <w:fldChar w:fldCharType="end"/>
            </w:r>
            <w:r w:rsidR="00842672" w:rsidRPr="00DF23AD">
              <w:rPr>
                <w:rFonts w:ascii="Calibri" w:hAnsi="Calibri"/>
                <w:color w:val="000000"/>
              </w:rPr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bCs w:val="0"/>
                <w:noProof/>
                <w:color w:val="000000"/>
              </w:rPr>
              <w:t>[</w:t>
            </w:r>
            <w:hyperlink w:anchor="_ENREF_220" w:tooltip="Maddah, 2013 #220" w:history="1">
              <w:r w:rsidR="00922266" w:rsidRPr="00EE4890">
                <w:rPr>
                  <w:rFonts w:ascii="Calibri" w:hAnsi="Calibri"/>
                  <w:b w:val="0"/>
                  <w:bCs w:val="0"/>
                  <w:noProof/>
                  <w:color w:val="000000"/>
                </w:rPr>
                <w:t>220</w:t>
              </w:r>
            </w:hyperlink>
            <w:r w:rsidR="00EE4890" w:rsidRPr="00EE4890">
              <w:rPr>
                <w:rFonts w:ascii="Calibri" w:hAnsi="Calibri"/>
                <w:b w:val="0"/>
                <w:bCs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013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Iran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23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inges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undercooked or raw meat ingestion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ever, abdominal pain and bloody diarrhea, weak, intravascular depletion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B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proofErr w:type="spellStart"/>
            <w:r>
              <w:rPr>
                <w:rFonts w:ascii="Calibri" w:hAnsi="Calibri"/>
                <w:color w:val="000000"/>
              </w:rPr>
              <w:t>melanotic</w:t>
            </w:r>
            <w:proofErr w:type="spellEnd"/>
            <w:r>
              <w:rPr>
                <w:rFonts w:ascii="Calibri" w:hAnsi="Calibri"/>
                <w:color w:val="000000"/>
              </w:rPr>
              <w:t xml:space="preserve"> stools, ascites, pulmonary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1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bCs w:val="0"/>
                <w:color w:val="000000"/>
              </w:rPr>
              <w:t xml:space="preserve">356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Gelaw&lt;/Author&gt;&lt;Year&gt;2013&lt;/Year&gt;&lt;RecNum&gt;221&lt;/RecNum&gt;&lt;DisplayText&gt;[221]&lt;/DisplayText&gt;&lt;record&gt;&lt;rec-number&gt;221&lt;/rec-number&gt;&lt;foreign-keys&gt;&lt;key app="EN" db-id="5pxsas0xr2fzfhez0eove293zrr9ddwrxw2v"&gt;221&lt;/key&gt;&lt;/foreign-keys&gt;&lt;ref-type name="Journal Article"&gt;17&lt;/ref-type&gt;&lt;contributors&gt;&lt;authors&gt;&lt;author&gt;Gelaw, Y.&lt;/author&gt;&lt;author&gt;Asaminew, T.&lt;/author&gt;&lt;/authors&gt;&lt;/contributors&gt;&lt;auth-address&gt;Department of Ophthalmology, College of Public Health and Medical Sciences, Jimma University, PO Box: 440, Jimma, Ethiopia. dryeshi@yahoo.com&lt;/auth-address&gt;&lt;titles&gt;&lt;title&gt;Periocular cutaneous anthrax in Jimma Zone, Southwest Ethiopia: a case series&lt;/title&gt;&lt;secondary-title&gt;BMC Research Notes&lt;/secondary-title&gt;&lt;/titles&gt;&lt;periodical&gt;&lt;full-title&gt;BMC Research Notes&lt;/full-title&gt;&lt;abbr-1&gt;BMC Res. Notes&lt;/abbr-1&gt;&lt;abbr-2&gt;BMC Res Notes&lt;/abbr-2&gt;&lt;/periodical&gt;&lt;pages&gt;313&lt;/pages&gt;&lt;volume&gt;6&lt;/volume&gt;&lt;dates&gt;&lt;year&gt;2013&lt;/year&gt;&lt;/dates&gt;&lt;accession-num&gt;23924443&lt;/accession-num&gt;&lt;urls&gt;&lt;related-urls&gt;&lt;url&gt;http://ovidsp.ovid.com/ovidweb.cgi?T=JS&amp;amp;CSC=Y&amp;amp;NEWS=N&amp;amp;PAGE=fulltext&amp;amp;D=prem&amp;amp;AN=23924443&lt;/url&gt;&lt;url&gt;http://sfxhosted.exlibrisgroup.com/cdc?sid=OVID:medline&amp;amp;id=pmid:23924443&amp;amp;id=10.1186%2F1756-0500-6-313&amp;amp;issn=1756-0500&amp;amp;isbn=&amp;amp;volume=6&amp;amp;issue=&amp;amp;spage=313&amp;amp;pages=313&amp;amp;date=2013&amp;amp;title=BMC+Research+Notes&amp;amp;atitle=Periocular+cutaneous+anthrax+in+Jimma+Zone%2C+Southwest+Ethiopia%3A+a+case+series.&amp;amp;aulast=Gelaw&amp;amp;pid=%3Cauthor%3EGelaw+Y%2CAsaminew+T%3C%2Fauthor%3E&amp;amp;%3CAN%3E23924443%3C%2FAN%3E&amp;amp;%3CDT%3EJournal+Article%3C%2FDT%3E&lt;/url&gt;&lt;/related-urls&gt;&lt;/urls&gt;&lt;custom2&gt;PMC3750427&lt;/custom2&gt;&lt;remote-database-name&gt;MEDLINE&lt;/remote-database-name&gt;&lt;remote-database-provider&gt;Ovid Technologies&lt;/remote-database-provider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bCs w:val="0"/>
                <w:noProof/>
                <w:color w:val="000000"/>
              </w:rPr>
              <w:t>[</w:t>
            </w:r>
            <w:hyperlink w:anchor="_ENREF_221" w:tooltip="Gelaw, 2013 #221" w:history="1">
              <w:r w:rsidR="00922266" w:rsidRPr="00EE4890">
                <w:rPr>
                  <w:rFonts w:ascii="Calibri" w:hAnsi="Calibri"/>
                  <w:b w:val="0"/>
                  <w:bCs w:val="0"/>
                  <w:noProof/>
                  <w:color w:val="000000"/>
                </w:rPr>
                <w:t>221</w:t>
              </w:r>
            </w:hyperlink>
            <w:r w:rsidR="00EE4890" w:rsidRPr="00EE4890">
              <w:rPr>
                <w:rFonts w:ascii="Calibri" w:hAnsi="Calibri"/>
                <w:b w:val="0"/>
                <w:bCs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01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Ethiopia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25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ill or dead animal contac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skin lesion below the L eyelid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, B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0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bCs w:val="0"/>
                <w:color w:val="000000"/>
              </w:rPr>
              <w:t xml:space="preserve">357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NYWRkYWg8L0F1dGhvcj48WWVhcj4yMDEzPC9ZZWFyPjxS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</w:fldData>
              </w:fldChar>
            </w:r>
            <w:r w:rsidR="00EE4890">
              <w:rPr>
                <w:rFonts w:ascii="Calibri" w:hAnsi="Calibri"/>
                <w:color w:val="000000"/>
              </w:rPr>
              <w:instrText xml:space="preserve"> ADDIN EN.CITE </w:instrText>
            </w:r>
            <w:r w:rsidR="00EE4890"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NYWRkYWg8L0F1dGhvcj48WWVhcj4yMDEzPC9ZZWFyPjxS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</w:fldData>
              </w:fldChar>
            </w:r>
            <w:r w:rsidR="00EE4890">
              <w:rPr>
                <w:rFonts w:ascii="Calibri" w:hAnsi="Calibri"/>
                <w:color w:val="000000"/>
              </w:rPr>
              <w:instrText xml:space="preserve"> ADDIN EN.CITE.DATA </w:instrText>
            </w:r>
            <w:r w:rsidR="00EE4890">
              <w:rPr>
                <w:rFonts w:ascii="Calibri" w:hAnsi="Calibri"/>
                <w:color w:val="000000"/>
              </w:rPr>
            </w:r>
            <w:r w:rsidR="00EE4890">
              <w:rPr>
                <w:rFonts w:ascii="Calibri" w:hAnsi="Calibri"/>
                <w:color w:val="000000"/>
              </w:rPr>
              <w:fldChar w:fldCharType="end"/>
            </w:r>
            <w:r w:rsidR="00842672" w:rsidRPr="00DF23AD">
              <w:rPr>
                <w:rFonts w:ascii="Calibri" w:hAnsi="Calibri"/>
                <w:color w:val="000000"/>
              </w:rPr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bCs w:val="0"/>
                <w:noProof/>
                <w:color w:val="000000"/>
              </w:rPr>
              <w:t>[</w:t>
            </w:r>
            <w:hyperlink w:anchor="_ENREF_220" w:tooltip="Maddah, 2013 #220" w:history="1">
              <w:r w:rsidR="00922266" w:rsidRPr="00EE4890">
                <w:rPr>
                  <w:rFonts w:ascii="Calibri" w:hAnsi="Calibri"/>
                  <w:b w:val="0"/>
                  <w:bCs w:val="0"/>
                  <w:noProof/>
                  <w:color w:val="000000"/>
                </w:rPr>
                <w:t>220</w:t>
              </w:r>
            </w:hyperlink>
            <w:r w:rsidR="00EE4890" w:rsidRPr="00EE4890">
              <w:rPr>
                <w:rFonts w:ascii="Calibri" w:hAnsi="Calibri"/>
                <w:b w:val="0"/>
                <w:bCs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013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Iran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25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inges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undercooked or raw meat ingestion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bdominal pain and distention, dyspnea, bloody diarrhea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proofErr w:type="spellStart"/>
            <w:r>
              <w:rPr>
                <w:rFonts w:ascii="Calibri" w:hAnsi="Calibri"/>
                <w:color w:val="000000"/>
              </w:rPr>
              <w:t>melanotic</w:t>
            </w:r>
            <w:proofErr w:type="spellEnd"/>
            <w:r>
              <w:rPr>
                <w:rFonts w:ascii="Calibri" w:hAnsi="Calibri"/>
                <w:color w:val="000000"/>
              </w:rPr>
              <w:t xml:space="preserve"> stools, ascites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/V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0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bCs w:val="0"/>
                <w:color w:val="000000"/>
              </w:rPr>
              <w:lastRenderedPageBreak/>
              <w:t xml:space="preserve">358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NYWRkYWg8L0F1dGhvcj48WWVhcj4yMDEzPC9ZZWFyPjxS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</w:fldData>
              </w:fldChar>
            </w:r>
            <w:r w:rsidR="00EE4890">
              <w:rPr>
                <w:rFonts w:ascii="Calibri" w:hAnsi="Calibri"/>
                <w:color w:val="000000"/>
              </w:rPr>
              <w:instrText xml:space="preserve"> ADDIN EN.CITE </w:instrText>
            </w:r>
            <w:r w:rsidR="00EE4890"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NYWRkYWg8L0F1dGhvcj48WWVhcj4yMDEzPC9ZZWFyPjxS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</w:fldData>
              </w:fldChar>
            </w:r>
            <w:r w:rsidR="00EE4890">
              <w:rPr>
                <w:rFonts w:ascii="Calibri" w:hAnsi="Calibri"/>
                <w:color w:val="000000"/>
              </w:rPr>
              <w:instrText xml:space="preserve"> ADDIN EN.CITE.DATA </w:instrText>
            </w:r>
            <w:r w:rsidR="00EE4890">
              <w:rPr>
                <w:rFonts w:ascii="Calibri" w:hAnsi="Calibri"/>
                <w:color w:val="000000"/>
              </w:rPr>
            </w:r>
            <w:r w:rsidR="00EE4890">
              <w:rPr>
                <w:rFonts w:ascii="Calibri" w:hAnsi="Calibri"/>
                <w:color w:val="000000"/>
              </w:rPr>
              <w:fldChar w:fldCharType="end"/>
            </w:r>
            <w:r w:rsidR="00842672" w:rsidRPr="00DF23AD">
              <w:rPr>
                <w:rFonts w:ascii="Calibri" w:hAnsi="Calibri"/>
                <w:color w:val="000000"/>
              </w:rPr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bCs w:val="0"/>
                <w:noProof/>
                <w:color w:val="000000"/>
              </w:rPr>
              <w:t>[</w:t>
            </w:r>
            <w:hyperlink w:anchor="_ENREF_220" w:tooltip="Maddah, 2013 #220" w:history="1">
              <w:r w:rsidR="00922266" w:rsidRPr="00EE4890">
                <w:rPr>
                  <w:rFonts w:ascii="Calibri" w:hAnsi="Calibri"/>
                  <w:b w:val="0"/>
                  <w:bCs w:val="0"/>
                  <w:noProof/>
                  <w:color w:val="000000"/>
                </w:rPr>
                <w:t>220</w:t>
              </w:r>
            </w:hyperlink>
            <w:r w:rsidR="00EE4890" w:rsidRPr="00EE4890">
              <w:rPr>
                <w:rFonts w:ascii="Calibri" w:hAnsi="Calibri"/>
                <w:b w:val="0"/>
                <w:bCs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01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Iran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26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F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inges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undercooked or raw meat ingestion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bdominal pain, weakness, hematemesis, high-grade fever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B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hematemesis, ascites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, N/V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1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bCs w:val="0"/>
                <w:color w:val="000000"/>
              </w:rPr>
              <w:t xml:space="preserve">359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Meghji&lt;/Author&gt;&lt;Year&gt;2013&lt;/Year&gt;&lt;RecNum&gt;222&lt;/RecNum&gt;&lt;DisplayText&gt;[222]&lt;/DisplayText&gt;&lt;record&gt;&lt;rec-number&gt;222&lt;/rec-number&gt;&lt;foreign-keys&gt;&lt;key app="EN" db-id="5pxsas0xr2fzfhez0eove293zrr9ddwrxw2v"&gt;222&lt;/key&gt;&lt;/foreign-keys&gt;&lt;ref-type name="Journal Article"&gt;17&lt;/ref-type&gt;&lt;contributors&gt;&lt;authors&gt;&lt;author&gt;Meghji, S.&lt;/author&gt;&lt;author&gt;Judd, O.&lt;/author&gt;&lt;author&gt;Carr, E.&lt;/author&gt;&lt;/authors&gt;&lt;/contributors&gt;&lt;auth-address&gt;Medical School, University of Leicester, UK.&lt;/auth-address&gt;&lt;titles&gt;&lt;title&gt;Fatal cutaneous anthrax in a heroin user&lt;/title&gt;&lt;secondary-title&gt;Journal of Laryngology &amp;amp; Otology&lt;/secondary-title&gt;&lt;/titles&gt;&lt;periodical&gt;&lt;full-title&gt;Journal of Laryngology and Otology&lt;/full-title&gt;&lt;abbr-1&gt;J. Laryngol. Otol.&lt;/abbr-1&gt;&lt;abbr-2&gt;J Laryngol Otol&lt;/abbr-2&gt;&lt;abbr-3&gt;Journal of Laryngology &amp;amp; Otology&lt;/abbr-3&gt;&lt;/periodical&gt;&lt;pages&gt;423-5&lt;/pages&gt;&lt;volume&gt;127&lt;/volume&gt;&lt;number&gt;4&lt;/number&gt;&lt;dates&gt;&lt;year&gt;2013&lt;/year&gt;&lt;/dates&gt;&lt;accession-num&gt;23374534&lt;/accession-num&gt;&lt;work-type&gt;Case Reports&lt;/work-type&gt;&lt;urls&gt;&lt;related-urls&gt;&lt;url&gt;http://ovidsp.ovid.com/ovidweb.cgi?T=JS&amp;amp;CSC=Y&amp;amp;NEWS=N&amp;amp;PAGE=fulltext&amp;amp;D=medl&amp;amp;AN=23374534&lt;/url&gt;&lt;url&gt;http://sfxhosted.exlibrisgroup.com/cdc?sid=OVID:medline&amp;amp;id=pmid:23374534&amp;amp;id=10.1017%2FS0022215112003210&amp;amp;issn=0022-2151&amp;amp;isbn=&amp;amp;volume=127&amp;amp;issue=4&amp;amp;spage=423&amp;amp;pages=423-5&amp;amp;date=2013&amp;amp;title=Journal+of+Laryngology+%26+Otology&amp;amp;atitle=Fatal+cutaneous+anthrax+in+a+heroin+user.&amp;amp;aulast=Meghji&amp;amp;pid=%3Cauthor%3EMeghji+S%2CJudd+O%2CCarr+E%3C%2Fauthor%3E&amp;amp;%3CAN%3E23374534%3C%2FAN%3E&amp;amp;%3CDT%3ECase+Reports%3C%2FDT%3E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bCs w:val="0"/>
                <w:noProof/>
                <w:color w:val="000000"/>
              </w:rPr>
              <w:t>[</w:t>
            </w:r>
            <w:hyperlink w:anchor="_ENREF_222" w:tooltip="Meghji, 2013 #222" w:history="1">
              <w:r w:rsidR="00922266" w:rsidRPr="00EE4890">
                <w:rPr>
                  <w:rFonts w:ascii="Calibri" w:hAnsi="Calibri"/>
                  <w:b w:val="0"/>
                  <w:bCs w:val="0"/>
                  <w:noProof/>
                  <w:color w:val="000000"/>
                </w:rPr>
                <w:t>222</w:t>
              </w:r>
            </w:hyperlink>
            <w:r w:rsidR="00EE4890" w:rsidRPr="00EE4890">
              <w:rPr>
                <w:rFonts w:ascii="Calibri" w:hAnsi="Calibri"/>
                <w:b w:val="0"/>
                <w:bCs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013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Great Britain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29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injec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heroin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swelling of the R side of his neck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, B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4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bCs w:val="0"/>
                <w:color w:val="000000"/>
              </w:rPr>
              <w:t xml:space="preserve">360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Ari&lt;/Author&gt;&lt;Year&gt;2012&lt;/Year&gt;&lt;RecNum&gt;223&lt;/RecNum&gt;&lt;DisplayText&gt;[223]&lt;/DisplayText&gt;&lt;record&gt;&lt;rec-number&gt;223&lt;/rec-number&gt;&lt;foreign-keys&gt;&lt;key app="EN" db-id="5pxsas0xr2fzfhez0eove293zrr9ddwrxw2v"&gt;223&lt;/key&gt;&lt;/foreign-keys&gt;&lt;ref-type name="Journal Article"&gt;17&lt;/ref-type&gt;&lt;contributors&gt;&lt;authors&gt;&lt;author&gt;Ari, S.&lt;/author&gt;&lt;author&gt;Sakin, F.&lt;/author&gt;&lt;author&gt;Sahin, A.&lt;/author&gt;&lt;author&gt;Caca, I.&lt;/author&gt;&lt;/authors&gt;&lt;/contributors&gt;&lt;auth-address&gt;(Ari, Sahin, Caca) Department of Ophthalmology, Dicle University Faculty of Medicine, Diyarbakir, Turkey (Sakin) Department of Otolaryngology, Yasam Hospital, Batman, Turkey&lt;/auth-address&gt;&lt;titles&gt;&lt;title&gt;Cutaneous palpebral anthrax: Case report Goz kapagi{dotless}nda deri sarbonu&lt;/title&gt;&lt;secondary-title&gt;Turkiye Klinikleri Journal of Medical Sciences&lt;/secondary-title&gt;&lt;/titles&gt;&lt;periodical&gt;&lt;full-title&gt;Turkiye Klinikleri Journal of Medical Sciences&lt;/full-title&gt;&lt;abbr-2&gt;Turkiye Klinikleri Journal of Medical Sciences&lt;/abbr-2&gt;&lt;/periodical&gt;&lt;pages&gt;1714-1717&lt;/pages&gt;&lt;volume&gt;32&lt;/volume&gt;&lt;number&gt;6&lt;/number&gt;&lt;dates&gt;&lt;year&gt;2012&lt;/year&gt;&lt;/dates&gt;&lt;accession-num&gt;2012647794&lt;/accession-num&gt;&lt;urls&gt;&lt;related-urls&gt;&lt;url&gt;http://ovidsp.ovid.com/ovidweb.cgi?T=JS&amp;amp;CSC=Y&amp;amp;NEWS=N&amp;amp;PAGE=fulltext&amp;amp;D=emed10&amp;amp;AN=2012647794&lt;/url&gt;&lt;url&gt;http://sfxhosted.exlibrisgroup.com/cdc?sid=OVID:embase&amp;amp;id=pmid:&amp;amp;id=10.5336%2Fmedsci.2011-22664&amp;amp;issn=1300-0292&amp;amp;isbn=&amp;amp;volume=32&amp;amp;issue=6&amp;amp;spage=1714&amp;amp;pages=1714-1717&amp;amp;date=2012&amp;amp;title=Turkiye+Klinikleri+Journal+of+Medical+Sciences&amp;amp;atitle=Goz+kapagi%7Bdotless%7Dnda+deri+sarbonu&amp;amp;aulast=Ari&amp;amp;pid=%3Cauthor%3EAri+S.%2CSakin+F.%2CSahin+A.%2CCaca+I.%3C%2Fauthor%3E&amp;amp;%3CAN%3E2012647794%3C%2FAN%3E&amp;amp;%3CDT%3EJournal%3A+Article%3C%2FDT%3E&lt;/url&gt;&lt;/related-urls&gt;&lt;/urls&gt;&lt;remote-database-name&gt;Embase&lt;/remote-database-name&gt;&lt;remote-database-provider&gt;Ovid Technologies&lt;/remote-database-provider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>
              <w:rPr>
                <w:rFonts w:ascii="Calibri" w:hAnsi="Calibri"/>
                <w:noProof/>
                <w:color w:val="000000"/>
              </w:rPr>
              <w:t>[</w:t>
            </w:r>
            <w:hyperlink w:anchor="_ENREF_223" w:tooltip="Ari, 2012 #223" w:history="1">
              <w:r w:rsidR="00922266">
                <w:rPr>
                  <w:rFonts w:ascii="Calibri" w:hAnsi="Calibri"/>
                  <w:noProof/>
                  <w:color w:val="000000"/>
                </w:rPr>
                <w:t>223</w:t>
              </w:r>
            </w:hyperlink>
            <w:r w:rsidR="00EE4890">
              <w:rPr>
                <w:rFonts w:ascii="Calibri" w:hAnsi="Calibri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01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Turkey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38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animal contac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complaining of pain, itching sensation, and swelling of his R upper and lower eyelids which started 4 days ago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B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0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bCs w:val="0"/>
                <w:color w:val="000000"/>
              </w:rPr>
              <w:t xml:space="preserve">361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Russell&lt;/Author&gt;&lt;Year&gt;2013&lt;/Year&gt;&lt;RecNum&gt;224&lt;/RecNum&gt;&lt;DisplayText&gt;[224]&lt;/DisplayText&gt;&lt;record&gt;&lt;rec-number&gt;224&lt;/rec-number&gt;&lt;foreign-keys&gt;&lt;key app="EN" db-id="5pxsas0xr2fzfhez0eove293zrr9ddwrxw2v"&gt;224&lt;/key&gt;&lt;/foreign-keys&gt;&lt;ref-type name="Journal Article"&gt;17&lt;/ref-type&gt;&lt;contributors&gt;&lt;authors&gt;&lt;author&gt;Russell, L.&lt;/author&gt;&lt;author&gt;Pedersen, M.&lt;/author&gt;&lt;author&gt;Jensen, A. V.&lt;/author&gt;&lt;author&gt;Soes, L. M.&lt;/author&gt;&lt;author&gt;Hansen, A. B. E.&lt;/author&gt;&lt;/authors&gt;&lt;/contributors&gt;&lt;titles&gt;&lt;title&gt;Two anthrax cases with soft tissue infection, severe oedema and sepsis in Danish heroin users&lt;/title&gt;&lt;secondary-title&gt;BMC Infectious Diseases&lt;/secondary-title&gt;&lt;/titles&gt;&lt;periodical&gt;&lt;full-title&gt;BMC Infectious Diseases&lt;/full-title&gt;&lt;abbr-1&gt;BMC Infect. Dis.&lt;/abbr-1&gt;&lt;abbr-2&gt;BMC Infect Dis&lt;/abbr-2&gt;&lt;/periodical&gt;&lt;volume&gt;13&lt;/volume&gt;&lt;number&gt;408&lt;/number&gt;&lt;dates&gt;&lt;year&gt;2013&lt;/year&gt;&lt;/dates&gt;&lt;accession-num&gt;20133329637&lt;/accession-num&gt;&lt;work-type&gt;Journal article&lt;/work-type&gt;&lt;urls&gt;&lt;related-urls&gt;&lt;url&gt;http://ovidsp.ovid.com/ovidweb.cgi?T=JS&amp;amp;CSC=Y&amp;amp;NEWS=N&amp;amp;PAGE=fulltext&amp;amp;D=cagh&amp;amp;AN=20133329637&lt;/url&gt;&lt;url&gt;http://sfxhosted.exlibrisgroup.com/cdc?sid=OVID:caghdb&amp;amp;id=pmid:&amp;amp;id=&amp;amp;issn=1471-2334&amp;amp;isbn=&amp;amp;volume=13&amp;amp;issue=408&amp;amp;spage=&amp;amp;pages=%283+September+2013%29&amp;amp;date=2013&amp;amp;title=BMC+Infectious+Diseases&amp;amp;atitle=Two+anthrax+cases+with+soft+tissue+infection%2C+severe+oedema+and+sepsis+in+Danish+heroin+users.&amp;amp;aulast=Russell&amp;amp;pid=%3Cauthor%3ERussell%2C+L.%2CPedersen%2C+M.%2CJensen%2C+A.+V.%2CSoes%2C+L.+M.%2CHansen%2C+A.+B.+E.%3C%2Fauthor%3E&amp;amp;%3CAN%3E20133329637%3C%2FAN%3E&amp;amp;%3CDT%3EJournal+article%3C%2FDT%3E&lt;/url&gt;&lt;/related-urls&gt;&lt;/urls&gt;&lt;remote-database-name&gt;Global Health&lt;/remote-database-name&gt;&lt;remote-database-provider&gt;Ovid Technologies&lt;/remote-database-provider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bCs w:val="0"/>
                <w:noProof/>
                <w:color w:val="000000"/>
              </w:rPr>
              <w:t>[</w:t>
            </w:r>
            <w:hyperlink w:anchor="_ENREF_224" w:tooltip="Russell, 2013 #224" w:history="1">
              <w:r w:rsidR="00922266" w:rsidRPr="00EE4890">
                <w:rPr>
                  <w:rFonts w:ascii="Calibri" w:hAnsi="Calibri"/>
                  <w:b w:val="0"/>
                  <w:bCs w:val="0"/>
                  <w:noProof/>
                  <w:color w:val="000000"/>
                </w:rPr>
                <w:t>224</w:t>
              </w:r>
            </w:hyperlink>
            <w:r w:rsidR="00EE4890" w:rsidRPr="00EE4890">
              <w:rPr>
                <w:rFonts w:ascii="Calibri" w:hAnsi="Calibri"/>
                <w:b w:val="0"/>
                <w:bCs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013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Denmark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39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injec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heroin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ever, swelling of R arm</w:t>
            </w:r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, B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MS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1</w:t>
            </w:r>
          </w:p>
        </w:tc>
      </w:tr>
      <w:tr w:rsidR="007F30C6" w:rsidRPr="000632F7" w:rsidTr="007F30C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bCs w:val="0"/>
                <w:color w:val="000000"/>
              </w:rPr>
              <w:t xml:space="preserve">362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Russell&lt;/Author&gt;&lt;Year&gt;2013&lt;/Year&gt;&lt;RecNum&gt;224&lt;/RecNum&gt;&lt;DisplayText&gt;[224]&lt;/DisplayText&gt;&lt;record&gt;&lt;rec-number&gt;224&lt;/rec-number&gt;&lt;foreign-keys&gt;&lt;key app="EN" db-id="5pxsas0xr2fzfhez0eove293zrr9ddwrxw2v"&gt;224&lt;/key&gt;&lt;/foreign-keys&gt;&lt;ref-type name="Journal Article"&gt;17&lt;/ref-type&gt;&lt;contributors&gt;&lt;authors&gt;&lt;author&gt;Russell, L.&lt;/author&gt;&lt;author&gt;Pedersen, M.&lt;/author&gt;&lt;author&gt;Jensen, A. V.&lt;/author&gt;&lt;author&gt;Soes, L. M.&lt;/author&gt;&lt;author&gt;Hansen, A. B. E.&lt;/author&gt;&lt;/authors&gt;&lt;/contributors&gt;&lt;titles&gt;&lt;title&gt;Two anthrax cases with soft tissue infection, severe oedema and sepsis in Danish heroin users&lt;/title&gt;&lt;secondary-title&gt;BMC Infectious Diseases&lt;/secondary-title&gt;&lt;/titles&gt;&lt;periodical&gt;&lt;full-title&gt;BMC Infectious Diseases&lt;/full-title&gt;&lt;abbr-1&gt;BMC Infect. Dis.&lt;/abbr-1&gt;&lt;abbr-2&gt;BMC Infect Dis&lt;/abbr-2&gt;&lt;/periodical&gt;&lt;volume&gt;13&lt;/volume&gt;&lt;number&gt;408&lt;/number&gt;&lt;dates&gt;&lt;year&gt;2013&lt;/year&gt;&lt;/dates&gt;&lt;accession-num&gt;20133329637&lt;/accession-num&gt;&lt;work-type&gt;Journal article&lt;/work-type&gt;&lt;urls&gt;&lt;related-urls&gt;&lt;url&gt;http://ovidsp.ovid.com/ovidweb.cgi?T=JS&amp;amp;CSC=Y&amp;amp;NEWS=N&amp;amp;PAGE=fulltext&amp;amp;D=cagh&amp;amp;AN=20133329637&lt;/url&gt;&lt;url&gt;http://sfxhosted.exlibrisgroup.com/cdc?sid=OVID:caghdb&amp;amp;id=pmid:&amp;amp;id=&amp;amp;issn=1471-2334&amp;amp;isbn=&amp;amp;volume=13&amp;amp;issue=408&amp;amp;spage=&amp;amp;pages=%283+September+2013%29&amp;amp;date=2013&amp;amp;title=BMC+Infectious+Diseases&amp;amp;atitle=Two+anthrax+cases+with+soft+tissue+infection%2C+severe+oedema+and+sepsis+in+Danish+heroin+users.&amp;amp;aulast=Russell&amp;amp;pid=%3Cauthor%3ERussell%2C+L.%2CPedersen%2C+M.%2CJensen%2C+A.+V.%2CSoes%2C+L.+M.%2CHansen%2C+A.+B.+E.%3C%2Fauthor%3E&amp;amp;%3CAN%3E20133329637%3C%2FAN%3E&amp;amp;%3CDT%3EJournal+article%3C%2FDT%3E&lt;/url&gt;&lt;/related-urls&gt;&lt;/urls&gt;&lt;remote-database-name&gt;Global Health&lt;/remote-database-name&gt;&lt;remote-database-provider&gt;Ovid Technologies&lt;/remote-database-provider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bCs w:val="0"/>
                <w:noProof/>
                <w:color w:val="000000"/>
              </w:rPr>
              <w:t>[</w:t>
            </w:r>
            <w:hyperlink w:anchor="_ENREF_224" w:tooltip="Russell, 2013 #224" w:history="1">
              <w:r w:rsidR="00922266" w:rsidRPr="00EE4890">
                <w:rPr>
                  <w:rFonts w:ascii="Calibri" w:hAnsi="Calibri"/>
                  <w:b w:val="0"/>
                  <w:bCs w:val="0"/>
                  <w:noProof/>
                  <w:color w:val="000000"/>
                </w:rPr>
                <w:t>224</w:t>
              </w:r>
            </w:hyperlink>
            <w:r w:rsidR="00EE4890" w:rsidRPr="00EE4890">
              <w:rPr>
                <w:rFonts w:ascii="Calibri" w:hAnsi="Calibri"/>
                <w:b w:val="0"/>
                <w:bCs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01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Denmark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55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injec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heroin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8A3440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8A3440"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8A3440" w:rsidRDefault="00144104" w:rsidP="007F30C6">
            <w:pPr>
              <w:spacing w:before="100" w:beforeAutospacing="1" w:after="100" w:afterAutospacing="1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8A3440">
              <w:rPr>
                <w:rFonts w:ascii="Calibri" w:hAnsi="Calibri"/>
                <w:color w:val="000000"/>
              </w:rPr>
              <w:t>pain and swelling of R thigh and pain in lower abdomen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, B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4</w:t>
            </w:r>
          </w:p>
        </w:tc>
      </w:tr>
      <w:tr w:rsidR="007F30C6" w:rsidRPr="000632F7" w:rsidTr="007F30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DF23AD" w:rsidRDefault="00144104" w:rsidP="004863D2">
            <w:pPr>
              <w:spacing w:before="100" w:beforeAutospacing="1" w:after="100" w:afterAutospacing="1"/>
              <w:contextualSpacing/>
              <w:jc w:val="center"/>
              <w:rPr>
                <w:rFonts w:ascii="Calibri" w:hAnsi="Calibri"/>
                <w:b w:val="0"/>
                <w:color w:val="000000"/>
              </w:rPr>
            </w:pPr>
            <w:r w:rsidRPr="00DF23AD">
              <w:rPr>
                <w:rFonts w:ascii="Calibri" w:hAnsi="Calibri"/>
                <w:b w:val="0"/>
                <w:bCs w:val="0"/>
                <w:color w:val="000000"/>
              </w:rPr>
              <w:t xml:space="preserve">363 </w:t>
            </w:r>
            <w:r w:rsidR="00842672" w:rsidRPr="00DF23AD">
              <w:rPr>
                <w:rFonts w:ascii="Calibri" w:hAnsi="Calibri"/>
                <w:color w:val="000000"/>
              </w:rPr>
              <w:fldChar w:fldCharType="begin"/>
            </w:r>
            <w:r w:rsidR="00EE4890">
              <w:rPr>
                <w:rFonts w:ascii="Calibri" w:hAnsi="Calibri"/>
                <w:color w:val="000000"/>
              </w:rPr>
              <w:instrText xml:space="preserve"> ADDIN EN.CITE &lt;EndNote&gt;&lt;Cite&gt;&lt;Author&gt;Dikme&lt;/Author&gt;&lt;Year&gt;2013&lt;/Year&gt;&lt;RecNum&gt;225&lt;/RecNum&gt;&lt;DisplayText&gt;[225]&lt;/DisplayText&gt;&lt;record&gt;&lt;rec-number&gt;225&lt;/rec-number&gt;&lt;foreign-keys&gt;&lt;key app="EN" db-id="5pxsas0xr2fzfhez0eove293zrr9ddwrxw2v"&gt;225&lt;/key&gt;&lt;/foreign-keys&gt;&lt;ref-type name="Journal Article"&gt;17&lt;/ref-type&gt;&lt;contributors&gt;&lt;authors&gt;&lt;author&gt;Dikme, O.&lt;/author&gt;&lt;author&gt;Topacoglu, H.&lt;/author&gt;&lt;author&gt;Surmeli, M.&lt;/author&gt;&lt;author&gt;Basar, F.&lt;/author&gt;&lt;/authors&gt;&lt;/contributors&gt;&lt;auth-address&gt;(Dikme, Dikme, Topacoglu, Surmeli, Basar) Department of Emergency Medicine, Istanbul Training and Research Hospital, Istanbul, Turkey&lt;/auth-address&gt;&lt;titles&gt;&lt;title&gt;Cutaneous anthrax and fever: In the emergency department&lt;/title&gt;&lt;secondary-title&gt;Acta Medica Mediterranea&lt;/secondary-title&gt;&lt;/titles&gt;&lt;periodical&gt;&lt;full-title&gt;Acta Medica Mediterranea&lt;/full-title&gt;&lt;abbr-2&gt;Acta Medica Mediterranea&lt;/abbr-2&gt;&lt;/periodical&gt;&lt;pages&gt;135-136&lt;/pages&gt;&lt;volume&gt;29&lt;/volume&gt;&lt;number&gt;1&lt;/number&gt;&lt;dates&gt;&lt;year&gt;2013&lt;/year&gt;&lt;/dates&gt;&lt;accession-num&gt;2013323920&lt;/accession-num&gt;&lt;urls&gt;&lt;related-urls&gt;&lt;url&gt;http://ovidsp.ovid.com/ovidweb.cgi?T=JS&amp;amp;CSC=Y&amp;amp;NEWS=N&amp;amp;PAGE=fulltext&amp;amp;D=emed11&amp;amp;AN=2013323920&lt;/url&gt;&lt;url&gt;http://sfxhosted.exlibrisgroup.com/cdc?sid=OVID:embase&amp;amp;id=pmid:&amp;amp;id=&amp;amp;issn=0393-6384&amp;amp;isbn=&amp;amp;volume=29&amp;amp;issue=1&amp;amp;spage=135&amp;amp;pages=135-136&amp;amp;date=2013&amp;amp;title=Acta+Medica+Mediterranea&amp;amp;atitle=Cutaneous+anthrax+and+fever%3A+In+the+emergency+department&amp;amp;aulast=Dikme&amp;amp;pid=%3Cauthor%3EDikme+O.%2CTopacoglu+H.%2CSurmeli+M.%2CBasar+F.%3C%2Fauthor%3E&amp;amp;%3CAN%3E2013323920%3C%2FAN%3E&amp;amp;%3CDT%3EJournal%3A+Article%3C%2FDT%3E&lt;/url&gt;&lt;/related-urls&gt;&lt;/urls&gt;&lt;remote-database-name&gt;Embase&lt;/remote-database-name&gt;&lt;remote-database-provider&gt;Ovid Technologies&lt;/remote-database-provider&gt;&lt;/record&gt;&lt;/Cite&gt;&lt;/EndNote&gt;</w:instrText>
            </w:r>
            <w:r w:rsidR="00842672" w:rsidRPr="00DF23AD">
              <w:rPr>
                <w:rFonts w:ascii="Calibri" w:hAnsi="Calibri"/>
                <w:color w:val="000000"/>
              </w:rPr>
              <w:fldChar w:fldCharType="separate"/>
            </w:r>
            <w:r w:rsidR="00EE4890" w:rsidRPr="00EE4890">
              <w:rPr>
                <w:rFonts w:ascii="Calibri" w:hAnsi="Calibri"/>
                <w:b w:val="0"/>
                <w:bCs w:val="0"/>
                <w:noProof/>
                <w:color w:val="000000"/>
              </w:rPr>
              <w:t>[</w:t>
            </w:r>
            <w:hyperlink w:anchor="_ENREF_225" w:tooltip="Dikme, 2013 #225" w:history="1">
              <w:r w:rsidR="00922266" w:rsidRPr="00EE4890">
                <w:rPr>
                  <w:rFonts w:ascii="Calibri" w:hAnsi="Calibri"/>
                  <w:b w:val="0"/>
                  <w:bCs w:val="0"/>
                  <w:noProof/>
                  <w:color w:val="000000"/>
                </w:rPr>
                <w:t>225</w:t>
              </w:r>
            </w:hyperlink>
            <w:r w:rsidR="00EE4890" w:rsidRPr="00EE4890">
              <w:rPr>
                <w:rFonts w:ascii="Calibri" w:hAnsi="Calibri"/>
                <w:b w:val="0"/>
                <w:bCs w:val="0"/>
                <w:noProof/>
                <w:color w:val="000000"/>
              </w:rPr>
              <w:t>]</w:t>
            </w:r>
            <w:r w:rsidR="00842672" w:rsidRPr="00DF23AD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013</w:t>
            </w:r>
          </w:p>
        </w:tc>
        <w:tc>
          <w:tcPr>
            <w:tcW w:w="108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Turkey</w:t>
            </w:r>
          </w:p>
        </w:tc>
        <w:tc>
          <w:tcPr>
            <w:tcW w:w="72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56</w:t>
            </w:r>
          </w:p>
        </w:tc>
        <w:tc>
          <w:tcPr>
            <w:tcW w:w="54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M</w:t>
            </w:r>
          </w:p>
        </w:tc>
        <w:tc>
          <w:tcPr>
            <w:tcW w:w="990" w:type="dxa"/>
            <w:tcBorders>
              <w:top w:val="nil"/>
              <w:bottom w:val="nil"/>
            </w:tcBorders>
            <w:noWrap/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cu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735577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735577">
              <w:rPr>
                <w:rFonts w:ascii="Calibri" w:hAnsi="Calibri"/>
                <w:color w:val="000000"/>
              </w:rPr>
              <w:t>ill or dead animal contact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8A3440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8A3440">
              <w:rPr>
                <w:rFonts w:ascii="Calibri" w:hAnsi="Calibri"/>
                <w:color w:val="000000"/>
              </w:rPr>
              <w:t>N</w:t>
            </w:r>
          </w:p>
        </w:tc>
        <w:tc>
          <w:tcPr>
            <w:tcW w:w="324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Pr="008A3440" w:rsidRDefault="00144104" w:rsidP="007F30C6">
            <w:pPr>
              <w:spacing w:before="100" w:beforeAutospacing="1" w:after="100" w:afterAutospacing="1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 w:rsidRPr="008A3440">
              <w:rPr>
                <w:rFonts w:ascii="Calibri" w:hAnsi="Calibri"/>
                <w:color w:val="000000"/>
              </w:rPr>
              <w:t xml:space="preserve">Swelling, bruising, rash and necrotic eruption on L arm;  malaise, and </w:t>
            </w:r>
            <w:proofErr w:type="spellStart"/>
            <w:r w:rsidRPr="008A3440">
              <w:rPr>
                <w:rFonts w:ascii="Calibri" w:hAnsi="Calibri"/>
                <w:color w:val="000000"/>
              </w:rPr>
              <w:t>myalgias</w:t>
            </w:r>
            <w:proofErr w:type="spellEnd"/>
          </w:p>
        </w:tc>
        <w:tc>
          <w:tcPr>
            <w:tcW w:w="162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7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26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/C</w:t>
            </w:r>
          </w:p>
        </w:tc>
        <w:tc>
          <w:tcPr>
            <w:tcW w:w="117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R</w:t>
            </w:r>
          </w:p>
        </w:tc>
        <w:tc>
          <w:tcPr>
            <w:tcW w:w="108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nil"/>
              <w:bottom w:val="nil"/>
            </w:tcBorders>
            <w:tcMar>
              <w:left w:w="14" w:type="dxa"/>
              <w:right w:w="14" w:type="dxa"/>
            </w:tcMar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900" w:type="dxa"/>
            <w:tcBorders>
              <w:top w:val="nil"/>
              <w:bottom w:val="nil"/>
            </w:tcBorders>
            <w:vAlign w:val="center"/>
          </w:tcPr>
          <w:p w:rsidR="00144104" w:rsidRDefault="00144104" w:rsidP="007F30C6">
            <w:pPr>
              <w:spacing w:before="100" w:beforeAutospacing="1" w:after="100" w:afterAutospacing="1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7</w:t>
            </w:r>
          </w:p>
        </w:tc>
      </w:tr>
    </w:tbl>
    <w:p w:rsidR="003A6B63" w:rsidRPr="00D64D12" w:rsidRDefault="004013D8" w:rsidP="007F30C6">
      <w:pPr>
        <w:spacing w:after="0" w:line="240" w:lineRule="auto"/>
        <w:ind w:hanging="994"/>
        <w:rPr>
          <w:sz w:val="21"/>
          <w:szCs w:val="21"/>
        </w:rPr>
      </w:pPr>
      <w:proofErr w:type="gramStart"/>
      <w:r w:rsidRPr="00D64D12">
        <w:rPr>
          <w:sz w:val="21"/>
          <w:szCs w:val="21"/>
        </w:rPr>
        <w:t>l</w:t>
      </w:r>
      <w:r w:rsidR="003A6B63" w:rsidRPr="00D64D12">
        <w:rPr>
          <w:sz w:val="21"/>
          <w:szCs w:val="21"/>
          <w:vertAlign w:val="superscript"/>
        </w:rPr>
        <w:t>a</w:t>
      </w:r>
      <w:proofErr w:type="gramEnd"/>
      <w:r w:rsidR="00A5460B" w:rsidRPr="00D64D12">
        <w:rPr>
          <w:sz w:val="21"/>
          <w:szCs w:val="21"/>
          <w:vertAlign w:val="superscript"/>
        </w:rPr>
        <w:t xml:space="preserve"> </w:t>
      </w:r>
      <w:r w:rsidR="00441384" w:rsidRPr="00D64D12">
        <w:rPr>
          <w:sz w:val="21"/>
          <w:szCs w:val="21"/>
        </w:rPr>
        <w:t>T</w:t>
      </w:r>
      <w:r w:rsidR="003A6B63" w:rsidRPr="00D64D12">
        <w:rPr>
          <w:sz w:val="21"/>
          <w:szCs w:val="21"/>
        </w:rPr>
        <w:t xml:space="preserve">he year the case was published </w:t>
      </w:r>
    </w:p>
    <w:p w:rsidR="004F5A0D" w:rsidRPr="00D64D12" w:rsidRDefault="004F5A0D" w:rsidP="007F30C6">
      <w:pPr>
        <w:spacing w:after="0" w:line="240" w:lineRule="auto"/>
        <w:ind w:left="-630" w:firstLine="356"/>
        <w:rPr>
          <w:sz w:val="21"/>
          <w:szCs w:val="21"/>
        </w:rPr>
      </w:pPr>
      <w:proofErr w:type="gramStart"/>
      <w:r w:rsidRPr="00D64D12">
        <w:rPr>
          <w:sz w:val="21"/>
          <w:szCs w:val="21"/>
          <w:vertAlign w:val="superscript"/>
        </w:rPr>
        <w:t>b</w:t>
      </w:r>
      <w:proofErr w:type="gramEnd"/>
      <w:r w:rsidRPr="00D64D12">
        <w:rPr>
          <w:sz w:val="21"/>
          <w:szCs w:val="21"/>
          <w:vertAlign w:val="superscript"/>
        </w:rPr>
        <w:t xml:space="preserve"> </w:t>
      </w:r>
      <w:proofErr w:type="spellStart"/>
      <w:r w:rsidRPr="00D64D12">
        <w:rPr>
          <w:sz w:val="21"/>
          <w:szCs w:val="21"/>
        </w:rPr>
        <w:t>inhal</w:t>
      </w:r>
      <w:proofErr w:type="spellEnd"/>
      <w:r w:rsidRPr="00D64D12">
        <w:rPr>
          <w:sz w:val="21"/>
          <w:szCs w:val="21"/>
        </w:rPr>
        <w:t xml:space="preserve">= inhalation, GI=gastrointestinal, NP= nasopharyngeal, cut=cutaneous, inject=injection </w:t>
      </w:r>
    </w:p>
    <w:p w:rsidR="00441384" w:rsidRPr="00D64D12" w:rsidRDefault="004F5A0D" w:rsidP="007F30C6">
      <w:pPr>
        <w:spacing w:after="0" w:line="240" w:lineRule="auto"/>
        <w:ind w:left="-630" w:firstLine="356"/>
        <w:rPr>
          <w:sz w:val="21"/>
          <w:szCs w:val="21"/>
        </w:rPr>
      </w:pPr>
      <w:proofErr w:type="gramStart"/>
      <w:r w:rsidRPr="00D64D12">
        <w:rPr>
          <w:sz w:val="21"/>
          <w:szCs w:val="21"/>
          <w:vertAlign w:val="superscript"/>
        </w:rPr>
        <w:t>c</w:t>
      </w:r>
      <w:proofErr w:type="gramEnd"/>
      <w:r w:rsidR="00441384" w:rsidRPr="00D64D12">
        <w:rPr>
          <w:sz w:val="21"/>
          <w:szCs w:val="21"/>
          <w:vertAlign w:val="superscript"/>
        </w:rPr>
        <w:t xml:space="preserve"> </w:t>
      </w:r>
      <w:r w:rsidR="00441384" w:rsidRPr="00D64D12">
        <w:rPr>
          <w:sz w:val="21"/>
          <w:szCs w:val="21"/>
        </w:rPr>
        <w:t xml:space="preserve">First interaction with medical care is marked as time 0 </w:t>
      </w:r>
    </w:p>
    <w:p w:rsidR="007869AB" w:rsidRPr="00D64D12" w:rsidRDefault="007869AB" w:rsidP="007F30C6">
      <w:pPr>
        <w:spacing w:after="0" w:line="240" w:lineRule="auto"/>
        <w:ind w:left="-630" w:firstLine="356"/>
        <w:rPr>
          <w:sz w:val="21"/>
          <w:szCs w:val="21"/>
        </w:rPr>
      </w:pPr>
      <w:proofErr w:type="gramStart"/>
      <w:r w:rsidRPr="00D64D12">
        <w:rPr>
          <w:sz w:val="21"/>
          <w:szCs w:val="21"/>
          <w:vertAlign w:val="superscript"/>
        </w:rPr>
        <w:t>d</w:t>
      </w:r>
      <w:proofErr w:type="gramEnd"/>
      <w:r w:rsidRPr="00D64D12">
        <w:rPr>
          <w:sz w:val="21"/>
          <w:szCs w:val="21"/>
          <w:vertAlign w:val="superscript"/>
        </w:rPr>
        <w:t xml:space="preserve"> </w:t>
      </w:r>
      <w:r w:rsidRPr="00D64D12">
        <w:rPr>
          <w:sz w:val="21"/>
          <w:szCs w:val="21"/>
        </w:rPr>
        <w:t xml:space="preserve">Completeness Score (0-15) </w:t>
      </w:r>
    </w:p>
    <w:p w:rsidR="00C629E0" w:rsidRPr="00D64D12" w:rsidRDefault="00A5460B" w:rsidP="007F30C6">
      <w:pPr>
        <w:spacing w:after="0" w:line="240" w:lineRule="auto"/>
        <w:ind w:hanging="994"/>
        <w:rPr>
          <w:sz w:val="21"/>
          <w:szCs w:val="21"/>
        </w:rPr>
      </w:pPr>
      <w:r w:rsidRPr="00D64D12">
        <w:rPr>
          <w:sz w:val="21"/>
          <w:szCs w:val="21"/>
        </w:rPr>
        <w:t>* Recipients of multiple antimicrobials received at least one bactericidal antibiotic</w:t>
      </w:r>
    </w:p>
    <w:p w:rsidR="00065A7C" w:rsidRPr="00D64D12" w:rsidRDefault="00441384" w:rsidP="007F30C6">
      <w:pPr>
        <w:spacing w:after="0" w:line="240" w:lineRule="auto"/>
        <w:ind w:hanging="994"/>
        <w:rPr>
          <w:sz w:val="21"/>
          <w:szCs w:val="21"/>
        </w:rPr>
      </w:pPr>
      <w:r w:rsidRPr="00D64D12">
        <w:rPr>
          <w:sz w:val="21"/>
          <w:szCs w:val="21"/>
        </w:rPr>
        <w:t>**GI=</w:t>
      </w:r>
      <w:r w:rsidR="004F5A0D" w:rsidRPr="00D64D12">
        <w:rPr>
          <w:sz w:val="21"/>
          <w:szCs w:val="21"/>
        </w:rPr>
        <w:t xml:space="preserve"> gastrointestinal </w:t>
      </w:r>
      <w:r w:rsidRPr="00D64D12">
        <w:rPr>
          <w:sz w:val="21"/>
          <w:szCs w:val="21"/>
        </w:rPr>
        <w:t xml:space="preserve">involvement, PE=pleural effusion, SAH= subarachnoid hemorrhage </w:t>
      </w:r>
    </w:p>
    <w:p w:rsidR="004B682E" w:rsidRDefault="004B682E" w:rsidP="007F30C6">
      <w:pPr>
        <w:spacing w:before="100" w:beforeAutospacing="1" w:after="100" w:afterAutospacing="1" w:line="240" w:lineRule="auto"/>
        <w:ind w:hanging="990"/>
      </w:pPr>
      <w:r>
        <w:br w:type="page"/>
      </w:r>
    </w:p>
    <w:p w:rsidR="00842672" w:rsidRPr="00B91C6A" w:rsidRDefault="00B81E10" w:rsidP="007F30C6">
      <w:pPr>
        <w:spacing w:before="100" w:beforeAutospacing="1" w:after="100" w:afterAutospacing="1" w:line="240" w:lineRule="auto"/>
      </w:pPr>
      <w:r w:rsidRPr="00B91C6A">
        <w:lastRenderedPageBreak/>
        <w:t>References</w:t>
      </w:r>
    </w:p>
    <w:p w:rsidR="00922266" w:rsidRPr="00922266" w:rsidRDefault="00842672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r>
        <w:rPr>
          <w:sz w:val="21"/>
          <w:szCs w:val="21"/>
        </w:rPr>
        <w:fldChar w:fldCharType="begin"/>
      </w:r>
      <w:r>
        <w:rPr>
          <w:sz w:val="21"/>
          <w:szCs w:val="21"/>
        </w:rPr>
        <w:instrText xml:space="preserve"> ADDIN EN.REFLIST </w:instrText>
      </w:r>
      <w:r>
        <w:rPr>
          <w:sz w:val="21"/>
          <w:szCs w:val="21"/>
        </w:rPr>
        <w:fldChar w:fldCharType="separate"/>
      </w:r>
      <w:bookmarkStart w:id="1" w:name="_ENREF_1"/>
      <w:r w:rsidR="00922266" w:rsidRPr="00922266">
        <w:rPr>
          <w:rFonts w:ascii="Calibri" w:hAnsi="Calibri"/>
          <w:noProof/>
          <w:szCs w:val="21"/>
        </w:rPr>
        <w:t>1.</w:t>
      </w:r>
      <w:r w:rsidR="00922266" w:rsidRPr="00922266">
        <w:rPr>
          <w:rFonts w:ascii="Calibri" w:hAnsi="Calibri"/>
          <w:noProof/>
          <w:szCs w:val="21"/>
        </w:rPr>
        <w:tab/>
        <w:t xml:space="preserve">Greenfield W. Further Investigations on Anthrax and Allied Diseases in Man and Animals. The Lancet </w:t>
      </w:r>
      <w:r w:rsidR="00922266" w:rsidRPr="00922266">
        <w:rPr>
          <w:rFonts w:ascii="Calibri" w:hAnsi="Calibri"/>
          <w:b/>
          <w:noProof/>
          <w:szCs w:val="21"/>
        </w:rPr>
        <w:t>1880</w:t>
      </w:r>
      <w:r w:rsidR="00922266" w:rsidRPr="00922266">
        <w:rPr>
          <w:rFonts w:ascii="Calibri" w:hAnsi="Calibri"/>
          <w:noProof/>
          <w:szCs w:val="21"/>
        </w:rPr>
        <w:t>; 116(2990): 965-6.</w:t>
      </w:r>
      <w:bookmarkEnd w:id="1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2" w:name="_ENREF_2"/>
      <w:r w:rsidRPr="00922266">
        <w:rPr>
          <w:rFonts w:ascii="Calibri" w:hAnsi="Calibri"/>
          <w:noProof/>
          <w:szCs w:val="21"/>
        </w:rPr>
        <w:t>2.</w:t>
      </w:r>
      <w:r w:rsidRPr="00922266">
        <w:rPr>
          <w:rFonts w:ascii="Calibri" w:hAnsi="Calibri"/>
          <w:noProof/>
          <w:szCs w:val="21"/>
        </w:rPr>
        <w:tab/>
        <w:t xml:space="preserve">Bryant T. A Case of Charbon, or Malignant Pustule. Trans Pathol Soc Lond </w:t>
      </w:r>
      <w:r w:rsidRPr="00922266">
        <w:rPr>
          <w:rFonts w:ascii="Calibri" w:hAnsi="Calibri"/>
          <w:b/>
          <w:noProof/>
          <w:szCs w:val="21"/>
        </w:rPr>
        <w:t>1883</w:t>
      </w:r>
      <w:r w:rsidRPr="00922266">
        <w:rPr>
          <w:rFonts w:ascii="Calibri" w:hAnsi="Calibri"/>
          <w:noProof/>
          <w:szCs w:val="21"/>
        </w:rPr>
        <w:t>; 34: 293-7.</w:t>
      </w:r>
      <w:bookmarkEnd w:id="2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3" w:name="_ENREF_3"/>
      <w:r w:rsidRPr="00922266">
        <w:rPr>
          <w:rFonts w:ascii="Calibri" w:hAnsi="Calibri"/>
          <w:noProof/>
          <w:szCs w:val="21"/>
        </w:rPr>
        <w:t>3.</w:t>
      </w:r>
      <w:r w:rsidRPr="00922266">
        <w:rPr>
          <w:rFonts w:ascii="Calibri" w:hAnsi="Calibri"/>
          <w:noProof/>
          <w:szCs w:val="21"/>
        </w:rPr>
        <w:tab/>
        <w:t xml:space="preserve">Davies-Colley. Miscellaneous specimens. Anthrax of face. Trans Pathol Soc Lond </w:t>
      </w:r>
      <w:r w:rsidRPr="00922266">
        <w:rPr>
          <w:rFonts w:ascii="Calibri" w:hAnsi="Calibri"/>
          <w:b/>
          <w:noProof/>
          <w:szCs w:val="21"/>
        </w:rPr>
        <w:t>1883</w:t>
      </w:r>
      <w:r w:rsidRPr="00922266">
        <w:rPr>
          <w:rFonts w:ascii="Calibri" w:hAnsi="Calibri"/>
          <w:noProof/>
          <w:szCs w:val="21"/>
        </w:rPr>
        <w:t>; 34: 291-3.</w:t>
      </w:r>
      <w:bookmarkEnd w:id="3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4" w:name="_ENREF_4"/>
      <w:r w:rsidRPr="00922266">
        <w:rPr>
          <w:rFonts w:ascii="Calibri" w:hAnsi="Calibri"/>
          <w:noProof/>
          <w:szCs w:val="21"/>
        </w:rPr>
        <w:t>4.</w:t>
      </w:r>
      <w:r w:rsidRPr="00922266">
        <w:rPr>
          <w:rFonts w:ascii="Calibri" w:hAnsi="Calibri"/>
          <w:noProof/>
          <w:szCs w:val="21"/>
        </w:rPr>
        <w:tab/>
        <w:t xml:space="preserve">Lucas KC. A Fatal Case of Anthrax Involving the Brain Br Med J </w:t>
      </w:r>
      <w:r w:rsidRPr="00922266">
        <w:rPr>
          <w:rFonts w:ascii="Calibri" w:hAnsi="Calibri"/>
          <w:b/>
          <w:noProof/>
          <w:szCs w:val="21"/>
        </w:rPr>
        <w:t>1893</w:t>
      </w:r>
      <w:r w:rsidRPr="00922266">
        <w:rPr>
          <w:rFonts w:ascii="Calibri" w:hAnsi="Calibri"/>
          <w:noProof/>
          <w:szCs w:val="21"/>
        </w:rPr>
        <w:t>: 350-1.</w:t>
      </w:r>
      <w:bookmarkEnd w:id="4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5" w:name="_ENREF_5"/>
      <w:r w:rsidRPr="00922266">
        <w:rPr>
          <w:rFonts w:ascii="Calibri" w:hAnsi="Calibri"/>
          <w:noProof/>
          <w:szCs w:val="21"/>
        </w:rPr>
        <w:t>5.</w:t>
      </w:r>
      <w:r w:rsidRPr="00922266">
        <w:rPr>
          <w:rFonts w:ascii="Calibri" w:hAnsi="Calibri"/>
          <w:noProof/>
          <w:szCs w:val="21"/>
        </w:rPr>
        <w:tab/>
        <w:t xml:space="preserve">Fraenkel E. Aerztlicher verein in Hamburg. Inhalations und futterungs- milzbrand beim meschen. Dtsch Med Wochenschr </w:t>
      </w:r>
      <w:r w:rsidRPr="00922266">
        <w:rPr>
          <w:rFonts w:ascii="Calibri" w:hAnsi="Calibri"/>
          <w:b/>
          <w:noProof/>
          <w:szCs w:val="21"/>
        </w:rPr>
        <w:t>1900</w:t>
      </w:r>
      <w:r w:rsidRPr="00922266">
        <w:rPr>
          <w:rFonts w:ascii="Calibri" w:hAnsi="Calibri"/>
          <w:noProof/>
          <w:szCs w:val="21"/>
        </w:rPr>
        <w:t>; 26: 239-40.</w:t>
      </w:r>
      <w:bookmarkEnd w:id="5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6" w:name="_ENREF_6"/>
      <w:r w:rsidRPr="00922266">
        <w:rPr>
          <w:rFonts w:ascii="Calibri" w:hAnsi="Calibri"/>
          <w:noProof/>
          <w:szCs w:val="21"/>
        </w:rPr>
        <w:t>6.</w:t>
      </w:r>
      <w:r w:rsidRPr="00922266">
        <w:rPr>
          <w:rFonts w:ascii="Calibri" w:hAnsi="Calibri"/>
          <w:noProof/>
          <w:szCs w:val="21"/>
        </w:rPr>
        <w:tab/>
        <w:t xml:space="preserve">Fraenkel E. Aerztlicher verein in Hamburg (Eigener bericht). Inhalations und futterungsmilzbrand beim meschen. Munch Med Wochenschr </w:t>
      </w:r>
      <w:r w:rsidRPr="00922266">
        <w:rPr>
          <w:rFonts w:ascii="Calibri" w:hAnsi="Calibri"/>
          <w:b/>
          <w:noProof/>
          <w:szCs w:val="21"/>
        </w:rPr>
        <w:t>1900</w:t>
      </w:r>
      <w:r w:rsidRPr="00922266">
        <w:rPr>
          <w:rFonts w:ascii="Calibri" w:hAnsi="Calibri"/>
          <w:noProof/>
          <w:szCs w:val="21"/>
        </w:rPr>
        <w:t>; 47: 911-2.</w:t>
      </w:r>
      <w:bookmarkEnd w:id="6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7" w:name="_ENREF_7"/>
      <w:r w:rsidRPr="00922266">
        <w:rPr>
          <w:rFonts w:ascii="Calibri" w:hAnsi="Calibri"/>
          <w:noProof/>
          <w:szCs w:val="21"/>
        </w:rPr>
        <w:t>7.</w:t>
      </w:r>
      <w:r w:rsidRPr="00922266">
        <w:rPr>
          <w:rFonts w:ascii="Calibri" w:hAnsi="Calibri"/>
          <w:noProof/>
          <w:szCs w:val="21"/>
        </w:rPr>
        <w:tab/>
        <w:t xml:space="preserve">Krzyszkowski J. Several words about the pathological anatomy of anthrax. Przegl Lek </w:t>
      </w:r>
      <w:r w:rsidRPr="00922266">
        <w:rPr>
          <w:rFonts w:ascii="Calibri" w:hAnsi="Calibri"/>
          <w:b/>
          <w:noProof/>
          <w:szCs w:val="21"/>
        </w:rPr>
        <w:t>1901</w:t>
      </w:r>
      <w:r w:rsidRPr="00922266">
        <w:rPr>
          <w:rFonts w:ascii="Calibri" w:hAnsi="Calibri"/>
          <w:noProof/>
          <w:szCs w:val="21"/>
        </w:rPr>
        <w:t>; 40: 543-5.</w:t>
      </w:r>
      <w:bookmarkEnd w:id="7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8" w:name="_ENREF_8"/>
      <w:r w:rsidRPr="00922266">
        <w:rPr>
          <w:rFonts w:ascii="Calibri" w:hAnsi="Calibri"/>
          <w:noProof/>
          <w:szCs w:val="21"/>
        </w:rPr>
        <w:t>8.</w:t>
      </w:r>
      <w:r w:rsidRPr="00922266">
        <w:rPr>
          <w:rFonts w:ascii="Calibri" w:hAnsi="Calibri"/>
          <w:noProof/>
          <w:szCs w:val="21"/>
        </w:rPr>
        <w:tab/>
        <w:t xml:space="preserve">Knaggs RL. A Case of Multiple Malignant Pustules (Anthrax). Br Med J </w:t>
      </w:r>
      <w:r w:rsidRPr="00922266">
        <w:rPr>
          <w:rFonts w:ascii="Calibri" w:hAnsi="Calibri"/>
          <w:b/>
          <w:noProof/>
          <w:szCs w:val="21"/>
        </w:rPr>
        <w:t>1901</w:t>
      </w:r>
      <w:r w:rsidRPr="00922266">
        <w:rPr>
          <w:rFonts w:ascii="Calibri" w:hAnsi="Calibri"/>
          <w:noProof/>
          <w:szCs w:val="21"/>
        </w:rPr>
        <w:t>; 2(2116): 135.</w:t>
      </w:r>
      <w:bookmarkEnd w:id="8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9" w:name="_ENREF_9"/>
      <w:r w:rsidRPr="00922266">
        <w:rPr>
          <w:rFonts w:ascii="Calibri" w:hAnsi="Calibri"/>
          <w:noProof/>
          <w:szCs w:val="21"/>
        </w:rPr>
        <w:t>9.</w:t>
      </w:r>
      <w:r w:rsidRPr="00922266">
        <w:rPr>
          <w:rFonts w:ascii="Calibri" w:hAnsi="Calibri"/>
          <w:noProof/>
          <w:szCs w:val="21"/>
        </w:rPr>
        <w:tab/>
        <w:t xml:space="preserve">Scott A. The Danger of Anthrax from the Manipulation of Horsehair, and its Prevention. Br Med J </w:t>
      </w:r>
      <w:r w:rsidRPr="00922266">
        <w:rPr>
          <w:rFonts w:ascii="Calibri" w:hAnsi="Calibri"/>
          <w:b/>
          <w:noProof/>
          <w:szCs w:val="21"/>
        </w:rPr>
        <w:t>1901</w:t>
      </w:r>
      <w:r w:rsidRPr="00922266">
        <w:rPr>
          <w:rFonts w:ascii="Calibri" w:hAnsi="Calibri"/>
          <w:noProof/>
          <w:szCs w:val="21"/>
        </w:rPr>
        <w:t>; 2(2116): 136.</w:t>
      </w:r>
      <w:bookmarkEnd w:id="9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10" w:name="_ENREF_10"/>
      <w:r w:rsidRPr="00922266">
        <w:rPr>
          <w:rFonts w:ascii="Calibri" w:hAnsi="Calibri"/>
          <w:noProof/>
          <w:szCs w:val="21"/>
        </w:rPr>
        <w:t>10.</w:t>
      </w:r>
      <w:r w:rsidRPr="00922266">
        <w:rPr>
          <w:rFonts w:ascii="Calibri" w:hAnsi="Calibri"/>
          <w:noProof/>
          <w:szCs w:val="21"/>
        </w:rPr>
        <w:tab/>
        <w:t xml:space="preserve">Bell JH. On Œdematous and Erysipelatous Anthrax. Br Med J </w:t>
      </w:r>
      <w:r w:rsidRPr="00922266">
        <w:rPr>
          <w:rFonts w:ascii="Calibri" w:hAnsi="Calibri"/>
          <w:b/>
          <w:noProof/>
          <w:szCs w:val="21"/>
        </w:rPr>
        <w:t>1901</w:t>
      </w:r>
      <w:r w:rsidRPr="00922266">
        <w:rPr>
          <w:rFonts w:ascii="Calibri" w:hAnsi="Calibri"/>
          <w:noProof/>
          <w:szCs w:val="21"/>
        </w:rPr>
        <w:t>; 2(2116): 133.</w:t>
      </w:r>
      <w:bookmarkEnd w:id="10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11" w:name="_ENREF_11"/>
      <w:r w:rsidRPr="00922266">
        <w:rPr>
          <w:rFonts w:ascii="Calibri" w:hAnsi="Calibri"/>
          <w:noProof/>
          <w:szCs w:val="21"/>
        </w:rPr>
        <w:t>11.</w:t>
      </w:r>
      <w:r w:rsidRPr="00922266">
        <w:rPr>
          <w:rFonts w:ascii="Calibri" w:hAnsi="Calibri"/>
          <w:noProof/>
          <w:szCs w:val="21"/>
        </w:rPr>
        <w:tab/>
        <w:t xml:space="preserve">Hammer H. Ueber milzbrandinfection. Zeitschrift fur Heilkunde </w:t>
      </w:r>
      <w:r w:rsidRPr="00922266">
        <w:rPr>
          <w:rFonts w:ascii="Calibri" w:hAnsi="Calibri"/>
          <w:b/>
          <w:noProof/>
          <w:szCs w:val="21"/>
        </w:rPr>
        <w:t>1901</w:t>
      </w:r>
      <w:r w:rsidRPr="00922266">
        <w:rPr>
          <w:rFonts w:ascii="Calibri" w:hAnsi="Calibri"/>
          <w:noProof/>
          <w:szCs w:val="21"/>
        </w:rPr>
        <w:t>; 22: 383-94.</w:t>
      </w:r>
      <w:bookmarkEnd w:id="11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12" w:name="_ENREF_12"/>
      <w:r w:rsidRPr="00922266">
        <w:rPr>
          <w:rFonts w:ascii="Calibri" w:hAnsi="Calibri"/>
          <w:noProof/>
          <w:szCs w:val="21"/>
        </w:rPr>
        <w:t>12.</w:t>
      </w:r>
      <w:r w:rsidRPr="00922266">
        <w:rPr>
          <w:rFonts w:ascii="Calibri" w:hAnsi="Calibri"/>
          <w:noProof/>
          <w:szCs w:val="21"/>
        </w:rPr>
        <w:tab/>
        <w:t xml:space="preserve">Sturdy JC. A case of anthrax with extensive meningeal haemorrhage. Br Med J </w:t>
      </w:r>
      <w:r w:rsidRPr="00922266">
        <w:rPr>
          <w:rFonts w:ascii="Calibri" w:hAnsi="Calibri"/>
          <w:b/>
          <w:noProof/>
          <w:szCs w:val="21"/>
        </w:rPr>
        <w:t>1901</w:t>
      </w:r>
      <w:r w:rsidRPr="00922266">
        <w:rPr>
          <w:rFonts w:ascii="Calibri" w:hAnsi="Calibri"/>
          <w:noProof/>
          <w:szCs w:val="21"/>
        </w:rPr>
        <w:t>; 2(2116): 135.</w:t>
      </w:r>
      <w:bookmarkEnd w:id="12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13" w:name="_ENREF_13"/>
      <w:r w:rsidRPr="00922266">
        <w:rPr>
          <w:rFonts w:ascii="Calibri" w:hAnsi="Calibri"/>
          <w:noProof/>
          <w:szCs w:val="21"/>
        </w:rPr>
        <w:t>13.</w:t>
      </w:r>
      <w:r w:rsidRPr="00922266">
        <w:rPr>
          <w:rFonts w:ascii="Calibri" w:hAnsi="Calibri"/>
          <w:noProof/>
          <w:szCs w:val="21"/>
        </w:rPr>
        <w:tab/>
        <w:t xml:space="preserve">Risel. Ueber einen Fall von Inhalationsmilzbrand. Dtsch Med Wochenschr </w:t>
      </w:r>
      <w:r w:rsidRPr="00922266">
        <w:rPr>
          <w:rFonts w:ascii="Calibri" w:hAnsi="Calibri"/>
          <w:b/>
          <w:noProof/>
          <w:szCs w:val="21"/>
        </w:rPr>
        <w:t>1902</w:t>
      </w:r>
      <w:r w:rsidRPr="00922266">
        <w:rPr>
          <w:rFonts w:ascii="Calibri" w:hAnsi="Calibri"/>
          <w:noProof/>
          <w:szCs w:val="21"/>
        </w:rPr>
        <w:t>; 28: 283.</w:t>
      </w:r>
      <w:bookmarkEnd w:id="13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14" w:name="_ENREF_14"/>
      <w:r w:rsidRPr="00922266">
        <w:rPr>
          <w:rFonts w:ascii="Calibri" w:hAnsi="Calibri"/>
          <w:noProof/>
          <w:szCs w:val="21"/>
        </w:rPr>
        <w:t>14.</w:t>
      </w:r>
      <w:r w:rsidRPr="00922266">
        <w:rPr>
          <w:rFonts w:ascii="Calibri" w:hAnsi="Calibri"/>
          <w:noProof/>
          <w:szCs w:val="21"/>
        </w:rPr>
        <w:tab/>
        <w:t xml:space="preserve">Moltrecht. Biologische abtheilung des arztlichen vereins Hamburg (Offi- zielles protokoll). Milzbrandfalles. Munch Med Wochenschr </w:t>
      </w:r>
      <w:r w:rsidRPr="00922266">
        <w:rPr>
          <w:rFonts w:ascii="Calibri" w:hAnsi="Calibri"/>
          <w:b/>
          <w:noProof/>
          <w:szCs w:val="21"/>
        </w:rPr>
        <w:t>1902</w:t>
      </w:r>
      <w:r w:rsidRPr="00922266">
        <w:rPr>
          <w:rFonts w:ascii="Calibri" w:hAnsi="Calibri"/>
          <w:noProof/>
          <w:szCs w:val="21"/>
        </w:rPr>
        <w:t>; 49: 817.</w:t>
      </w:r>
      <w:bookmarkEnd w:id="14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15" w:name="_ENREF_15"/>
      <w:r w:rsidRPr="00922266">
        <w:rPr>
          <w:rFonts w:ascii="Calibri" w:hAnsi="Calibri"/>
          <w:noProof/>
          <w:szCs w:val="21"/>
        </w:rPr>
        <w:t>15.</w:t>
      </w:r>
      <w:r w:rsidRPr="00922266">
        <w:rPr>
          <w:rFonts w:ascii="Calibri" w:hAnsi="Calibri"/>
          <w:noProof/>
          <w:szCs w:val="21"/>
        </w:rPr>
        <w:tab/>
        <w:t xml:space="preserve">Bandi I. Contribution to the Sero-Therapeutic Treatment of Anthrax: Two Cases of General Anthrax Infection in Man Cured with Anti-Anthrax Serum. The Lancet </w:t>
      </w:r>
      <w:r w:rsidRPr="00922266">
        <w:rPr>
          <w:rFonts w:ascii="Calibri" w:hAnsi="Calibri"/>
          <w:b/>
          <w:noProof/>
          <w:szCs w:val="21"/>
        </w:rPr>
        <w:t>1904</w:t>
      </w:r>
      <w:r w:rsidRPr="00922266">
        <w:rPr>
          <w:rFonts w:ascii="Calibri" w:hAnsi="Calibri"/>
          <w:noProof/>
          <w:szCs w:val="21"/>
        </w:rPr>
        <w:t>; 164(4223): 372-4.</w:t>
      </w:r>
      <w:bookmarkEnd w:id="15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16" w:name="_ENREF_16"/>
      <w:r w:rsidRPr="00922266">
        <w:rPr>
          <w:rFonts w:ascii="Calibri" w:hAnsi="Calibri"/>
          <w:noProof/>
          <w:szCs w:val="21"/>
        </w:rPr>
        <w:t>16.</w:t>
      </w:r>
      <w:r w:rsidRPr="00922266">
        <w:rPr>
          <w:rFonts w:ascii="Calibri" w:hAnsi="Calibri"/>
          <w:noProof/>
          <w:szCs w:val="21"/>
        </w:rPr>
        <w:tab/>
        <w:t xml:space="preserve">Simmonds. Ein fall von inhalationsmilzbrand. Munch Med Wochenschr </w:t>
      </w:r>
      <w:r w:rsidRPr="00922266">
        <w:rPr>
          <w:rFonts w:ascii="Calibri" w:hAnsi="Calibri"/>
          <w:b/>
          <w:noProof/>
          <w:szCs w:val="21"/>
        </w:rPr>
        <w:t>1904</w:t>
      </w:r>
      <w:r w:rsidRPr="00922266">
        <w:rPr>
          <w:rFonts w:ascii="Calibri" w:hAnsi="Calibri"/>
          <w:noProof/>
          <w:szCs w:val="21"/>
        </w:rPr>
        <w:t>; 51: 139.</w:t>
      </w:r>
      <w:bookmarkEnd w:id="16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17" w:name="_ENREF_17"/>
      <w:r w:rsidRPr="00922266">
        <w:rPr>
          <w:rFonts w:ascii="Calibri" w:hAnsi="Calibri"/>
          <w:noProof/>
          <w:szCs w:val="21"/>
        </w:rPr>
        <w:lastRenderedPageBreak/>
        <w:t>17.</w:t>
      </w:r>
      <w:r w:rsidRPr="00922266">
        <w:rPr>
          <w:rFonts w:ascii="Calibri" w:hAnsi="Calibri"/>
          <w:noProof/>
          <w:szCs w:val="21"/>
        </w:rPr>
        <w:tab/>
        <w:t xml:space="preserve">Legge T. Industrial anthrax: Lecture II. The Lancet </w:t>
      </w:r>
      <w:r w:rsidRPr="00922266">
        <w:rPr>
          <w:rFonts w:ascii="Calibri" w:hAnsi="Calibri"/>
          <w:b/>
          <w:noProof/>
          <w:szCs w:val="21"/>
        </w:rPr>
        <w:t>1905</w:t>
      </w:r>
      <w:r w:rsidRPr="00922266">
        <w:rPr>
          <w:rFonts w:ascii="Calibri" w:hAnsi="Calibri"/>
          <w:noProof/>
          <w:szCs w:val="21"/>
        </w:rPr>
        <w:t>: 765-76.</w:t>
      </w:r>
      <w:bookmarkEnd w:id="17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18" w:name="_ENREF_18"/>
      <w:r w:rsidRPr="00922266">
        <w:rPr>
          <w:rFonts w:ascii="Calibri" w:hAnsi="Calibri"/>
          <w:noProof/>
          <w:szCs w:val="21"/>
        </w:rPr>
        <w:t>18.</w:t>
      </w:r>
      <w:r w:rsidRPr="00922266">
        <w:rPr>
          <w:rFonts w:ascii="Calibri" w:hAnsi="Calibri"/>
          <w:noProof/>
          <w:szCs w:val="21"/>
        </w:rPr>
        <w:tab/>
        <w:t xml:space="preserve">Lockwood C, Andrewes F. A Case Of Cutaneous Anthrax Successfully Treated By Sclavo's Serum. Br Med J </w:t>
      </w:r>
      <w:r w:rsidRPr="00922266">
        <w:rPr>
          <w:rFonts w:ascii="Calibri" w:hAnsi="Calibri"/>
          <w:b/>
          <w:noProof/>
          <w:szCs w:val="21"/>
        </w:rPr>
        <w:t>1905</w:t>
      </w:r>
      <w:r w:rsidRPr="00922266">
        <w:rPr>
          <w:rFonts w:ascii="Calibri" w:hAnsi="Calibri"/>
          <w:noProof/>
          <w:szCs w:val="21"/>
        </w:rPr>
        <w:t>; 1(2297): 16.</w:t>
      </w:r>
      <w:bookmarkEnd w:id="18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19" w:name="_ENREF_19"/>
      <w:r w:rsidRPr="00922266">
        <w:rPr>
          <w:rFonts w:ascii="Calibri" w:hAnsi="Calibri"/>
          <w:noProof/>
          <w:szCs w:val="21"/>
        </w:rPr>
        <w:t>19.</w:t>
      </w:r>
      <w:r w:rsidRPr="00922266">
        <w:rPr>
          <w:rFonts w:ascii="Calibri" w:hAnsi="Calibri"/>
          <w:noProof/>
          <w:szCs w:val="21"/>
        </w:rPr>
        <w:tab/>
        <w:t xml:space="preserve">Teacher JH. Case of Human Anthrax Septicemia: Infection Through the Intestine: Diffuse Meningeal Haemorrhage. Glasgow Med J </w:t>
      </w:r>
      <w:r w:rsidRPr="00922266">
        <w:rPr>
          <w:rFonts w:ascii="Calibri" w:hAnsi="Calibri"/>
          <w:b/>
          <w:noProof/>
          <w:szCs w:val="21"/>
        </w:rPr>
        <w:t>1905</w:t>
      </w:r>
      <w:r w:rsidRPr="00922266">
        <w:rPr>
          <w:rFonts w:ascii="Calibri" w:hAnsi="Calibri"/>
          <w:noProof/>
          <w:szCs w:val="21"/>
        </w:rPr>
        <w:t>: 127-31.</w:t>
      </w:r>
      <w:bookmarkEnd w:id="19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20" w:name="_ENREF_20"/>
      <w:r w:rsidRPr="00922266">
        <w:rPr>
          <w:rFonts w:ascii="Calibri" w:hAnsi="Calibri"/>
          <w:noProof/>
          <w:szCs w:val="21"/>
        </w:rPr>
        <w:t>20.</w:t>
      </w:r>
      <w:r w:rsidRPr="00922266">
        <w:rPr>
          <w:rFonts w:ascii="Calibri" w:hAnsi="Calibri"/>
          <w:noProof/>
          <w:szCs w:val="21"/>
        </w:rPr>
        <w:tab/>
        <w:t xml:space="preserve">Teacher JH. Primary intestinal anthrax in man; septicaemia; hemorrhagic lepto-meningitis. The Lancet </w:t>
      </w:r>
      <w:r w:rsidRPr="00922266">
        <w:rPr>
          <w:rFonts w:ascii="Calibri" w:hAnsi="Calibri"/>
          <w:b/>
          <w:noProof/>
          <w:szCs w:val="21"/>
        </w:rPr>
        <w:t>1906</w:t>
      </w:r>
      <w:r w:rsidRPr="00922266">
        <w:rPr>
          <w:rFonts w:ascii="Calibri" w:hAnsi="Calibri"/>
          <w:noProof/>
          <w:szCs w:val="21"/>
        </w:rPr>
        <w:t>; 167(4315): 1306-11.</w:t>
      </w:r>
      <w:bookmarkEnd w:id="20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21" w:name="_ENREF_21"/>
      <w:r w:rsidRPr="00922266">
        <w:rPr>
          <w:rFonts w:ascii="Calibri" w:hAnsi="Calibri"/>
          <w:noProof/>
          <w:szCs w:val="21"/>
        </w:rPr>
        <w:t>21.</w:t>
      </w:r>
      <w:r w:rsidRPr="00922266">
        <w:rPr>
          <w:rFonts w:ascii="Calibri" w:hAnsi="Calibri"/>
          <w:noProof/>
          <w:szCs w:val="21"/>
        </w:rPr>
        <w:tab/>
        <w:t xml:space="preserve">A Case of Anthrax at Exeter. The Lancet </w:t>
      </w:r>
      <w:r w:rsidRPr="00922266">
        <w:rPr>
          <w:rFonts w:ascii="Calibri" w:hAnsi="Calibri"/>
          <w:b/>
          <w:noProof/>
          <w:szCs w:val="21"/>
        </w:rPr>
        <w:t>1906</w:t>
      </w:r>
      <w:r w:rsidRPr="00922266">
        <w:rPr>
          <w:rFonts w:ascii="Calibri" w:hAnsi="Calibri"/>
          <w:noProof/>
          <w:szCs w:val="21"/>
        </w:rPr>
        <w:t>; 168(4332): 665.</w:t>
      </w:r>
      <w:bookmarkEnd w:id="21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22" w:name="_ENREF_22"/>
      <w:r w:rsidRPr="00922266">
        <w:rPr>
          <w:rFonts w:ascii="Calibri" w:hAnsi="Calibri"/>
          <w:noProof/>
          <w:szCs w:val="21"/>
        </w:rPr>
        <w:t>22.</w:t>
      </w:r>
      <w:r w:rsidRPr="00922266">
        <w:rPr>
          <w:rFonts w:ascii="Calibri" w:hAnsi="Calibri"/>
          <w:noProof/>
          <w:szCs w:val="21"/>
        </w:rPr>
        <w:tab/>
        <w:t xml:space="preserve">Anthrax in Bradford. Br Med J </w:t>
      </w:r>
      <w:r w:rsidRPr="00922266">
        <w:rPr>
          <w:rFonts w:ascii="Calibri" w:hAnsi="Calibri"/>
          <w:b/>
          <w:noProof/>
          <w:szCs w:val="21"/>
        </w:rPr>
        <w:t>1907</w:t>
      </w:r>
      <w:r w:rsidRPr="00922266">
        <w:rPr>
          <w:rFonts w:ascii="Calibri" w:hAnsi="Calibri"/>
          <w:noProof/>
          <w:szCs w:val="21"/>
        </w:rPr>
        <w:t>: 955.</w:t>
      </w:r>
      <w:bookmarkEnd w:id="22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23" w:name="_ENREF_23"/>
      <w:r w:rsidRPr="00922266">
        <w:rPr>
          <w:rFonts w:ascii="Calibri" w:hAnsi="Calibri"/>
          <w:noProof/>
          <w:szCs w:val="21"/>
        </w:rPr>
        <w:t>23.</w:t>
      </w:r>
      <w:r w:rsidRPr="00922266">
        <w:rPr>
          <w:rFonts w:ascii="Calibri" w:hAnsi="Calibri"/>
          <w:noProof/>
          <w:szCs w:val="21"/>
        </w:rPr>
        <w:tab/>
        <w:t xml:space="preserve">Theodorov A. Ueber den nachweis von milzbrandbazillen an pferdehaaren. Wien Klin Wochenschr </w:t>
      </w:r>
      <w:r w:rsidRPr="00922266">
        <w:rPr>
          <w:rFonts w:ascii="Calibri" w:hAnsi="Calibri"/>
          <w:b/>
          <w:noProof/>
          <w:szCs w:val="21"/>
        </w:rPr>
        <w:t>1907</w:t>
      </w:r>
      <w:r w:rsidRPr="00922266">
        <w:rPr>
          <w:rFonts w:ascii="Calibri" w:hAnsi="Calibri"/>
          <w:noProof/>
          <w:szCs w:val="21"/>
        </w:rPr>
        <w:t>; 20: 764-6.</w:t>
      </w:r>
      <w:bookmarkEnd w:id="23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24" w:name="_ENREF_24"/>
      <w:r w:rsidRPr="00922266">
        <w:rPr>
          <w:rFonts w:ascii="Calibri" w:hAnsi="Calibri"/>
          <w:noProof/>
          <w:szCs w:val="21"/>
        </w:rPr>
        <w:t>24.</w:t>
      </w:r>
      <w:r w:rsidRPr="00922266">
        <w:rPr>
          <w:rFonts w:ascii="Calibri" w:hAnsi="Calibri"/>
          <w:noProof/>
          <w:szCs w:val="21"/>
        </w:rPr>
        <w:tab/>
        <w:t xml:space="preserve">Symmers WSC, Wilson WJ. On three cases of cerebro‐spinal meningitis, associated respectively with bacillus anthracis, bacillus typhosus, and bacillus enteritidis (Gaertner). J Pathol Bacteriol </w:t>
      </w:r>
      <w:r w:rsidRPr="00922266">
        <w:rPr>
          <w:rFonts w:ascii="Calibri" w:hAnsi="Calibri"/>
          <w:b/>
          <w:noProof/>
          <w:szCs w:val="21"/>
        </w:rPr>
        <w:t>1909</w:t>
      </w:r>
      <w:r w:rsidRPr="00922266">
        <w:rPr>
          <w:rFonts w:ascii="Calibri" w:hAnsi="Calibri"/>
          <w:noProof/>
          <w:szCs w:val="21"/>
        </w:rPr>
        <w:t>; 13(1): 251-5.</w:t>
      </w:r>
      <w:bookmarkEnd w:id="24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25" w:name="_ENREF_25"/>
      <w:r w:rsidRPr="00922266">
        <w:rPr>
          <w:rFonts w:ascii="Calibri" w:hAnsi="Calibri"/>
          <w:noProof/>
          <w:szCs w:val="21"/>
        </w:rPr>
        <w:t>25.</w:t>
      </w:r>
      <w:r w:rsidRPr="00922266">
        <w:rPr>
          <w:rFonts w:ascii="Calibri" w:hAnsi="Calibri"/>
          <w:noProof/>
          <w:szCs w:val="21"/>
        </w:rPr>
        <w:tab/>
        <w:t xml:space="preserve">Parsons J. Abscess of the Nasal Septum, Probably due to Anthrax Infection. JAMA </w:t>
      </w:r>
      <w:r w:rsidRPr="00922266">
        <w:rPr>
          <w:rFonts w:ascii="Calibri" w:hAnsi="Calibri"/>
          <w:b/>
          <w:noProof/>
          <w:szCs w:val="21"/>
        </w:rPr>
        <w:t>1908</w:t>
      </w:r>
      <w:r w:rsidRPr="00922266">
        <w:rPr>
          <w:rFonts w:ascii="Calibri" w:hAnsi="Calibri"/>
          <w:noProof/>
          <w:szCs w:val="21"/>
        </w:rPr>
        <w:t>; 51(20): 1697-.</w:t>
      </w:r>
      <w:bookmarkEnd w:id="25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26" w:name="_ENREF_26"/>
      <w:r w:rsidRPr="00922266">
        <w:rPr>
          <w:rFonts w:ascii="Calibri" w:hAnsi="Calibri"/>
          <w:noProof/>
          <w:szCs w:val="21"/>
        </w:rPr>
        <w:t>26.</w:t>
      </w:r>
      <w:r w:rsidRPr="00922266">
        <w:rPr>
          <w:rFonts w:ascii="Calibri" w:hAnsi="Calibri"/>
          <w:noProof/>
          <w:szCs w:val="21"/>
        </w:rPr>
        <w:tab/>
        <w:t xml:space="preserve">Solovbeva Z. [Epidemic pulmonary anthrax in North Serene, Kameshenskago administrative unit]. Vrachebno-sanitarnaia khronika Saratovskoi gubernii </w:t>
      </w:r>
      <w:r w:rsidRPr="00922266">
        <w:rPr>
          <w:rFonts w:ascii="Calibri" w:hAnsi="Calibri"/>
          <w:b/>
          <w:noProof/>
          <w:szCs w:val="21"/>
        </w:rPr>
        <w:t>1909</w:t>
      </w:r>
      <w:r w:rsidRPr="00922266">
        <w:rPr>
          <w:rFonts w:ascii="Calibri" w:hAnsi="Calibri"/>
          <w:noProof/>
          <w:szCs w:val="21"/>
        </w:rPr>
        <w:t>; 1: 5-20.</w:t>
      </w:r>
      <w:bookmarkEnd w:id="26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27" w:name="_ENREF_27"/>
      <w:r w:rsidRPr="00922266">
        <w:rPr>
          <w:rFonts w:ascii="Calibri" w:hAnsi="Calibri"/>
          <w:noProof/>
          <w:szCs w:val="21"/>
        </w:rPr>
        <w:t>27.</w:t>
      </w:r>
      <w:r w:rsidRPr="00922266">
        <w:rPr>
          <w:rFonts w:ascii="Calibri" w:hAnsi="Calibri"/>
          <w:noProof/>
          <w:szCs w:val="21"/>
        </w:rPr>
        <w:tab/>
        <w:t xml:space="preserve">Stein J. Zur frage des magenmilzbrandes. Zentrabl Bakteriol </w:t>
      </w:r>
      <w:r w:rsidRPr="00922266">
        <w:rPr>
          <w:rFonts w:ascii="Calibri" w:hAnsi="Calibri"/>
          <w:b/>
          <w:noProof/>
          <w:szCs w:val="21"/>
        </w:rPr>
        <w:t>1909</w:t>
      </w:r>
      <w:r w:rsidRPr="00922266">
        <w:rPr>
          <w:rFonts w:ascii="Calibri" w:hAnsi="Calibri"/>
          <w:noProof/>
          <w:szCs w:val="21"/>
        </w:rPr>
        <w:t>; 51: 625-30.</w:t>
      </w:r>
      <w:bookmarkEnd w:id="27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28" w:name="_ENREF_28"/>
      <w:r w:rsidRPr="00922266">
        <w:rPr>
          <w:rFonts w:ascii="Calibri" w:hAnsi="Calibri"/>
          <w:noProof/>
          <w:szCs w:val="21"/>
        </w:rPr>
        <w:t>28.</w:t>
      </w:r>
      <w:r w:rsidRPr="00922266">
        <w:rPr>
          <w:rFonts w:ascii="Calibri" w:hAnsi="Calibri"/>
          <w:noProof/>
          <w:szCs w:val="21"/>
        </w:rPr>
        <w:tab/>
        <w:t xml:space="preserve">Shennan T, Miller J. Bronchial anthrax. J Pathol Bacteriol </w:t>
      </w:r>
      <w:r w:rsidRPr="00922266">
        <w:rPr>
          <w:rFonts w:ascii="Calibri" w:hAnsi="Calibri"/>
          <w:b/>
          <w:noProof/>
          <w:szCs w:val="21"/>
        </w:rPr>
        <w:t>1910</w:t>
      </w:r>
      <w:r w:rsidRPr="00922266">
        <w:rPr>
          <w:rFonts w:ascii="Calibri" w:hAnsi="Calibri"/>
          <w:noProof/>
          <w:szCs w:val="21"/>
        </w:rPr>
        <w:t>; 14(4): 556-62.</w:t>
      </w:r>
      <w:bookmarkEnd w:id="28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29" w:name="_ENREF_29"/>
      <w:r w:rsidRPr="00922266">
        <w:rPr>
          <w:rFonts w:ascii="Calibri" w:hAnsi="Calibri"/>
          <w:noProof/>
          <w:szCs w:val="21"/>
        </w:rPr>
        <w:t>29.</w:t>
      </w:r>
      <w:r w:rsidRPr="00922266">
        <w:rPr>
          <w:rFonts w:ascii="Calibri" w:hAnsi="Calibri"/>
          <w:noProof/>
          <w:szCs w:val="21"/>
        </w:rPr>
        <w:tab/>
        <w:t xml:space="preserve">Bruce A, and Shennan, X. A case of acute hemorrhagic meningitis due to anthrax. Rev Neurol &amp; Psych </w:t>
      </w:r>
      <w:r w:rsidRPr="00922266">
        <w:rPr>
          <w:rFonts w:ascii="Calibri" w:hAnsi="Calibri"/>
          <w:b/>
          <w:noProof/>
          <w:szCs w:val="21"/>
        </w:rPr>
        <w:t>1910</w:t>
      </w:r>
      <w:r w:rsidRPr="00922266">
        <w:rPr>
          <w:rFonts w:ascii="Calibri" w:hAnsi="Calibri"/>
          <w:noProof/>
          <w:szCs w:val="21"/>
        </w:rPr>
        <w:t>; 8: 521-36.</w:t>
      </w:r>
      <w:bookmarkEnd w:id="29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30" w:name="_ENREF_30"/>
      <w:r w:rsidRPr="00922266">
        <w:rPr>
          <w:rFonts w:ascii="Calibri" w:hAnsi="Calibri"/>
          <w:noProof/>
          <w:szCs w:val="21"/>
        </w:rPr>
        <w:t>30.</w:t>
      </w:r>
      <w:r w:rsidRPr="00922266">
        <w:rPr>
          <w:rFonts w:ascii="Calibri" w:hAnsi="Calibri"/>
          <w:noProof/>
          <w:szCs w:val="21"/>
        </w:rPr>
        <w:tab/>
        <w:t xml:space="preserve">Mitchell W. Anthrax and fatalism. Br Med J </w:t>
      </w:r>
      <w:r w:rsidRPr="00922266">
        <w:rPr>
          <w:rFonts w:ascii="Calibri" w:hAnsi="Calibri"/>
          <w:b/>
          <w:noProof/>
          <w:szCs w:val="21"/>
        </w:rPr>
        <w:t>1911</w:t>
      </w:r>
      <w:r w:rsidRPr="00922266">
        <w:rPr>
          <w:rFonts w:ascii="Calibri" w:hAnsi="Calibri"/>
          <w:noProof/>
          <w:szCs w:val="21"/>
        </w:rPr>
        <w:t>; 1(2622): 751.</w:t>
      </w:r>
      <w:bookmarkEnd w:id="30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31" w:name="_ENREF_31"/>
      <w:r w:rsidRPr="00922266">
        <w:rPr>
          <w:rFonts w:ascii="Calibri" w:hAnsi="Calibri"/>
          <w:noProof/>
          <w:szCs w:val="21"/>
        </w:rPr>
        <w:t>31.</w:t>
      </w:r>
      <w:r w:rsidRPr="00922266">
        <w:rPr>
          <w:rFonts w:ascii="Calibri" w:hAnsi="Calibri"/>
          <w:noProof/>
          <w:szCs w:val="21"/>
        </w:rPr>
        <w:tab/>
        <w:t xml:space="preserve">Jones HW. Landry’s paralysis with report of a case. Med Rec </w:t>
      </w:r>
      <w:r w:rsidRPr="00922266">
        <w:rPr>
          <w:rFonts w:ascii="Calibri" w:hAnsi="Calibri"/>
          <w:b/>
          <w:noProof/>
          <w:szCs w:val="21"/>
        </w:rPr>
        <w:t>1913</w:t>
      </w:r>
      <w:r w:rsidRPr="00922266">
        <w:rPr>
          <w:rFonts w:ascii="Calibri" w:hAnsi="Calibri"/>
          <w:noProof/>
          <w:szCs w:val="21"/>
        </w:rPr>
        <w:t>; (84): 335-7.</w:t>
      </w:r>
      <w:bookmarkEnd w:id="31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32" w:name="_ENREF_32"/>
      <w:r w:rsidRPr="00922266">
        <w:rPr>
          <w:rFonts w:ascii="Calibri" w:hAnsi="Calibri"/>
          <w:noProof/>
          <w:szCs w:val="21"/>
        </w:rPr>
        <w:t>32.</w:t>
      </w:r>
      <w:r w:rsidRPr="00922266">
        <w:rPr>
          <w:rFonts w:ascii="Calibri" w:hAnsi="Calibri"/>
          <w:noProof/>
          <w:szCs w:val="21"/>
        </w:rPr>
        <w:tab/>
        <w:t xml:space="preserve">Popov. [Case of laboratory infection with anthrax through the left bronchial tube from the pathology-anatomic point of view]. Russkii Vrach </w:t>
      </w:r>
      <w:r w:rsidRPr="00922266">
        <w:rPr>
          <w:rFonts w:ascii="Calibri" w:hAnsi="Calibri"/>
          <w:b/>
          <w:noProof/>
          <w:szCs w:val="21"/>
        </w:rPr>
        <w:t>1914</w:t>
      </w:r>
      <w:r w:rsidRPr="00922266">
        <w:rPr>
          <w:rFonts w:ascii="Calibri" w:hAnsi="Calibri"/>
          <w:noProof/>
          <w:szCs w:val="21"/>
        </w:rPr>
        <w:t>; 848-849.</w:t>
      </w:r>
      <w:bookmarkEnd w:id="32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33" w:name="_ENREF_33"/>
      <w:r w:rsidRPr="00922266">
        <w:rPr>
          <w:rFonts w:ascii="Calibri" w:hAnsi="Calibri"/>
          <w:noProof/>
          <w:szCs w:val="21"/>
        </w:rPr>
        <w:t>33.</w:t>
      </w:r>
      <w:r w:rsidRPr="00922266">
        <w:rPr>
          <w:rFonts w:ascii="Calibri" w:hAnsi="Calibri"/>
          <w:noProof/>
          <w:szCs w:val="21"/>
        </w:rPr>
        <w:tab/>
        <w:t xml:space="preserve">Herley R. Eight cases of external anthrax. The Lancet </w:t>
      </w:r>
      <w:r w:rsidRPr="00922266">
        <w:rPr>
          <w:rFonts w:ascii="Calibri" w:hAnsi="Calibri"/>
          <w:b/>
          <w:noProof/>
          <w:szCs w:val="21"/>
        </w:rPr>
        <w:t>1909</w:t>
      </w:r>
      <w:r w:rsidRPr="00922266">
        <w:rPr>
          <w:rFonts w:ascii="Calibri" w:hAnsi="Calibri"/>
          <w:noProof/>
          <w:szCs w:val="21"/>
        </w:rPr>
        <w:t>; 174(4501): 1662-5.</w:t>
      </w:r>
      <w:bookmarkEnd w:id="33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34" w:name="_ENREF_34"/>
      <w:r w:rsidRPr="00922266">
        <w:rPr>
          <w:rFonts w:ascii="Calibri" w:hAnsi="Calibri"/>
          <w:noProof/>
          <w:szCs w:val="21"/>
        </w:rPr>
        <w:lastRenderedPageBreak/>
        <w:t>34.</w:t>
      </w:r>
      <w:r w:rsidRPr="00922266">
        <w:rPr>
          <w:rFonts w:ascii="Calibri" w:hAnsi="Calibri"/>
          <w:noProof/>
          <w:szCs w:val="21"/>
        </w:rPr>
        <w:tab/>
        <w:t xml:space="preserve">Reece R. Anthrax: Simulating Cerebrospinal Fever. The Lancet </w:t>
      </w:r>
      <w:r w:rsidRPr="00922266">
        <w:rPr>
          <w:rFonts w:ascii="Calibri" w:hAnsi="Calibri"/>
          <w:b/>
          <w:noProof/>
          <w:szCs w:val="21"/>
        </w:rPr>
        <w:t>1917</w:t>
      </w:r>
      <w:r w:rsidRPr="00922266">
        <w:rPr>
          <w:rFonts w:ascii="Calibri" w:hAnsi="Calibri"/>
          <w:noProof/>
          <w:szCs w:val="21"/>
        </w:rPr>
        <w:t>; 189(4881): 406-10.</w:t>
      </w:r>
      <w:bookmarkEnd w:id="34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35" w:name="_ENREF_35"/>
      <w:r w:rsidRPr="00922266">
        <w:rPr>
          <w:rFonts w:ascii="Calibri" w:hAnsi="Calibri"/>
          <w:noProof/>
          <w:szCs w:val="21"/>
        </w:rPr>
        <w:t>35.</w:t>
      </w:r>
      <w:r w:rsidRPr="00922266">
        <w:rPr>
          <w:rFonts w:ascii="Calibri" w:hAnsi="Calibri"/>
          <w:noProof/>
          <w:szCs w:val="21"/>
        </w:rPr>
        <w:tab/>
        <w:t xml:space="preserve">Kronberger H. Ein Fall von Lungenmilzbrand mit günstigem Ausgang. Lung </w:t>
      </w:r>
      <w:r w:rsidRPr="00922266">
        <w:rPr>
          <w:rFonts w:ascii="Calibri" w:hAnsi="Calibri"/>
          <w:b/>
          <w:noProof/>
          <w:szCs w:val="21"/>
        </w:rPr>
        <w:t>1918</w:t>
      </w:r>
      <w:r w:rsidRPr="00922266">
        <w:rPr>
          <w:rFonts w:ascii="Calibri" w:hAnsi="Calibri"/>
          <w:noProof/>
          <w:szCs w:val="21"/>
        </w:rPr>
        <w:t>; 38(1): 135-44.</w:t>
      </w:r>
      <w:bookmarkEnd w:id="35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36" w:name="_ENREF_36"/>
      <w:r w:rsidRPr="00922266">
        <w:rPr>
          <w:rFonts w:ascii="Calibri" w:hAnsi="Calibri"/>
          <w:noProof/>
          <w:szCs w:val="21"/>
        </w:rPr>
        <w:t>36.</w:t>
      </w:r>
      <w:r w:rsidRPr="00922266">
        <w:rPr>
          <w:rFonts w:ascii="Calibri" w:hAnsi="Calibri"/>
          <w:noProof/>
          <w:szCs w:val="21"/>
        </w:rPr>
        <w:tab/>
        <w:t xml:space="preserve">Harrington TF. Anthrax as an occupational disease in Massachusetts. Boston Medical and Surgical Journal </w:t>
      </w:r>
      <w:r w:rsidRPr="00922266">
        <w:rPr>
          <w:rFonts w:ascii="Calibri" w:hAnsi="Calibri"/>
          <w:b/>
          <w:noProof/>
          <w:szCs w:val="21"/>
        </w:rPr>
        <w:t>1917</w:t>
      </w:r>
      <w:r w:rsidRPr="00922266">
        <w:rPr>
          <w:rFonts w:ascii="Calibri" w:hAnsi="Calibri"/>
          <w:noProof/>
          <w:szCs w:val="21"/>
        </w:rPr>
        <w:t>; 177(25): 867-70.</w:t>
      </w:r>
      <w:bookmarkEnd w:id="36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37" w:name="_ENREF_37"/>
      <w:r w:rsidRPr="00922266">
        <w:rPr>
          <w:rFonts w:ascii="Calibri" w:hAnsi="Calibri"/>
          <w:noProof/>
          <w:szCs w:val="21"/>
        </w:rPr>
        <w:t>37.</w:t>
      </w:r>
      <w:r w:rsidRPr="00922266">
        <w:rPr>
          <w:rFonts w:ascii="Calibri" w:hAnsi="Calibri"/>
          <w:noProof/>
          <w:szCs w:val="21"/>
        </w:rPr>
        <w:tab/>
        <w:t xml:space="preserve">Bissell J. Human Anthrax. New York MJ </w:t>
      </w:r>
      <w:r w:rsidRPr="00922266">
        <w:rPr>
          <w:rFonts w:ascii="Calibri" w:hAnsi="Calibri"/>
          <w:b/>
          <w:noProof/>
          <w:szCs w:val="21"/>
        </w:rPr>
        <w:t>1917</w:t>
      </w:r>
      <w:r w:rsidRPr="00922266">
        <w:rPr>
          <w:rFonts w:ascii="Calibri" w:hAnsi="Calibri"/>
          <w:noProof/>
          <w:szCs w:val="21"/>
        </w:rPr>
        <w:t>; 106: 110.</w:t>
      </w:r>
      <w:bookmarkEnd w:id="37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38" w:name="_ENREF_38"/>
      <w:r w:rsidRPr="00922266">
        <w:rPr>
          <w:rFonts w:ascii="Calibri" w:hAnsi="Calibri"/>
          <w:noProof/>
          <w:szCs w:val="21"/>
        </w:rPr>
        <w:t>38.</w:t>
      </w:r>
      <w:r w:rsidRPr="00922266">
        <w:rPr>
          <w:rFonts w:ascii="Calibri" w:hAnsi="Calibri"/>
          <w:noProof/>
          <w:szCs w:val="21"/>
        </w:rPr>
        <w:tab/>
        <w:t xml:space="preserve">Spearman B. Anthrax in Uganda. Br Med J </w:t>
      </w:r>
      <w:r w:rsidRPr="00922266">
        <w:rPr>
          <w:rFonts w:ascii="Calibri" w:hAnsi="Calibri"/>
          <w:b/>
          <w:noProof/>
          <w:szCs w:val="21"/>
        </w:rPr>
        <w:t>1917</w:t>
      </w:r>
      <w:r w:rsidRPr="00922266">
        <w:rPr>
          <w:rFonts w:ascii="Calibri" w:hAnsi="Calibri"/>
          <w:noProof/>
          <w:szCs w:val="21"/>
        </w:rPr>
        <w:t>; 16(809).</w:t>
      </w:r>
      <w:bookmarkEnd w:id="38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39" w:name="_ENREF_39"/>
      <w:r w:rsidRPr="00922266">
        <w:rPr>
          <w:rFonts w:ascii="Calibri" w:hAnsi="Calibri"/>
          <w:noProof/>
          <w:szCs w:val="21"/>
        </w:rPr>
        <w:t>39.</w:t>
      </w:r>
      <w:r w:rsidRPr="00922266">
        <w:rPr>
          <w:rFonts w:ascii="Calibri" w:hAnsi="Calibri"/>
          <w:noProof/>
          <w:szCs w:val="21"/>
        </w:rPr>
        <w:tab/>
        <w:t xml:space="preserve">Warren. Case of anthrax with symptoms of cerebrospinal meningitis. J R Nav Med Serv </w:t>
      </w:r>
      <w:r w:rsidRPr="00922266">
        <w:rPr>
          <w:rFonts w:ascii="Calibri" w:hAnsi="Calibri"/>
          <w:b/>
          <w:noProof/>
          <w:szCs w:val="21"/>
        </w:rPr>
        <w:t>1918</w:t>
      </w:r>
      <w:r w:rsidRPr="00922266">
        <w:rPr>
          <w:rFonts w:ascii="Calibri" w:hAnsi="Calibri"/>
          <w:noProof/>
          <w:szCs w:val="21"/>
        </w:rPr>
        <w:t>: 212-7.</w:t>
      </w:r>
      <w:bookmarkEnd w:id="39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40" w:name="_ENREF_40"/>
      <w:r w:rsidRPr="00922266">
        <w:rPr>
          <w:rFonts w:ascii="Calibri" w:hAnsi="Calibri"/>
          <w:noProof/>
          <w:szCs w:val="21"/>
        </w:rPr>
        <w:t>40.</w:t>
      </w:r>
      <w:r w:rsidRPr="00922266">
        <w:rPr>
          <w:rFonts w:ascii="Calibri" w:hAnsi="Calibri"/>
          <w:noProof/>
          <w:szCs w:val="21"/>
        </w:rPr>
        <w:tab/>
        <w:t xml:space="preserve">Schwartz N. Diagnosis and Treatment of Anthrax. New York MJ </w:t>
      </w:r>
      <w:r w:rsidRPr="00922266">
        <w:rPr>
          <w:rFonts w:ascii="Calibri" w:hAnsi="Calibri"/>
          <w:b/>
          <w:noProof/>
          <w:szCs w:val="21"/>
        </w:rPr>
        <w:t>1918</w:t>
      </w:r>
      <w:r w:rsidRPr="00922266">
        <w:rPr>
          <w:rFonts w:ascii="Calibri" w:hAnsi="Calibri"/>
          <w:noProof/>
          <w:szCs w:val="21"/>
        </w:rPr>
        <w:t>; 107: 1171.</w:t>
      </w:r>
      <w:bookmarkEnd w:id="40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41" w:name="_ENREF_41"/>
      <w:r w:rsidRPr="00922266">
        <w:rPr>
          <w:rFonts w:ascii="Calibri" w:hAnsi="Calibri"/>
          <w:noProof/>
          <w:szCs w:val="21"/>
        </w:rPr>
        <w:t>41.</w:t>
      </w:r>
      <w:r w:rsidRPr="00922266">
        <w:rPr>
          <w:rFonts w:ascii="Calibri" w:hAnsi="Calibri"/>
          <w:noProof/>
          <w:szCs w:val="21"/>
        </w:rPr>
        <w:tab/>
        <w:t xml:space="preserve">Graham RR, Detweiler HK. Anthrax: A Case of B. Anthracis Septicemia with Recovery. JAMA </w:t>
      </w:r>
      <w:r w:rsidRPr="00922266">
        <w:rPr>
          <w:rFonts w:ascii="Calibri" w:hAnsi="Calibri"/>
          <w:b/>
          <w:noProof/>
          <w:szCs w:val="21"/>
        </w:rPr>
        <w:t>1918</w:t>
      </w:r>
      <w:r w:rsidRPr="00922266">
        <w:rPr>
          <w:rFonts w:ascii="Calibri" w:hAnsi="Calibri"/>
          <w:noProof/>
          <w:szCs w:val="21"/>
        </w:rPr>
        <w:t>; 70(10): 671-2.</w:t>
      </w:r>
      <w:bookmarkEnd w:id="41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42" w:name="_ENREF_42"/>
      <w:r w:rsidRPr="00922266">
        <w:rPr>
          <w:rFonts w:ascii="Calibri" w:hAnsi="Calibri"/>
          <w:noProof/>
          <w:szCs w:val="21"/>
        </w:rPr>
        <w:t>42.</w:t>
      </w:r>
      <w:r w:rsidRPr="00922266">
        <w:rPr>
          <w:rFonts w:ascii="Calibri" w:hAnsi="Calibri"/>
          <w:noProof/>
          <w:szCs w:val="21"/>
        </w:rPr>
        <w:tab/>
        <w:t xml:space="preserve">Gilmour CH, Campbell AR. Anthrax in man with a report of two cases. Can Med Assoc J </w:t>
      </w:r>
      <w:r w:rsidRPr="00922266">
        <w:rPr>
          <w:rFonts w:ascii="Calibri" w:hAnsi="Calibri"/>
          <w:b/>
          <w:noProof/>
          <w:szCs w:val="21"/>
        </w:rPr>
        <w:t>1918</w:t>
      </w:r>
      <w:r w:rsidRPr="00922266">
        <w:rPr>
          <w:rFonts w:ascii="Calibri" w:hAnsi="Calibri"/>
          <w:noProof/>
          <w:szCs w:val="21"/>
        </w:rPr>
        <w:t>; 8(2): 97-107.</w:t>
      </w:r>
      <w:bookmarkEnd w:id="42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43" w:name="_ENREF_43"/>
      <w:r w:rsidRPr="00922266">
        <w:rPr>
          <w:rFonts w:ascii="Calibri" w:hAnsi="Calibri"/>
          <w:noProof/>
          <w:szCs w:val="21"/>
        </w:rPr>
        <w:t>43.</w:t>
      </w:r>
      <w:r w:rsidRPr="00922266">
        <w:rPr>
          <w:rFonts w:ascii="Calibri" w:hAnsi="Calibri"/>
          <w:noProof/>
          <w:szCs w:val="21"/>
        </w:rPr>
        <w:tab/>
        <w:t xml:space="preserve">Regan JC. The Local Use of Antianthrax serum in treatment of anthrax. JAMA </w:t>
      </w:r>
      <w:r w:rsidRPr="00922266">
        <w:rPr>
          <w:rFonts w:ascii="Calibri" w:hAnsi="Calibri"/>
          <w:b/>
          <w:noProof/>
          <w:szCs w:val="21"/>
        </w:rPr>
        <w:t>1919</w:t>
      </w:r>
      <w:r w:rsidRPr="00922266">
        <w:rPr>
          <w:rFonts w:ascii="Calibri" w:hAnsi="Calibri"/>
          <w:noProof/>
          <w:szCs w:val="21"/>
        </w:rPr>
        <w:t>; 72(24): 1724-5.</w:t>
      </w:r>
      <w:bookmarkEnd w:id="43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44" w:name="_ENREF_44"/>
      <w:r w:rsidRPr="00922266">
        <w:rPr>
          <w:rFonts w:ascii="Calibri" w:hAnsi="Calibri"/>
          <w:noProof/>
          <w:szCs w:val="21"/>
        </w:rPr>
        <w:t>44.</w:t>
      </w:r>
      <w:r w:rsidRPr="00922266">
        <w:rPr>
          <w:rFonts w:ascii="Calibri" w:hAnsi="Calibri"/>
          <w:noProof/>
          <w:szCs w:val="21"/>
        </w:rPr>
        <w:tab/>
        <w:t xml:space="preserve">Dennett CG. Anthrax at Camp Dodge, Iowa: Report of Three Cases, With Bacteriologic and Blood Studies. JAMA </w:t>
      </w:r>
      <w:r w:rsidRPr="00922266">
        <w:rPr>
          <w:rFonts w:ascii="Calibri" w:hAnsi="Calibri"/>
          <w:b/>
          <w:noProof/>
          <w:szCs w:val="21"/>
        </w:rPr>
        <w:t>1919</w:t>
      </w:r>
      <w:r w:rsidRPr="00922266">
        <w:rPr>
          <w:rFonts w:ascii="Calibri" w:hAnsi="Calibri"/>
          <w:noProof/>
          <w:szCs w:val="21"/>
        </w:rPr>
        <w:t>; 72(4): 270-2.</w:t>
      </w:r>
      <w:bookmarkEnd w:id="44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45" w:name="_ENREF_45"/>
      <w:r w:rsidRPr="00922266">
        <w:rPr>
          <w:rFonts w:ascii="Calibri" w:hAnsi="Calibri"/>
          <w:noProof/>
          <w:szCs w:val="21"/>
        </w:rPr>
        <w:t>45.</w:t>
      </w:r>
      <w:r w:rsidRPr="00922266">
        <w:rPr>
          <w:rFonts w:ascii="Calibri" w:hAnsi="Calibri"/>
          <w:noProof/>
          <w:szCs w:val="21"/>
        </w:rPr>
        <w:tab/>
        <w:t xml:space="preserve">Otis TA, Rappaport B. Anthrax at Embarkation Hospital, Newport News, VA. JAMA </w:t>
      </w:r>
      <w:r w:rsidRPr="00922266">
        <w:rPr>
          <w:rFonts w:ascii="Calibri" w:hAnsi="Calibri"/>
          <w:b/>
          <w:noProof/>
          <w:szCs w:val="21"/>
        </w:rPr>
        <w:t>1919</w:t>
      </w:r>
      <w:r w:rsidRPr="00922266">
        <w:rPr>
          <w:rFonts w:ascii="Calibri" w:hAnsi="Calibri"/>
          <w:noProof/>
          <w:szCs w:val="21"/>
        </w:rPr>
        <w:t>; 72(4): 269-70.</w:t>
      </w:r>
      <w:bookmarkEnd w:id="45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46" w:name="_ENREF_46"/>
      <w:r w:rsidRPr="00922266">
        <w:rPr>
          <w:rFonts w:ascii="Calibri" w:hAnsi="Calibri"/>
          <w:noProof/>
          <w:szCs w:val="21"/>
        </w:rPr>
        <w:t>46.</w:t>
      </w:r>
      <w:r w:rsidRPr="00922266">
        <w:rPr>
          <w:rFonts w:ascii="Calibri" w:hAnsi="Calibri"/>
          <w:noProof/>
          <w:szCs w:val="21"/>
        </w:rPr>
        <w:tab/>
        <w:t xml:space="preserve">House SJ. Hemorrhagic Meningoencephalitis in Anthrax A Report of Three Cases. J Infect Dis </w:t>
      </w:r>
      <w:r w:rsidRPr="00922266">
        <w:rPr>
          <w:rFonts w:ascii="Calibri" w:hAnsi="Calibri"/>
          <w:b/>
          <w:noProof/>
          <w:szCs w:val="21"/>
        </w:rPr>
        <w:t>1920</w:t>
      </w:r>
      <w:r w:rsidRPr="00922266">
        <w:rPr>
          <w:rFonts w:ascii="Calibri" w:hAnsi="Calibri"/>
          <w:noProof/>
          <w:szCs w:val="21"/>
        </w:rPr>
        <w:t>; 27(6): 513-26.</w:t>
      </w:r>
      <w:bookmarkEnd w:id="46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47" w:name="_ENREF_47"/>
      <w:r w:rsidRPr="00922266">
        <w:rPr>
          <w:rFonts w:ascii="Calibri" w:hAnsi="Calibri"/>
          <w:noProof/>
          <w:szCs w:val="21"/>
        </w:rPr>
        <w:t>47.</w:t>
      </w:r>
      <w:r w:rsidRPr="00922266">
        <w:rPr>
          <w:rFonts w:ascii="Calibri" w:hAnsi="Calibri"/>
          <w:noProof/>
          <w:szCs w:val="21"/>
        </w:rPr>
        <w:tab/>
        <w:t xml:space="preserve">Hubbard T, Jacobson W. Investigation of Thirty-Four Cases of Human Anthrax Occurring in New York City During 1919 and 1920. Monthly Bull New York Health Dept </w:t>
      </w:r>
      <w:r w:rsidRPr="00922266">
        <w:rPr>
          <w:rFonts w:ascii="Calibri" w:hAnsi="Calibri"/>
          <w:b/>
          <w:noProof/>
          <w:szCs w:val="21"/>
        </w:rPr>
        <w:t>1920</w:t>
      </w:r>
      <w:r w:rsidRPr="00922266">
        <w:rPr>
          <w:rFonts w:ascii="Calibri" w:hAnsi="Calibri"/>
          <w:noProof/>
          <w:szCs w:val="21"/>
        </w:rPr>
        <w:t>; 10: 249.</w:t>
      </w:r>
      <w:bookmarkEnd w:id="47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48" w:name="_ENREF_48"/>
      <w:r w:rsidRPr="00922266">
        <w:rPr>
          <w:rFonts w:ascii="Calibri" w:hAnsi="Calibri"/>
          <w:noProof/>
          <w:szCs w:val="21"/>
        </w:rPr>
        <w:t>48.</w:t>
      </w:r>
      <w:r w:rsidRPr="00922266">
        <w:rPr>
          <w:rFonts w:ascii="Calibri" w:hAnsi="Calibri"/>
          <w:noProof/>
          <w:szCs w:val="21"/>
        </w:rPr>
        <w:tab/>
        <w:t xml:space="preserve">Carey H. Anthrax From the Shaving-Brush and Primary Anthrax Meningitis. Am J Med Sci </w:t>
      </w:r>
      <w:r w:rsidRPr="00922266">
        <w:rPr>
          <w:rFonts w:ascii="Calibri" w:hAnsi="Calibri"/>
          <w:b/>
          <w:noProof/>
          <w:szCs w:val="21"/>
        </w:rPr>
        <w:t>1920</w:t>
      </w:r>
      <w:r w:rsidRPr="00922266">
        <w:rPr>
          <w:rFonts w:ascii="Calibri" w:hAnsi="Calibri"/>
          <w:noProof/>
          <w:szCs w:val="21"/>
        </w:rPr>
        <w:t>; 159(5): 742-6.</w:t>
      </w:r>
      <w:bookmarkEnd w:id="48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49" w:name="_ENREF_49"/>
      <w:r w:rsidRPr="00922266">
        <w:rPr>
          <w:rFonts w:ascii="Calibri" w:hAnsi="Calibri"/>
          <w:noProof/>
          <w:szCs w:val="21"/>
        </w:rPr>
        <w:t>49.</w:t>
      </w:r>
      <w:r w:rsidRPr="00922266">
        <w:rPr>
          <w:rFonts w:ascii="Calibri" w:hAnsi="Calibri"/>
          <w:noProof/>
          <w:szCs w:val="21"/>
        </w:rPr>
        <w:tab/>
        <w:t xml:space="preserve">McCurrich H. A Case Of Malignant Pustule In Which The Incubation Period Was Known. Br Med J </w:t>
      </w:r>
      <w:r w:rsidRPr="00922266">
        <w:rPr>
          <w:rFonts w:ascii="Calibri" w:hAnsi="Calibri"/>
          <w:b/>
          <w:noProof/>
          <w:szCs w:val="21"/>
        </w:rPr>
        <w:t>1920</w:t>
      </w:r>
      <w:r w:rsidRPr="00922266">
        <w:rPr>
          <w:rFonts w:ascii="Calibri" w:hAnsi="Calibri"/>
          <w:noProof/>
          <w:szCs w:val="21"/>
        </w:rPr>
        <w:t>: 828-.</w:t>
      </w:r>
      <w:bookmarkEnd w:id="49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50" w:name="_ENREF_50"/>
      <w:r w:rsidRPr="00922266">
        <w:rPr>
          <w:rFonts w:ascii="Calibri" w:hAnsi="Calibri"/>
          <w:noProof/>
          <w:szCs w:val="21"/>
        </w:rPr>
        <w:t>50.</w:t>
      </w:r>
      <w:r w:rsidRPr="00922266">
        <w:rPr>
          <w:rFonts w:ascii="Calibri" w:hAnsi="Calibri"/>
          <w:noProof/>
          <w:szCs w:val="21"/>
        </w:rPr>
        <w:tab/>
        <w:t xml:space="preserve">Brooksher W, Briggs J. Pulmonary anthrax: report of a case. J Am Med Assoc </w:t>
      </w:r>
      <w:r w:rsidRPr="00922266">
        <w:rPr>
          <w:rFonts w:ascii="Calibri" w:hAnsi="Calibri"/>
          <w:b/>
          <w:noProof/>
          <w:szCs w:val="21"/>
        </w:rPr>
        <w:t>1920</w:t>
      </w:r>
      <w:r w:rsidRPr="00922266">
        <w:rPr>
          <w:rFonts w:ascii="Calibri" w:hAnsi="Calibri"/>
          <w:noProof/>
          <w:szCs w:val="21"/>
        </w:rPr>
        <w:t>; 74(5): 323-4.</w:t>
      </w:r>
      <w:bookmarkEnd w:id="50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51" w:name="_ENREF_51"/>
      <w:r w:rsidRPr="00922266">
        <w:rPr>
          <w:rFonts w:ascii="Calibri" w:hAnsi="Calibri"/>
          <w:noProof/>
          <w:szCs w:val="21"/>
        </w:rPr>
        <w:lastRenderedPageBreak/>
        <w:t>51.</w:t>
      </w:r>
      <w:r w:rsidRPr="00922266">
        <w:rPr>
          <w:rFonts w:ascii="Calibri" w:hAnsi="Calibri"/>
          <w:noProof/>
          <w:szCs w:val="21"/>
        </w:rPr>
        <w:tab/>
        <w:t xml:space="preserve">Santee HE. Anthrax and its treatment. Ann Surg </w:t>
      </w:r>
      <w:r w:rsidRPr="00922266">
        <w:rPr>
          <w:rFonts w:ascii="Calibri" w:hAnsi="Calibri"/>
          <w:b/>
          <w:noProof/>
          <w:szCs w:val="21"/>
        </w:rPr>
        <w:t>1923</w:t>
      </w:r>
      <w:r w:rsidRPr="00922266">
        <w:rPr>
          <w:rFonts w:ascii="Calibri" w:hAnsi="Calibri"/>
          <w:noProof/>
          <w:szCs w:val="21"/>
        </w:rPr>
        <w:t>; 78(3): 326.</w:t>
      </w:r>
      <w:bookmarkEnd w:id="51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52" w:name="_ENREF_52"/>
      <w:r w:rsidRPr="00922266">
        <w:rPr>
          <w:rFonts w:ascii="Calibri" w:hAnsi="Calibri"/>
          <w:noProof/>
          <w:szCs w:val="21"/>
        </w:rPr>
        <w:t>52.</w:t>
      </w:r>
      <w:r w:rsidRPr="00922266">
        <w:rPr>
          <w:rFonts w:ascii="Calibri" w:hAnsi="Calibri"/>
          <w:noProof/>
          <w:szCs w:val="21"/>
        </w:rPr>
        <w:tab/>
        <w:t xml:space="preserve">Pasha ZN. Anthrax in the nasal cavity. Br Med J </w:t>
      </w:r>
      <w:r w:rsidRPr="00922266">
        <w:rPr>
          <w:rFonts w:ascii="Calibri" w:hAnsi="Calibri"/>
          <w:b/>
          <w:noProof/>
          <w:szCs w:val="21"/>
        </w:rPr>
        <w:t>1921</w:t>
      </w:r>
      <w:r w:rsidRPr="00922266">
        <w:rPr>
          <w:rFonts w:ascii="Calibri" w:hAnsi="Calibri"/>
          <w:noProof/>
          <w:szCs w:val="21"/>
        </w:rPr>
        <w:t>: 446-.</w:t>
      </w:r>
      <w:bookmarkEnd w:id="52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53" w:name="_ENREF_53"/>
      <w:r w:rsidRPr="00922266">
        <w:rPr>
          <w:rFonts w:ascii="Calibri" w:hAnsi="Calibri"/>
          <w:noProof/>
          <w:szCs w:val="21"/>
        </w:rPr>
        <w:t>53.</w:t>
      </w:r>
      <w:r w:rsidRPr="00922266">
        <w:rPr>
          <w:rFonts w:ascii="Calibri" w:hAnsi="Calibri"/>
          <w:noProof/>
          <w:szCs w:val="21"/>
        </w:rPr>
        <w:tab/>
        <w:t xml:space="preserve">Symmers D. The serum treatment of anthrax septicaemia. Ann Surg </w:t>
      </w:r>
      <w:r w:rsidRPr="00922266">
        <w:rPr>
          <w:rFonts w:ascii="Calibri" w:hAnsi="Calibri"/>
          <w:b/>
          <w:noProof/>
          <w:szCs w:val="21"/>
        </w:rPr>
        <w:t>1922</w:t>
      </w:r>
      <w:r w:rsidRPr="00922266">
        <w:rPr>
          <w:rFonts w:ascii="Calibri" w:hAnsi="Calibri"/>
          <w:noProof/>
          <w:szCs w:val="21"/>
        </w:rPr>
        <w:t>; 75(6): 663.</w:t>
      </w:r>
      <w:bookmarkEnd w:id="53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54" w:name="_ENREF_54"/>
      <w:r w:rsidRPr="00922266">
        <w:rPr>
          <w:rFonts w:ascii="Calibri" w:hAnsi="Calibri"/>
          <w:noProof/>
          <w:szCs w:val="21"/>
        </w:rPr>
        <w:t>54.</w:t>
      </w:r>
      <w:r w:rsidRPr="00922266">
        <w:rPr>
          <w:rFonts w:ascii="Calibri" w:hAnsi="Calibri"/>
          <w:noProof/>
          <w:szCs w:val="21"/>
        </w:rPr>
        <w:tab/>
        <w:t xml:space="preserve">Monserrat C. Bacteriological and Pathological Study of a Case of Anthrax Septicemia with Gastrointestinal Lesions. Journal of the Philippine Islands Medical Association </w:t>
      </w:r>
      <w:r w:rsidRPr="00922266">
        <w:rPr>
          <w:rFonts w:ascii="Calibri" w:hAnsi="Calibri"/>
          <w:b/>
          <w:noProof/>
          <w:szCs w:val="21"/>
        </w:rPr>
        <w:t>1923</w:t>
      </w:r>
      <w:r w:rsidRPr="00922266">
        <w:rPr>
          <w:rFonts w:ascii="Calibri" w:hAnsi="Calibri"/>
          <w:noProof/>
          <w:szCs w:val="21"/>
        </w:rPr>
        <w:t>; 3(4): 193-8.</w:t>
      </w:r>
      <w:bookmarkEnd w:id="54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55" w:name="_ENREF_55"/>
      <w:r w:rsidRPr="00922266">
        <w:rPr>
          <w:rFonts w:ascii="Calibri" w:hAnsi="Calibri"/>
          <w:noProof/>
          <w:szCs w:val="21"/>
        </w:rPr>
        <w:t>55.</w:t>
      </w:r>
      <w:r w:rsidRPr="00922266">
        <w:rPr>
          <w:rFonts w:ascii="Calibri" w:hAnsi="Calibri"/>
          <w:noProof/>
          <w:szCs w:val="21"/>
        </w:rPr>
        <w:tab/>
        <w:t xml:space="preserve">McGlannan A. The treatment of anthrax infections. Ann Surg </w:t>
      </w:r>
      <w:r w:rsidRPr="00922266">
        <w:rPr>
          <w:rFonts w:ascii="Calibri" w:hAnsi="Calibri"/>
          <w:b/>
          <w:noProof/>
          <w:szCs w:val="21"/>
        </w:rPr>
        <w:t>1923</w:t>
      </w:r>
      <w:r w:rsidRPr="00922266">
        <w:rPr>
          <w:rFonts w:ascii="Calibri" w:hAnsi="Calibri"/>
          <w:noProof/>
          <w:szCs w:val="21"/>
        </w:rPr>
        <w:t>; 77(3): 263.</w:t>
      </w:r>
      <w:bookmarkEnd w:id="55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56" w:name="_ENREF_56"/>
      <w:r w:rsidRPr="00922266">
        <w:rPr>
          <w:rFonts w:ascii="Calibri" w:hAnsi="Calibri"/>
          <w:noProof/>
          <w:szCs w:val="21"/>
        </w:rPr>
        <w:t>56.</w:t>
      </w:r>
      <w:r w:rsidRPr="00922266">
        <w:rPr>
          <w:rFonts w:ascii="Calibri" w:hAnsi="Calibri"/>
          <w:noProof/>
          <w:szCs w:val="21"/>
        </w:rPr>
        <w:tab/>
        <w:t xml:space="preserve">Bell HH. Pulmonary anthrax, with report of case. Journal of the Missouri State Medical Association </w:t>
      </w:r>
      <w:r w:rsidRPr="00922266">
        <w:rPr>
          <w:rFonts w:ascii="Calibri" w:hAnsi="Calibri"/>
          <w:b/>
          <w:noProof/>
          <w:szCs w:val="21"/>
        </w:rPr>
        <w:t>1924</w:t>
      </w:r>
      <w:r w:rsidRPr="00922266">
        <w:rPr>
          <w:rFonts w:ascii="Calibri" w:hAnsi="Calibri"/>
          <w:noProof/>
          <w:szCs w:val="21"/>
        </w:rPr>
        <w:t>; 21: 407-9.</w:t>
      </w:r>
      <w:bookmarkEnd w:id="56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57" w:name="_ENREF_57"/>
      <w:r w:rsidRPr="00922266">
        <w:rPr>
          <w:rFonts w:ascii="Calibri" w:hAnsi="Calibri"/>
          <w:noProof/>
          <w:szCs w:val="21"/>
        </w:rPr>
        <w:t>57.</w:t>
      </w:r>
      <w:r w:rsidRPr="00922266">
        <w:rPr>
          <w:rFonts w:ascii="Calibri" w:hAnsi="Calibri"/>
          <w:noProof/>
          <w:szCs w:val="21"/>
        </w:rPr>
        <w:tab/>
        <w:t xml:space="preserve">Pirie J. A case of anthrax meningitis. The Medical Journal of South Africa </w:t>
      </w:r>
      <w:r w:rsidRPr="00922266">
        <w:rPr>
          <w:rFonts w:ascii="Calibri" w:hAnsi="Calibri"/>
          <w:b/>
          <w:noProof/>
          <w:szCs w:val="21"/>
        </w:rPr>
        <w:t>1924</w:t>
      </w:r>
      <w:r w:rsidRPr="00922266">
        <w:rPr>
          <w:rFonts w:ascii="Calibri" w:hAnsi="Calibri"/>
          <w:noProof/>
          <w:szCs w:val="21"/>
        </w:rPr>
        <w:t>; 19: 348-50.</w:t>
      </w:r>
      <w:bookmarkEnd w:id="57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58" w:name="_ENREF_58"/>
      <w:r w:rsidRPr="00922266">
        <w:rPr>
          <w:rFonts w:ascii="Calibri" w:hAnsi="Calibri"/>
          <w:noProof/>
          <w:szCs w:val="21"/>
        </w:rPr>
        <w:t>58.</w:t>
      </w:r>
      <w:r w:rsidRPr="00922266">
        <w:rPr>
          <w:rFonts w:ascii="Calibri" w:hAnsi="Calibri"/>
          <w:noProof/>
          <w:szCs w:val="21"/>
        </w:rPr>
        <w:tab/>
        <w:t xml:space="preserve">Fraenkel E. Ueber inhalationsmilzbrand. Virchows Arch </w:t>
      </w:r>
      <w:r w:rsidRPr="00922266">
        <w:rPr>
          <w:rFonts w:ascii="Calibri" w:hAnsi="Calibri"/>
          <w:b/>
          <w:noProof/>
          <w:szCs w:val="21"/>
        </w:rPr>
        <w:t>1925</w:t>
      </w:r>
      <w:r w:rsidRPr="00922266">
        <w:rPr>
          <w:rFonts w:ascii="Calibri" w:hAnsi="Calibri"/>
          <w:noProof/>
          <w:szCs w:val="21"/>
        </w:rPr>
        <w:t>; 254(2): 363-78.</w:t>
      </w:r>
      <w:bookmarkEnd w:id="58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59" w:name="_ENREF_59"/>
      <w:r w:rsidRPr="00922266">
        <w:rPr>
          <w:rFonts w:ascii="Calibri" w:hAnsi="Calibri"/>
          <w:noProof/>
          <w:szCs w:val="21"/>
        </w:rPr>
        <w:t>59.</w:t>
      </w:r>
      <w:r w:rsidRPr="00922266">
        <w:rPr>
          <w:rFonts w:ascii="Calibri" w:hAnsi="Calibri"/>
          <w:noProof/>
          <w:szCs w:val="21"/>
        </w:rPr>
        <w:tab/>
        <w:t xml:space="preserve">Krauss F, Spikes N. Edematous anthrax of the face resulting in meningitis. Am J Ophthalmol </w:t>
      </w:r>
      <w:r w:rsidRPr="00922266">
        <w:rPr>
          <w:rFonts w:ascii="Calibri" w:hAnsi="Calibri"/>
          <w:b/>
          <w:noProof/>
          <w:szCs w:val="21"/>
        </w:rPr>
        <w:t>1926</w:t>
      </w:r>
      <w:r w:rsidRPr="00922266">
        <w:rPr>
          <w:rFonts w:ascii="Calibri" w:hAnsi="Calibri"/>
          <w:noProof/>
          <w:szCs w:val="21"/>
        </w:rPr>
        <w:t>; 9(5): 337-9.</w:t>
      </w:r>
      <w:bookmarkEnd w:id="59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60" w:name="_ENREF_60"/>
      <w:r w:rsidRPr="00922266">
        <w:rPr>
          <w:rFonts w:ascii="Calibri" w:hAnsi="Calibri"/>
          <w:noProof/>
          <w:szCs w:val="21"/>
        </w:rPr>
        <w:t>60.</w:t>
      </w:r>
      <w:r w:rsidRPr="00922266">
        <w:rPr>
          <w:rFonts w:ascii="Calibri" w:hAnsi="Calibri"/>
          <w:noProof/>
          <w:szCs w:val="21"/>
        </w:rPr>
        <w:tab/>
        <w:t xml:space="preserve">Coues. Case 14032 — An Acute Infection with Bloody Fluid in the Right Pleural Sac. N Engl J Med </w:t>
      </w:r>
      <w:r w:rsidRPr="00922266">
        <w:rPr>
          <w:rFonts w:ascii="Calibri" w:hAnsi="Calibri"/>
          <w:b/>
          <w:noProof/>
          <w:szCs w:val="21"/>
        </w:rPr>
        <w:t>1928</w:t>
      </w:r>
      <w:r w:rsidRPr="00922266">
        <w:rPr>
          <w:rFonts w:ascii="Calibri" w:hAnsi="Calibri"/>
          <w:noProof/>
          <w:szCs w:val="21"/>
        </w:rPr>
        <w:t>; 198(3): 148-50.</w:t>
      </w:r>
      <w:bookmarkEnd w:id="60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61" w:name="_ENREF_61"/>
      <w:r w:rsidRPr="00922266">
        <w:rPr>
          <w:rFonts w:ascii="Calibri" w:hAnsi="Calibri"/>
          <w:noProof/>
          <w:szCs w:val="21"/>
        </w:rPr>
        <w:t>61.</w:t>
      </w:r>
      <w:r w:rsidRPr="00922266">
        <w:rPr>
          <w:rFonts w:ascii="Calibri" w:hAnsi="Calibri"/>
          <w:noProof/>
          <w:szCs w:val="21"/>
        </w:rPr>
        <w:tab/>
        <w:t xml:space="preserve">Canright CM. Human Anthrax and its Treatment. A Report of Three Cases. Chin Med J </w:t>
      </w:r>
      <w:r w:rsidRPr="00922266">
        <w:rPr>
          <w:rFonts w:ascii="Calibri" w:hAnsi="Calibri"/>
          <w:b/>
          <w:noProof/>
          <w:szCs w:val="21"/>
        </w:rPr>
        <w:t>1928</w:t>
      </w:r>
      <w:r w:rsidRPr="00922266">
        <w:rPr>
          <w:rFonts w:ascii="Calibri" w:hAnsi="Calibri"/>
          <w:noProof/>
          <w:szCs w:val="21"/>
        </w:rPr>
        <w:t>; 42: 479-96.</w:t>
      </w:r>
      <w:bookmarkEnd w:id="61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62" w:name="_ENREF_62"/>
      <w:r w:rsidRPr="00922266">
        <w:rPr>
          <w:rFonts w:ascii="Calibri" w:hAnsi="Calibri"/>
          <w:noProof/>
          <w:szCs w:val="21"/>
        </w:rPr>
        <w:t>62.</w:t>
      </w:r>
      <w:r w:rsidRPr="00922266">
        <w:rPr>
          <w:rFonts w:ascii="Calibri" w:hAnsi="Calibri"/>
          <w:noProof/>
          <w:szCs w:val="21"/>
        </w:rPr>
        <w:tab/>
        <w:t xml:space="preserve">Ellis D. A case of anthrax with malignant pustule and fatal hemorrhagic meningitis. Guys Hosp Rep </w:t>
      </w:r>
      <w:r w:rsidRPr="00922266">
        <w:rPr>
          <w:rFonts w:ascii="Calibri" w:hAnsi="Calibri"/>
          <w:b/>
          <w:noProof/>
          <w:szCs w:val="21"/>
        </w:rPr>
        <w:t>1928</w:t>
      </w:r>
      <w:r w:rsidRPr="00922266">
        <w:rPr>
          <w:rFonts w:ascii="Calibri" w:hAnsi="Calibri"/>
          <w:noProof/>
          <w:szCs w:val="21"/>
        </w:rPr>
        <w:t>; 78: 464-5.</w:t>
      </w:r>
      <w:bookmarkEnd w:id="62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63" w:name="_ENREF_63"/>
      <w:r w:rsidRPr="00922266">
        <w:rPr>
          <w:rFonts w:ascii="Calibri" w:hAnsi="Calibri"/>
          <w:noProof/>
          <w:szCs w:val="21"/>
        </w:rPr>
        <w:t>63.</w:t>
      </w:r>
      <w:r w:rsidRPr="00922266">
        <w:rPr>
          <w:rFonts w:ascii="Calibri" w:hAnsi="Calibri"/>
          <w:noProof/>
          <w:szCs w:val="21"/>
        </w:rPr>
        <w:tab/>
        <w:t xml:space="preserve">Cabot RC, Painter F. Case 14033: An Inflammatory Localized Lesion on the Face with Marked Edema. N Engl J Med </w:t>
      </w:r>
      <w:r w:rsidRPr="00922266">
        <w:rPr>
          <w:rFonts w:ascii="Calibri" w:hAnsi="Calibri"/>
          <w:b/>
          <w:noProof/>
          <w:szCs w:val="21"/>
        </w:rPr>
        <w:t>1928</w:t>
      </w:r>
      <w:r w:rsidRPr="00922266">
        <w:rPr>
          <w:rFonts w:ascii="Calibri" w:hAnsi="Calibri"/>
          <w:noProof/>
          <w:szCs w:val="21"/>
        </w:rPr>
        <w:t>; 198(3): 150-3.</w:t>
      </w:r>
      <w:bookmarkEnd w:id="63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64" w:name="_ENREF_64"/>
      <w:r w:rsidRPr="00922266">
        <w:rPr>
          <w:rFonts w:ascii="Calibri" w:hAnsi="Calibri"/>
          <w:noProof/>
          <w:szCs w:val="21"/>
        </w:rPr>
        <w:t>64.</w:t>
      </w:r>
      <w:r w:rsidRPr="00922266">
        <w:rPr>
          <w:rFonts w:ascii="Calibri" w:hAnsi="Calibri"/>
          <w:noProof/>
          <w:szCs w:val="21"/>
        </w:rPr>
        <w:tab/>
        <w:t xml:space="preserve">Hodgson AE. Anthrax in a 15 Months Old Baby. Br Med J </w:t>
      </w:r>
      <w:r w:rsidRPr="00922266">
        <w:rPr>
          <w:rFonts w:ascii="Calibri" w:hAnsi="Calibri"/>
          <w:b/>
          <w:noProof/>
          <w:szCs w:val="21"/>
        </w:rPr>
        <w:t>1929</w:t>
      </w:r>
      <w:r w:rsidRPr="00922266">
        <w:rPr>
          <w:rFonts w:ascii="Calibri" w:hAnsi="Calibri"/>
          <w:noProof/>
          <w:szCs w:val="21"/>
        </w:rPr>
        <w:t>; 12(667).</w:t>
      </w:r>
      <w:bookmarkEnd w:id="64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65" w:name="_ENREF_65"/>
      <w:r w:rsidRPr="00922266">
        <w:rPr>
          <w:rFonts w:ascii="Calibri" w:hAnsi="Calibri"/>
          <w:noProof/>
          <w:szCs w:val="21"/>
        </w:rPr>
        <w:t>65.</w:t>
      </w:r>
      <w:r w:rsidRPr="00922266">
        <w:rPr>
          <w:rFonts w:ascii="Calibri" w:hAnsi="Calibri"/>
          <w:noProof/>
          <w:szCs w:val="21"/>
        </w:rPr>
        <w:tab/>
        <w:t xml:space="preserve">McKitterick JC, Pearson GJ. Pneumonic Anthrax in a Child. Am J Dis Child </w:t>
      </w:r>
      <w:r w:rsidRPr="00922266">
        <w:rPr>
          <w:rFonts w:ascii="Calibri" w:hAnsi="Calibri"/>
          <w:b/>
          <w:noProof/>
          <w:szCs w:val="21"/>
        </w:rPr>
        <w:t>1929</w:t>
      </w:r>
      <w:r w:rsidRPr="00922266">
        <w:rPr>
          <w:rFonts w:ascii="Calibri" w:hAnsi="Calibri"/>
          <w:noProof/>
          <w:szCs w:val="21"/>
        </w:rPr>
        <w:t>; 38: 1252-5.</w:t>
      </w:r>
      <w:bookmarkEnd w:id="65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66" w:name="_ENREF_66"/>
      <w:r w:rsidRPr="00922266">
        <w:rPr>
          <w:rFonts w:ascii="Calibri" w:hAnsi="Calibri"/>
          <w:noProof/>
          <w:szCs w:val="21"/>
        </w:rPr>
        <w:t>66.</w:t>
      </w:r>
      <w:r w:rsidRPr="00922266">
        <w:rPr>
          <w:rFonts w:ascii="Calibri" w:hAnsi="Calibri"/>
          <w:noProof/>
          <w:szCs w:val="21"/>
        </w:rPr>
        <w:tab/>
        <w:t xml:space="preserve">Materna. Zur pathologie des milzbrandes. Beitr Pathol Anat </w:t>
      </w:r>
      <w:r w:rsidRPr="00922266">
        <w:rPr>
          <w:rFonts w:ascii="Calibri" w:hAnsi="Calibri"/>
          <w:b/>
          <w:noProof/>
          <w:szCs w:val="21"/>
        </w:rPr>
        <w:t>1929</w:t>
      </w:r>
      <w:r w:rsidRPr="00922266">
        <w:rPr>
          <w:rFonts w:ascii="Calibri" w:hAnsi="Calibri"/>
          <w:noProof/>
          <w:szCs w:val="21"/>
        </w:rPr>
        <w:t>; 82: 424-32.</w:t>
      </w:r>
      <w:bookmarkEnd w:id="66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67" w:name="_ENREF_67"/>
      <w:r w:rsidRPr="00922266">
        <w:rPr>
          <w:rFonts w:ascii="Calibri" w:hAnsi="Calibri"/>
          <w:noProof/>
          <w:szCs w:val="21"/>
        </w:rPr>
        <w:t>67.</w:t>
      </w:r>
      <w:r w:rsidRPr="00922266">
        <w:rPr>
          <w:rFonts w:ascii="Calibri" w:hAnsi="Calibri"/>
          <w:noProof/>
          <w:szCs w:val="21"/>
        </w:rPr>
        <w:tab/>
        <w:t xml:space="preserve">Schereffetin O. Zur milzbrandbehandlung. Wien Klin Wochenschr </w:t>
      </w:r>
      <w:r w:rsidRPr="00922266">
        <w:rPr>
          <w:rFonts w:ascii="Calibri" w:hAnsi="Calibri"/>
          <w:b/>
          <w:noProof/>
          <w:szCs w:val="21"/>
        </w:rPr>
        <w:t>1931</w:t>
      </w:r>
      <w:r w:rsidRPr="00922266">
        <w:rPr>
          <w:rFonts w:ascii="Calibri" w:hAnsi="Calibri"/>
          <w:noProof/>
          <w:szCs w:val="21"/>
        </w:rPr>
        <w:t>; 44: 1083-4.</w:t>
      </w:r>
      <w:bookmarkEnd w:id="67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68" w:name="_ENREF_68"/>
      <w:r w:rsidRPr="00922266">
        <w:rPr>
          <w:rFonts w:ascii="Calibri" w:hAnsi="Calibri"/>
          <w:noProof/>
          <w:szCs w:val="21"/>
        </w:rPr>
        <w:lastRenderedPageBreak/>
        <w:t>68.</w:t>
      </w:r>
      <w:r w:rsidRPr="00922266">
        <w:rPr>
          <w:rFonts w:ascii="Calibri" w:hAnsi="Calibri"/>
          <w:noProof/>
          <w:szCs w:val="21"/>
        </w:rPr>
        <w:tab/>
        <w:t xml:space="preserve">McCowen G, Parker H. A case Anthrax Meningitis. Roy Nav M Serv </w:t>
      </w:r>
      <w:r w:rsidRPr="00922266">
        <w:rPr>
          <w:rFonts w:ascii="Calibri" w:hAnsi="Calibri"/>
          <w:b/>
          <w:noProof/>
          <w:szCs w:val="21"/>
        </w:rPr>
        <w:t>1932</w:t>
      </w:r>
      <w:r w:rsidRPr="00922266">
        <w:rPr>
          <w:rFonts w:ascii="Calibri" w:hAnsi="Calibri"/>
          <w:noProof/>
          <w:szCs w:val="21"/>
        </w:rPr>
        <w:t>; 18: 278-80.</w:t>
      </w:r>
      <w:bookmarkEnd w:id="68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69" w:name="_ENREF_69"/>
      <w:r w:rsidRPr="00922266">
        <w:rPr>
          <w:rFonts w:ascii="Calibri" w:hAnsi="Calibri"/>
          <w:noProof/>
          <w:szCs w:val="21"/>
        </w:rPr>
        <w:t>69.</w:t>
      </w:r>
      <w:r w:rsidRPr="00922266">
        <w:rPr>
          <w:rFonts w:ascii="Calibri" w:hAnsi="Calibri"/>
          <w:noProof/>
          <w:szCs w:val="21"/>
        </w:rPr>
        <w:tab/>
        <w:t xml:space="preserve">Lucchesi PF. Serum treatment of 19 cases of anthrax including one of external, internal and bacteremic type. Am J Med Sci </w:t>
      </w:r>
      <w:r w:rsidRPr="00922266">
        <w:rPr>
          <w:rFonts w:ascii="Calibri" w:hAnsi="Calibri"/>
          <w:b/>
          <w:noProof/>
          <w:szCs w:val="21"/>
        </w:rPr>
        <w:t>1932</w:t>
      </w:r>
      <w:r w:rsidRPr="00922266">
        <w:rPr>
          <w:rFonts w:ascii="Calibri" w:hAnsi="Calibri"/>
          <w:noProof/>
          <w:szCs w:val="21"/>
        </w:rPr>
        <w:t>; 183(6): 795-802.</w:t>
      </w:r>
      <w:bookmarkEnd w:id="69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70" w:name="_ENREF_70"/>
      <w:r w:rsidRPr="00922266">
        <w:rPr>
          <w:rFonts w:ascii="Calibri" w:hAnsi="Calibri"/>
          <w:noProof/>
          <w:szCs w:val="21"/>
        </w:rPr>
        <w:t>70.</w:t>
      </w:r>
      <w:r w:rsidRPr="00922266">
        <w:rPr>
          <w:rFonts w:ascii="Calibri" w:hAnsi="Calibri"/>
          <w:noProof/>
          <w:szCs w:val="21"/>
        </w:rPr>
        <w:tab/>
        <w:t xml:space="preserve">Dunscombe W. Meningitis due to B. anthracis. Br Med J </w:t>
      </w:r>
      <w:r w:rsidRPr="00922266">
        <w:rPr>
          <w:rFonts w:ascii="Calibri" w:hAnsi="Calibri"/>
          <w:b/>
          <w:noProof/>
          <w:szCs w:val="21"/>
        </w:rPr>
        <w:t>1932</w:t>
      </w:r>
      <w:r w:rsidRPr="00922266">
        <w:rPr>
          <w:rFonts w:ascii="Calibri" w:hAnsi="Calibri"/>
          <w:noProof/>
          <w:szCs w:val="21"/>
        </w:rPr>
        <w:t>: 190-.</w:t>
      </w:r>
      <w:bookmarkEnd w:id="70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71" w:name="_ENREF_71"/>
      <w:r w:rsidRPr="00922266">
        <w:rPr>
          <w:rFonts w:ascii="Calibri" w:hAnsi="Calibri"/>
          <w:noProof/>
          <w:szCs w:val="21"/>
        </w:rPr>
        <w:t>71.</w:t>
      </w:r>
      <w:r w:rsidRPr="00922266">
        <w:rPr>
          <w:rFonts w:ascii="Calibri" w:hAnsi="Calibri"/>
          <w:noProof/>
          <w:szCs w:val="21"/>
        </w:rPr>
        <w:tab/>
        <w:t xml:space="preserve">Gilbert FW. Human Anthrax in Barotse-land Treated with Novarsenobenzene. Lancet </w:t>
      </w:r>
      <w:r w:rsidRPr="00922266">
        <w:rPr>
          <w:rFonts w:ascii="Calibri" w:hAnsi="Calibri"/>
          <w:b/>
          <w:noProof/>
          <w:szCs w:val="21"/>
        </w:rPr>
        <w:t>1935</w:t>
      </w:r>
      <w:r w:rsidRPr="00922266">
        <w:rPr>
          <w:rFonts w:ascii="Calibri" w:hAnsi="Calibri"/>
          <w:noProof/>
          <w:szCs w:val="21"/>
        </w:rPr>
        <w:t>; 5: 1283-5.</w:t>
      </w:r>
      <w:bookmarkEnd w:id="71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72" w:name="_ENREF_72"/>
      <w:r w:rsidRPr="00922266">
        <w:rPr>
          <w:rFonts w:ascii="Calibri" w:hAnsi="Calibri"/>
          <w:noProof/>
          <w:szCs w:val="21"/>
        </w:rPr>
        <w:t>72.</w:t>
      </w:r>
      <w:r w:rsidRPr="00922266">
        <w:rPr>
          <w:rFonts w:ascii="Calibri" w:hAnsi="Calibri"/>
          <w:noProof/>
          <w:szCs w:val="21"/>
        </w:rPr>
        <w:tab/>
        <w:t xml:space="preserve">Pawan JL. Case of Anthrax in Trinidad due to Infected Shaving Brush. J Trop Med </w:t>
      </w:r>
      <w:r w:rsidRPr="00922266">
        <w:rPr>
          <w:rFonts w:ascii="Calibri" w:hAnsi="Calibri"/>
          <w:b/>
          <w:noProof/>
          <w:szCs w:val="21"/>
        </w:rPr>
        <w:t>1935</w:t>
      </w:r>
      <w:r w:rsidRPr="00922266">
        <w:rPr>
          <w:rFonts w:ascii="Calibri" w:hAnsi="Calibri"/>
          <w:noProof/>
          <w:szCs w:val="21"/>
        </w:rPr>
        <w:t>; 38: 170.</w:t>
      </w:r>
      <w:bookmarkEnd w:id="72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73" w:name="_ENREF_73"/>
      <w:r w:rsidRPr="00922266">
        <w:rPr>
          <w:rFonts w:ascii="Calibri" w:hAnsi="Calibri"/>
          <w:noProof/>
          <w:szCs w:val="21"/>
        </w:rPr>
        <w:t>73.</w:t>
      </w:r>
      <w:r w:rsidRPr="00922266">
        <w:rPr>
          <w:rFonts w:ascii="Calibri" w:hAnsi="Calibri"/>
          <w:noProof/>
          <w:szCs w:val="21"/>
        </w:rPr>
        <w:tab/>
        <w:t xml:space="preserve">Stewart HH. A case of anthrax meningitis. Ulster Med J </w:t>
      </w:r>
      <w:r w:rsidRPr="00922266">
        <w:rPr>
          <w:rFonts w:ascii="Calibri" w:hAnsi="Calibri"/>
          <w:b/>
          <w:noProof/>
          <w:szCs w:val="21"/>
        </w:rPr>
        <w:t>1939</w:t>
      </w:r>
      <w:r w:rsidRPr="00922266">
        <w:rPr>
          <w:rFonts w:ascii="Calibri" w:hAnsi="Calibri"/>
          <w:noProof/>
          <w:szCs w:val="21"/>
        </w:rPr>
        <w:t>; 8(4): 252.</w:t>
      </w:r>
      <w:bookmarkEnd w:id="73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74" w:name="_ENREF_74"/>
      <w:r w:rsidRPr="00922266">
        <w:rPr>
          <w:rFonts w:ascii="Calibri" w:hAnsi="Calibri"/>
          <w:noProof/>
          <w:szCs w:val="21"/>
        </w:rPr>
        <w:t>74.</w:t>
      </w:r>
      <w:r w:rsidRPr="00922266">
        <w:rPr>
          <w:rFonts w:ascii="Calibri" w:hAnsi="Calibri"/>
          <w:noProof/>
          <w:szCs w:val="21"/>
        </w:rPr>
        <w:tab/>
        <w:t xml:space="preserve">Bonnar W. Sulfapyridine in human anthrax. Br Med J </w:t>
      </w:r>
      <w:r w:rsidRPr="00922266">
        <w:rPr>
          <w:rFonts w:ascii="Calibri" w:hAnsi="Calibri"/>
          <w:b/>
          <w:noProof/>
          <w:szCs w:val="21"/>
        </w:rPr>
        <w:t>1940</w:t>
      </w:r>
      <w:r w:rsidRPr="00922266">
        <w:rPr>
          <w:rFonts w:ascii="Calibri" w:hAnsi="Calibri"/>
          <w:noProof/>
          <w:szCs w:val="21"/>
        </w:rPr>
        <w:t>; 1(4131): 389.</w:t>
      </w:r>
      <w:bookmarkEnd w:id="74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75" w:name="_ENREF_75"/>
      <w:r w:rsidRPr="00922266">
        <w:rPr>
          <w:rFonts w:ascii="Calibri" w:hAnsi="Calibri"/>
          <w:noProof/>
          <w:szCs w:val="21"/>
        </w:rPr>
        <w:t>75.</w:t>
      </w:r>
      <w:r w:rsidRPr="00922266">
        <w:rPr>
          <w:rFonts w:ascii="Calibri" w:hAnsi="Calibri"/>
          <w:noProof/>
          <w:szCs w:val="21"/>
        </w:rPr>
        <w:tab/>
        <w:t xml:space="preserve">Davidson IM. Cutaneous Anthrax treated by Arsenicals and Sulphapyridine. Br Med J </w:t>
      </w:r>
      <w:r w:rsidRPr="00922266">
        <w:rPr>
          <w:rFonts w:ascii="Calibri" w:hAnsi="Calibri"/>
          <w:b/>
          <w:noProof/>
          <w:szCs w:val="21"/>
        </w:rPr>
        <w:t>1941</w:t>
      </w:r>
      <w:r w:rsidRPr="00922266">
        <w:rPr>
          <w:rFonts w:ascii="Calibri" w:hAnsi="Calibri"/>
          <w:noProof/>
          <w:szCs w:val="21"/>
        </w:rPr>
        <w:t>; 2(4220): 725.</w:t>
      </w:r>
      <w:bookmarkEnd w:id="75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76" w:name="_ENREF_76"/>
      <w:r w:rsidRPr="00922266">
        <w:rPr>
          <w:rFonts w:ascii="Calibri" w:hAnsi="Calibri"/>
          <w:noProof/>
          <w:szCs w:val="21"/>
        </w:rPr>
        <w:t>76.</w:t>
      </w:r>
      <w:r w:rsidRPr="00922266">
        <w:rPr>
          <w:rFonts w:ascii="Calibri" w:hAnsi="Calibri"/>
          <w:noProof/>
          <w:szCs w:val="21"/>
        </w:rPr>
        <w:tab/>
        <w:t xml:space="preserve">Severn A. Anthrax septicemia—a fatal case. Lancet </w:t>
      </w:r>
      <w:r w:rsidRPr="00922266">
        <w:rPr>
          <w:rFonts w:ascii="Calibri" w:hAnsi="Calibri"/>
          <w:b/>
          <w:noProof/>
          <w:szCs w:val="21"/>
        </w:rPr>
        <w:t>1942</w:t>
      </w:r>
      <w:r w:rsidRPr="00922266">
        <w:rPr>
          <w:rFonts w:ascii="Calibri" w:hAnsi="Calibri"/>
          <w:noProof/>
          <w:szCs w:val="21"/>
        </w:rPr>
        <w:t>; 1: 9-10.</w:t>
      </w:r>
      <w:bookmarkEnd w:id="76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77" w:name="_ENREF_77"/>
      <w:r w:rsidRPr="00922266">
        <w:rPr>
          <w:rFonts w:ascii="Calibri" w:hAnsi="Calibri"/>
          <w:noProof/>
          <w:szCs w:val="21"/>
        </w:rPr>
        <w:t>77.</w:t>
      </w:r>
      <w:r w:rsidRPr="00922266">
        <w:rPr>
          <w:rFonts w:ascii="Calibri" w:hAnsi="Calibri"/>
          <w:noProof/>
          <w:szCs w:val="21"/>
        </w:rPr>
        <w:tab/>
        <w:t xml:space="preserve">MacDonald WD. Anthrax: report of a fatal case involving the cutaneous and gastrointestinal systems. N Engl J Med </w:t>
      </w:r>
      <w:r w:rsidRPr="00922266">
        <w:rPr>
          <w:rFonts w:ascii="Calibri" w:hAnsi="Calibri"/>
          <w:b/>
          <w:noProof/>
          <w:szCs w:val="21"/>
        </w:rPr>
        <w:t>1942</w:t>
      </w:r>
      <w:r w:rsidRPr="00922266">
        <w:rPr>
          <w:rFonts w:ascii="Calibri" w:hAnsi="Calibri"/>
          <w:noProof/>
          <w:szCs w:val="21"/>
        </w:rPr>
        <w:t>; 226(24): 949-51.</w:t>
      </w:r>
      <w:bookmarkEnd w:id="77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78" w:name="_ENREF_78"/>
      <w:r w:rsidRPr="00922266">
        <w:rPr>
          <w:rFonts w:ascii="Calibri" w:hAnsi="Calibri"/>
          <w:noProof/>
          <w:szCs w:val="21"/>
        </w:rPr>
        <w:t>78.</w:t>
      </w:r>
      <w:r w:rsidRPr="00922266">
        <w:rPr>
          <w:rFonts w:ascii="Calibri" w:hAnsi="Calibri"/>
          <w:noProof/>
          <w:szCs w:val="21"/>
        </w:rPr>
        <w:tab/>
        <w:t xml:space="preserve">Gold H. Anthrax: a review of sixty cases, with a report on the therapeutic use of sulfonamide compounds. Arch Intern Med </w:t>
      </w:r>
      <w:r w:rsidRPr="00922266">
        <w:rPr>
          <w:rFonts w:ascii="Calibri" w:hAnsi="Calibri"/>
          <w:b/>
          <w:noProof/>
          <w:szCs w:val="21"/>
        </w:rPr>
        <w:t>1942</w:t>
      </w:r>
      <w:r w:rsidRPr="00922266">
        <w:rPr>
          <w:rFonts w:ascii="Calibri" w:hAnsi="Calibri"/>
          <w:noProof/>
          <w:szCs w:val="21"/>
        </w:rPr>
        <w:t>; 70(5): 785-821.</w:t>
      </w:r>
      <w:bookmarkEnd w:id="78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79" w:name="_ENREF_79"/>
      <w:r w:rsidRPr="00922266">
        <w:rPr>
          <w:rFonts w:ascii="Calibri" w:hAnsi="Calibri"/>
          <w:noProof/>
          <w:szCs w:val="21"/>
        </w:rPr>
        <w:t>79.</w:t>
      </w:r>
      <w:r w:rsidRPr="00922266">
        <w:rPr>
          <w:rFonts w:ascii="Calibri" w:hAnsi="Calibri"/>
          <w:noProof/>
          <w:szCs w:val="21"/>
        </w:rPr>
        <w:tab/>
        <w:t xml:space="preserve">Krauss F. Anthrax appearing primarily in the nose. Arch Otolaryngol </w:t>
      </w:r>
      <w:r w:rsidRPr="00922266">
        <w:rPr>
          <w:rFonts w:ascii="Calibri" w:hAnsi="Calibri"/>
          <w:b/>
          <w:noProof/>
          <w:szCs w:val="21"/>
        </w:rPr>
        <w:t>1943</w:t>
      </w:r>
      <w:r w:rsidRPr="00922266">
        <w:rPr>
          <w:rFonts w:ascii="Calibri" w:hAnsi="Calibri"/>
          <w:noProof/>
          <w:szCs w:val="21"/>
        </w:rPr>
        <w:t>; 37(2): 238-41.</w:t>
      </w:r>
      <w:bookmarkEnd w:id="79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80" w:name="_ENREF_80"/>
      <w:r w:rsidRPr="00922266">
        <w:rPr>
          <w:rFonts w:ascii="Calibri" w:hAnsi="Calibri"/>
          <w:noProof/>
          <w:szCs w:val="21"/>
        </w:rPr>
        <w:t>80.</w:t>
      </w:r>
      <w:r w:rsidRPr="00922266">
        <w:rPr>
          <w:rFonts w:ascii="Calibri" w:hAnsi="Calibri"/>
          <w:noProof/>
          <w:szCs w:val="21"/>
        </w:rPr>
        <w:tab/>
        <w:t xml:space="preserve">Murphy FD, La Boccetta AC, Lockwood JS. Treatment of Human Anthrax with Penicillin. Report of Three Cases. JAMA </w:t>
      </w:r>
      <w:r w:rsidRPr="00922266">
        <w:rPr>
          <w:rFonts w:ascii="Calibri" w:hAnsi="Calibri"/>
          <w:b/>
          <w:noProof/>
          <w:szCs w:val="21"/>
        </w:rPr>
        <w:t>1944</w:t>
      </w:r>
      <w:r w:rsidRPr="00922266">
        <w:rPr>
          <w:rFonts w:ascii="Calibri" w:hAnsi="Calibri"/>
          <w:noProof/>
          <w:szCs w:val="21"/>
        </w:rPr>
        <w:t>; 126(15): 948-50.</w:t>
      </w:r>
      <w:bookmarkEnd w:id="80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81" w:name="_ENREF_81"/>
      <w:r w:rsidRPr="00922266">
        <w:rPr>
          <w:rFonts w:ascii="Calibri" w:hAnsi="Calibri"/>
          <w:noProof/>
          <w:szCs w:val="21"/>
        </w:rPr>
        <w:t>81.</w:t>
      </w:r>
      <w:r w:rsidRPr="00922266">
        <w:rPr>
          <w:rFonts w:ascii="Calibri" w:hAnsi="Calibri"/>
          <w:noProof/>
          <w:szCs w:val="21"/>
        </w:rPr>
        <w:tab/>
        <w:t xml:space="preserve">Perl A. Anthrax: Its Incidence and Therapy:(With the Report of a Case). Can Med Assoc J </w:t>
      </w:r>
      <w:r w:rsidRPr="00922266">
        <w:rPr>
          <w:rFonts w:ascii="Calibri" w:hAnsi="Calibri"/>
          <w:b/>
          <w:noProof/>
          <w:szCs w:val="21"/>
        </w:rPr>
        <w:t>1945</w:t>
      </w:r>
      <w:r w:rsidRPr="00922266">
        <w:rPr>
          <w:rFonts w:ascii="Calibri" w:hAnsi="Calibri"/>
          <w:noProof/>
          <w:szCs w:val="21"/>
        </w:rPr>
        <w:t>; 52(6): 592.</w:t>
      </w:r>
      <w:bookmarkEnd w:id="81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82" w:name="_ENREF_82"/>
      <w:r w:rsidRPr="00922266">
        <w:rPr>
          <w:rFonts w:ascii="Calibri" w:hAnsi="Calibri"/>
          <w:noProof/>
          <w:szCs w:val="21"/>
        </w:rPr>
        <w:t>82.</w:t>
      </w:r>
      <w:r w:rsidRPr="00922266">
        <w:rPr>
          <w:rFonts w:ascii="Calibri" w:hAnsi="Calibri"/>
          <w:noProof/>
          <w:szCs w:val="21"/>
        </w:rPr>
        <w:tab/>
        <w:t xml:space="preserve">Ahmad S. Treatment of human anthrax with penicillin. Ind Med Gaz </w:t>
      </w:r>
      <w:r w:rsidRPr="00922266">
        <w:rPr>
          <w:rFonts w:ascii="Calibri" w:hAnsi="Calibri"/>
          <w:b/>
          <w:noProof/>
          <w:szCs w:val="21"/>
        </w:rPr>
        <w:t>1945</w:t>
      </w:r>
      <w:r w:rsidRPr="00922266">
        <w:rPr>
          <w:rFonts w:ascii="Calibri" w:hAnsi="Calibri"/>
          <w:noProof/>
          <w:szCs w:val="21"/>
        </w:rPr>
        <w:t>; 80: 623.</w:t>
      </w:r>
      <w:bookmarkEnd w:id="82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83" w:name="_ENREF_83"/>
      <w:r w:rsidRPr="00922266">
        <w:rPr>
          <w:rFonts w:ascii="Calibri" w:hAnsi="Calibri"/>
          <w:noProof/>
          <w:szCs w:val="21"/>
        </w:rPr>
        <w:t>83.</w:t>
      </w:r>
      <w:r w:rsidRPr="00922266">
        <w:rPr>
          <w:rFonts w:ascii="Calibri" w:hAnsi="Calibri"/>
          <w:noProof/>
          <w:szCs w:val="21"/>
        </w:rPr>
        <w:tab/>
        <w:t xml:space="preserve">Stott H. Treatment of Human Cutaneous Anthrax with Penicillin. Br Med J </w:t>
      </w:r>
      <w:r w:rsidRPr="00922266">
        <w:rPr>
          <w:rFonts w:ascii="Calibri" w:hAnsi="Calibri"/>
          <w:b/>
          <w:noProof/>
          <w:szCs w:val="21"/>
        </w:rPr>
        <w:t>1945</w:t>
      </w:r>
      <w:r w:rsidRPr="00922266">
        <w:rPr>
          <w:rFonts w:ascii="Calibri" w:hAnsi="Calibri"/>
          <w:noProof/>
          <w:szCs w:val="21"/>
        </w:rPr>
        <w:t>; 2(4412): 120.</w:t>
      </w:r>
      <w:bookmarkEnd w:id="83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84" w:name="_ENREF_84"/>
      <w:r w:rsidRPr="00922266">
        <w:rPr>
          <w:rFonts w:ascii="Calibri" w:hAnsi="Calibri"/>
          <w:noProof/>
          <w:szCs w:val="21"/>
        </w:rPr>
        <w:t>84.</w:t>
      </w:r>
      <w:r w:rsidRPr="00922266">
        <w:rPr>
          <w:rFonts w:ascii="Calibri" w:hAnsi="Calibri"/>
          <w:noProof/>
          <w:szCs w:val="21"/>
        </w:rPr>
        <w:tab/>
        <w:t xml:space="preserve">Abrahams AM. Cutaneous Anthrax treated with Penicillin. Br Med J </w:t>
      </w:r>
      <w:r w:rsidRPr="00922266">
        <w:rPr>
          <w:rFonts w:ascii="Calibri" w:hAnsi="Calibri"/>
          <w:b/>
          <w:noProof/>
          <w:szCs w:val="21"/>
        </w:rPr>
        <w:t>1945</w:t>
      </w:r>
      <w:r w:rsidRPr="00922266">
        <w:rPr>
          <w:rFonts w:ascii="Calibri" w:hAnsi="Calibri"/>
          <w:noProof/>
          <w:szCs w:val="21"/>
        </w:rPr>
        <w:t>; 2: 771.</w:t>
      </w:r>
      <w:bookmarkEnd w:id="84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85" w:name="_ENREF_85"/>
      <w:r w:rsidRPr="00922266">
        <w:rPr>
          <w:rFonts w:ascii="Calibri" w:hAnsi="Calibri"/>
          <w:noProof/>
          <w:szCs w:val="21"/>
        </w:rPr>
        <w:lastRenderedPageBreak/>
        <w:t>85.</w:t>
      </w:r>
      <w:r w:rsidRPr="00922266">
        <w:rPr>
          <w:rFonts w:ascii="Calibri" w:hAnsi="Calibri"/>
          <w:noProof/>
          <w:szCs w:val="21"/>
        </w:rPr>
        <w:tab/>
        <w:t xml:space="preserve">Mann GN. Penicillin in the Treatment of Human Anthrax. J R Army Med Corps </w:t>
      </w:r>
      <w:r w:rsidRPr="00922266">
        <w:rPr>
          <w:rFonts w:ascii="Calibri" w:hAnsi="Calibri"/>
          <w:b/>
          <w:noProof/>
          <w:szCs w:val="21"/>
        </w:rPr>
        <w:t>1947</w:t>
      </w:r>
      <w:r w:rsidRPr="00922266">
        <w:rPr>
          <w:rFonts w:ascii="Calibri" w:hAnsi="Calibri"/>
          <w:noProof/>
          <w:szCs w:val="21"/>
        </w:rPr>
        <w:t>; 89(2): 79-81.</w:t>
      </w:r>
      <w:bookmarkEnd w:id="85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86" w:name="_ENREF_86"/>
      <w:r w:rsidRPr="00922266">
        <w:rPr>
          <w:rFonts w:ascii="Calibri" w:hAnsi="Calibri"/>
          <w:noProof/>
          <w:szCs w:val="21"/>
        </w:rPr>
        <w:t>86.</w:t>
      </w:r>
      <w:r w:rsidRPr="00922266">
        <w:rPr>
          <w:rFonts w:ascii="Calibri" w:hAnsi="Calibri"/>
          <w:noProof/>
          <w:szCs w:val="21"/>
        </w:rPr>
        <w:tab/>
        <w:t xml:space="preserve">Ez-Zahaw. A case of Primary Human Intestinal Anthrax  Infection. The Journal of the Palestine Arab Medical Association </w:t>
      </w:r>
      <w:r w:rsidRPr="00922266">
        <w:rPr>
          <w:rFonts w:ascii="Calibri" w:hAnsi="Calibri"/>
          <w:b/>
          <w:noProof/>
          <w:szCs w:val="21"/>
        </w:rPr>
        <w:t>1946</w:t>
      </w:r>
      <w:r w:rsidRPr="00922266">
        <w:rPr>
          <w:rFonts w:ascii="Calibri" w:hAnsi="Calibri"/>
          <w:noProof/>
          <w:szCs w:val="21"/>
        </w:rPr>
        <w:t>; 2(1): 36-7.</w:t>
      </w:r>
      <w:bookmarkEnd w:id="86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87" w:name="_ENREF_87"/>
      <w:r w:rsidRPr="00922266">
        <w:rPr>
          <w:rFonts w:ascii="Calibri" w:hAnsi="Calibri"/>
          <w:noProof/>
          <w:szCs w:val="21"/>
        </w:rPr>
        <w:t>87.</w:t>
      </w:r>
      <w:r w:rsidRPr="00922266">
        <w:rPr>
          <w:rFonts w:ascii="Calibri" w:hAnsi="Calibri"/>
          <w:noProof/>
          <w:szCs w:val="21"/>
        </w:rPr>
        <w:tab/>
        <w:t xml:space="preserve">Cowdery J. Primary pulmonary anthrax with septicemia. Arch Pathol </w:t>
      </w:r>
      <w:r w:rsidRPr="00922266">
        <w:rPr>
          <w:rFonts w:ascii="Calibri" w:hAnsi="Calibri"/>
          <w:b/>
          <w:noProof/>
          <w:szCs w:val="21"/>
        </w:rPr>
        <w:t>1947</w:t>
      </w:r>
      <w:r w:rsidRPr="00922266">
        <w:rPr>
          <w:rFonts w:ascii="Calibri" w:hAnsi="Calibri"/>
          <w:noProof/>
          <w:szCs w:val="21"/>
        </w:rPr>
        <w:t>; 43(4): 396-9.</w:t>
      </w:r>
      <w:bookmarkEnd w:id="87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88" w:name="_ENREF_88"/>
      <w:r w:rsidRPr="00922266">
        <w:rPr>
          <w:rFonts w:ascii="Calibri" w:hAnsi="Calibri"/>
          <w:noProof/>
          <w:szCs w:val="21"/>
        </w:rPr>
        <w:t>88.</w:t>
      </w:r>
      <w:r w:rsidRPr="00922266">
        <w:rPr>
          <w:rFonts w:ascii="Calibri" w:hAnsi="Calibri"/>
          <w:noProof/>
          <w:szCs w:val="21"/>
        </w:rPr>
        <w:tab/>
        <w:t xml:space="preserve">Griffin J, Shanahan R, DeAngelis C. Treatment of cutaneous anthrax with penicillin. N Y State J Med </w:t>
      </w:r>
      <w:r w:rsidRPr="00922266">
        <w:rPr>
          <w:rFonts w:ascii="Calibri" w:hAnsi="Calibri"/>
          <w:b/>
          <w:noProof/>
          <w:szCs w:val="21"/>
        </w:rPr>
        <w:t>1948</w:t>
      </w:r>
      <w:r w:rsidRPr="00922266">
        <w:rPr>
          <w:rFonts w:ascii="Calibri" w:hAnsi="Calibri"/>
          <w:noProof/>
          <w:szCs w:val="21"/>
        </w:rPr>
        <w:t>; 48(15): 1718.</w:t>
      </w:r>
      <w:bookmarkEnd w:id="88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89" w:name="_ENREF_89"/>
      <w:r w:rsidRPr="00922266">
        <w:rPr>
          <w:rFonts w:ascii="Calibri" w:hAnsi="Calibri"/>
          <w:noProof/>
          <w:szCs w:val="21"/>
        </w:rPr>
        <w:t>89.</w:t>
      </w:r>
      <w:r w:rsidRPr="00922266">
        <w:rPr>
          <w:rFonts w:ascii="Calibri" w:hAnsi="Calibri"/>
          <w:noProof/>
          <w:szCs w:val="21"/>
        </w:rPr>
        <w:tab/>
        <w:t xml:space="preserve">Shanahan R, Griffin J, Von Auersperg A. Anthrax meningitis; report of a case of internal anthrax with recovery. Am J Clin Pathol </w:t>
      </w:r>
      <w:r w:rsidRPr="00922266">
        <w:rPr>
          <w:rFonts w:ascii="Calibri" w:hAnsi="Calibri"/>
          <w:b/>
          <w:noProof/>
          <w:szCs w:val="21"/>
        </w:rPr>
        <w:t>1947</w:t>
      </w:r>
      <w:r w:rsidRPr="00922266">
        <w:rPr>
          <w:rFonts w:ascii="Calibri" w:hAnsi="Calibri"/>
          <w:noProof/>
          <w:szCs w:val="21"/>
        </w:rPr>
        <w:t>; 17(9): 719-22.</w:t>
      </w:r>
      <w:bookmarkEnd w:id="89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90" w:name="_ENREF_90"/>
      <w:r w:rsidRPr="00922266">
        <w:rPr>
          <w:rFonts w:ascii="Calibri" w:hAnsi="Calibri"/>
          <w:noProof/>
          <w:szCs w:val="21"/>
        </w:rPr>
        <w:t>90.</w:t>
      </w:r>
      <w:r w:rsidRPr="00922266">
        <w:rPr>
          <w:rFonts w:ascii="Calibri" w:hAnsi="Calibri"/>
          <w:noProof/>
          <w:szCs w:val="21"/>
        </w:rPr>
        <w:tab/>
        <w:t xml:space="preserve">Seideman RM, Wheeler KM. Elephant Tusks. A Source of Human Anthrax. J Am Med Assoc </w:t>
      </w:r>
      <w:r w:rsidRPr="00922266">
        <w:rPr>
          <w:rFonts w:ascii="Calibri" w:hAnsi="Calibri"/>
          <w:b/>
          <w:noProof/>
          <w:szCs w:val="21"/>
        </w:rPr>
        <w:t>1947</w:t>
      </w:r>
      <w:r w:rsidRPr="00922266">
        <w:rPr>
          <w:rFonts w:ascii="Calibri" w:hAnsi="Calibri"/>
          <w:noProof/>
          <w:szCs w:val="21"/>
        </w:rPr>
        <w:t>; 135(13): 837-8.</w:t>
      </w:r>
      <w:bookmarkEnd w:id="90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91" w:name="_ENREF_91"/>
      <w:r w:rsidRPr="00922266">
        <w:rPr>
          <w:rFonts w:ascii="Calibri" w:hAnsi="Calibri"/>
          <w:noProof/>
          <w:szCs w:val="21"/>
        </w:rPr>
        <w:t>91.</w:t>
      </w:r>
      <w:r w:rsidRPr="00922266">
        <w:rPr>
          <w:rFonts w:ascii="Calibri" w:hAnsi="Calibri"/>
          <w:noProof/>
          <w:szCs w:val="21"/>
        </w:rPr>
        <w:tab/>
        <w:t xml:space="preserve">Riebeling M. Roentgen Treatment of External Infections Due to Bacillus Anthracis 1. Radiology </w:t>
      </w:r>
      <w:r w:rsidRPr="00922266">
        <w:rPr>
          <w:rFonts w:ascii="Calibri" w:hAnsi="Calibri"/>
          <w:b/>
          <w:noProof/>
          <w:szCs w:val="21"/>
        </w:rPr>
        <w:t>1948</w:t>
      </w:r>
      <w:r w:rsidRPr="00922266">
        <w:rPr>
          <w:rFonts w:ascii="Calibri" w:hAnsi="Calibri"/>
          <w:noProof/>
          <w:szCs w:val="21"/>
        </w:rPr>
        <w:t>; 51(3): 333-40.</w:t>
      </w:r>
      <w:bookmarkEnd w:id="91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92" w:name="_ENREF_92"/>
      <w:r w:rsidRPr="00922266">
        <w:rPr>
          <w:rFonts w:ascii="Calibri" w:hAnsi="Calibri"/>
          <w:noProof/>
          <w:szCs w:val="21"/>
        </w:rPr>
        <w:t>92.</w:t>
      </w:r>
      <w:r w:rsidRPr="00922266">
        <w:rPr>
          <w:rFonts w:ascii="Calibri" w:hAnsi="Calibri"/>
          <w:noProof/>
          <w:szCs w:val="21"/>
        </w:rPr>
        <w:tab/>
        <w:t xml:space="preserve">Reilly WA, Beeson CR. Antibiotic Therapy for Cutaneous Anthrax. Report of Five Cases. Arch Intern Med </w:t>
      </w:r>
      <w:r w:rsidRPr="00922266">
        <w:rPr>
          <w:rFonts w:ascii="Calibri" w:hAnsi="Calibri"/>
          <w:b/>
          <w:noProof/>
          <w:szCs w:val="21"/>
        </w:rPr>
        <w:t>1948</w:t>
      </w:r>
      <w:r w:rsidRPr="00922266">
        <w:rPr>
          <w:rFonts w:ascii="Calibri" w:hAnsi="Calibri"/>
          <w:noProof/>
          <w:szCs w:val="21"/>
        </w:rPr>
        <w:t>; 82(6): 529-33.</w:t>
      </w:r>
      <w:bookmarkEnd w:id="92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93" w:name="_ENREF_93"/>
      <w:r w:rsidRPr="00922266">
        <w:rPr>
          <w:rFonts w:ascii="Calibri" w:hAnsi="Calibri"/>
          <w:noProof/>
          <w:szCs w:val="21"/>
        </w:rPr>
        <w:t>93.</w:t>
      </w:r>
      <w:r w:rsidRPr="00922266">
        <w:rPr>
          <w:rFonts w:ascii="Calibri" w:hAnsi="Calibri"/>
          <w:noProof/>
          <w:szCs w:val="21"/>
        </w:rPr>
        <w:tab/>
        <w:t xml:space="preserve">Ling CC, and Chen, Y.S., . Bacillus Anthracis Meningitis; Report of Two Cases. Chin Med J </w:t>
      </w:r>
      <w:r w:rsidRPr="00922266">
        <w:rPr>
          <w:rFonts w:ascii="Calibri" w:hAnsi="Calibri"/>
          <w:b/>
          <w:noProof/>
          <w:szCs w:val="21"/>
        </w:rPr>
        <w:t>1948</w:t>
      </w:r>
      <w:r w:rsidRPr="00922266">
        <w:rPr>
          <w:rFonts w:ascii="Calibri" w:hAnsi="Calibri"/>
          <w:noProof/>
          <w:szCs w:val="21"/>
        </w:rPr>
        <w:t>; 66(8): 431-4.</w:t>
      </w:r>
      <w:bookmarkEnd w:id="93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94" w:name="_ENREF_94"/>
      <w:r w:rsidRPr="00922266">
        <w:rPr>
          <w:rFonts w:ascii="Calibri" w:hAnsi="Calibri"/>
          <w:noProof/>
          <w:szCs w:val="21"/>
        </w:rPr>
        <w:t>94.</w:t>
      </w:r>
      <w:r w:rsidRPr="00922266">
        <w:rPr>
          <w:rFonts w:ascii="Calibri" w:hAnsi="Calibri"/>
          <w:noProof/>
          <w:szCs w:val="21"/>
        </w:rPr>
        <w:tab/>
        <w:t xml:space="preserve">Weinstein L, Oliver CS. The treatment of human anthrax with penicillin. American Practitioner &amp; Digest of Treatment </w:t>
      </w:r>
      <w:r w:rsidRPr="00922266">
        <w:rPr>
          <w:rFonts w:ascii="Calibri" w:hAnsi="Calibri"/>
          <w:b/>
          <w:noProof/>
          <w:szCs w:val="21"/>
        </w:rPr>
        <w:t>1948</w:t>
      </w:r>
      <w:r w:rsidRPr="00922266">
        <w:rPr>
          <w:rFonts w:ascii="Calibri" w:hAnsi="Calibri"/>
          <w:noProof/>
          <w:szCs w:val="21"/>
        </w:rPr>
        <w:t>; 2(8): 533-8.</w:t>
      </w:r>
      <w:bookmarkEnd w:id="94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95" w:name="_ENREF_95"/>
      <w:r w:rsidRPr="00922266">
        <w:rPr>
          <w:rFonts w:ascii="Calibri" w:hAnsi="Calibri"/>
          <w:noProof/>
          <w:szCs w:val="21"/>
        </w:rPr>
        <w:t>95.</w:t>
      </w:r>
      <w:r w:rsidRPr="00922266">
        <w:rPr>
          <w:rFonts w:ascii="Calibri" w:hAnsi="Calibri"/>
          <w:noProof/>
          <w:szCs w:val="21"/>
        </w:rPr>
        <w:tab/>
        <w:t xml:space="preserve">Corpus MJ, Quirino C, Jr. Cases of Anthrax caused by Ingestion of Suspected Carabao Meat. Journal of the Philippine Islands Medical Association </w:t>
      </w:r>
      <w:r w:rsidRPr="00922266">
        <w:rPr>
          <w:rFonts w:ascii="Calibri" w:hAnsi="Calibri"/>
          <w:b/>
          <w:noProof/>
          <w:szCs w:val="21"/>
        </w:rPr>
        <w:t>1949</w:t>
      </w:r>
      <w:r w:rsidRPr="00922266">
        <w:rPr>
          <w:rFonts w:ascii="Calibri" w:hAnsi="Calibri"/>
          <w:noProof/>
          <w:szCs w:val="21"/>
        </w:rPr>
        <w:t>; 25(10): 503-8.</w:t>
      </w:r>
      <w:bookmarkEnd w:id="95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96" w:name="_ENREF_96"/>
      <w:r w:rsidRPr="00922266">
        <w:rPr>
          <w:rFonts w:ascii="Calibri" w:hAnsi="Calibri"/>
          <w:noProof/>
          <w:szCs w:val="21"/>
        </w:rPr>
        <w:t>96.</w:t>
      </w:r>
      <w:r w:rsidRPr="00922266">
        <w:rPr>
          <w:rFonts w:ascii="Calibri" w:hAnsi="Calibri"/>
          <w:noProof/>
          <w:szCs w:val="21"/>
        </w:rPr>
        <w:tab/>
        <w:t xml:space="preserve">Haight TH. Anthrax meningitis: review of literature and report of two cases with autopsies. Am J Med Sci </w:t>
      </w:r>
      <w:r w:rsidRPr="00922266">
        <w:rPr>
          <w:rFonts w:ascii="Calibri" w:hAnsi="Calibri"/>
          <w:b/>
          <w:noProof/>
          <w:szCs w:val="21"/>
        </w:rPr>
        <w:t>1952</w:t>
      </w:r>
      <w:r w:rsidRPr="00922266">
        <w:rPr>
          <w:rFonts w:ascii="Calibri" w:hAnsi="Calibri"/>
          <w:noProof/>
          <w:szCs w:val="21"/>
        </w:rPr>
        <w:t>; 224(1): 57-69.</w:t>
      </w:r>
      <w:bookmarkEnd w:id="96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97" w:name="_ENREF_97"/>
      <w:r w:rsidRPr="00922266">
        <w:rPr>
          <w:rFonts w:ascii="Calibri" w:hAnsi="Calibri"/>
          <w:noProof/>
          <w:szCs w:val="21"/>
        </w:rPr>
        <w:t>97.</w:t>
      </w:r>
      <w:r w:rsidRPr="00922266">
        <w:rPr>
          <w:rFonts w:ascii="Calibri" w:hAnsi="Calibri"/>
          <w:noProof/>
          <w:szCs w:val="21"/>
        </w:rPr>
        <w:tab/>
        <w:t xml:space="preserve">Raper AB. Anthrax Meningo-Encephalitis. East Afr Med J </w:t>
      </w:r>
      <w:r w:rsidRPr="00922266">
        <w:rPr>
          <w:rFonts w:ascii="Calibri" w:hAnsi="Calibri"/>
          <w:b/>
          <w:noProof/>
          <w:szCs w:val="21"/>
        </w:rPr>
        <w:t>1953</w:t>
      </w:r>
      <w:r w:rsidRPr="00922266">
        <w:rPr>
          <w:rFonts w:ascii="Calibri" w:hAnsi="Calibri"/>
          <w:noProof/>
          <w:szCs w:val="21"/>
        </w:rPr>
        <w:t>; 30(10): 399-401.</w:t>
      </w:r>
      <w:bookmarkEnd w:id="97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98" w:name="_ENREF_98"/>
      <w:r w:rsidRPr="00922266">
        <w:rPr>
          <w:rFonts w:ascii="Calibri" w:hAnsi="Calibri"/>
          <w:noProof/>
          <w:szCs w:val="21"/>
        </w:rPr>
        <w:t>98.</w:t>
      </w:r>
      <w:r w:rsidRPr="00922266">
        <w:rPr>
          <w:rFonts w:ascii="Calibri" w:hAnsi="Calibri"/>
          <w:noProof/>
          <w:szCs w:val="21"/>
        </w:rPr>
        <w:tab/>
        <w:t xml:space="preserve">Krug ES, Glenn HR. Case report of anthrax acquired in a college research laboratory. J Lancet </w:t>
      </w:r>
      <w:r w:rsidRPr="00922266">
        <w:rPr>
          <w:rFonts w:ascii="Calibri" w:hAnsi="Calibri"/>
          <w:b/>
          <w:noProof/>
          <w:szCs w:val="21"/>
        </w:rPr>
        <w:t>1953</w:t>
      </w:r>
      <w:r w:rsidRPr="00922266">
        <w:rPr>
          <w:rFonts w:ascii="Calibri" w:hAnsi="Calibri"/>
          <w:noProof/>
          <w:szCs w:val="21"/>
        </w:rPr>
        <w:t>; 73(12): 506-8.</w:t>
      </w:r>
      <w:bookmarkEnd w:id="98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99" w:name="_ENREF_99"/>
      <w:r w:rsidRPr="00922266">
        <w:rPr>
          <w:rFonts w:ascii="Calibri" w:hAnsi="Calibri"/>
          <w:noProof/>
          <w:szCs w:val="21"/>
        </w:rPr>
        <w:t>99.</w:t>
      </w:r>
      <w:r w:rsidRPr="00922266">
        <w:rPr>
          <w:rFonts w:ascii="Calibri" w:hAnsi="Calibri"/>
          <w:noProof/>
          <w:szCs w:val="21"/>
        </w:rPr>
        <w:tab/>
        <w:t xml:space="preserve">Wright FJ, Ochieng EC. A case of anthrax septicaemia resembling bubonic plague. East Afr Med J </w:t>
      </w:r>
      <w:r w:rsidRPr="00922266">
        <w:rPr>
          <w:rFonts w:ascii="Calibri" w:hAnsi="Calibri"/>
          <w:b/>
          <w:noProof/>
          <w:szCs w:val="21"/>
        </w:rPr>
        <w:t>1954</w:t>
      </w:r>
      <w:r w:rsidRPr="00922266">
        <w:rPr>
          <w:rFonts w:ascii="Calibri" w:hAnsi="Calibri"/>
          <w:noProof/>
          <w:szCs w:val="21"/>
        </w:rPr>
        <w:t>; 31(11): 516.</w:t>
      </w:r>
      <w:bookmarkEnd w:id="99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100" w:name="_ENREF_100"/>
      <w:r w:rsidRPr="00922266">
        <w:rPr>
          <w:rFonts w:ascii="Calibri" w:hAnsi="Calibri"/>
          <w:noProof/>
          <w:szCs w:val="21"/>
        </w:rPr>
        <w:t>100.</w:t>
      </w:r>
      <w:r w:rsidRPr="00922266">
        <w:rPr>
          <w:rFonts w:ascii="Calibri" w:hAnsi="Calibri"/>
          <w:noProof/>
          <w:szCs w:val="21"/>
        </w:rPr>
        <w:tab/>
        <w:t xml:space="preserve">Gold H. Proceedings of the Symposium on Anthrax in Man: Presented Under the Joint Sponsorship of the Department of Health, Commonwealth of Pennsylvania, Department of Public Health, City of Philadelphia, School of Medicine, University of Pennsylvania, October 8, 1954: Hospital of the University of Pennsylvania, </w:t>
      </w:r>
      <w:r w:rsidRPr="00922266">
        <w:rPr>
          <w:rFonts w:ascii="Calibri" w:hAnsi="Calibri"/>
          <w:b/>
          <w:noProof/>
          <w:szCs w:val="21"/>
        </w:rPr>
        <w:t>1954</w:t>
      </w:r>
      <w:r w:rsidRPr="00922266">
        <w:rPr>
          <w:rFonts w:ascii="Calibri" w:hAnsi="Calibri"/>
          <w:noProof/>
          <w:szCs w:val="21"/>
        </w:rPr>
        <w:t>.</w:t>
      </w:r>
      <w:bookmarkEnd w:id="100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101" w:name="_ENREF_101"/>
      <w:r w:rsidRPr="00922266">
        <w:rPr>
          <w:rFonts w:ascii="Calibri" w:hAnsi="Calibri"/>
          <w:noProof/>
          <w:szCs w:val="21"/>
        </w:rPr>
        <w:t>101.</w:t>
      </w:r>
      <w:r w:rsidRPr="00922266">
        <w:rPr>
          <w:rFonts w:ascii="Calibri" w:hAnsi="Calibri"/>
          <w:noProof/>
          <w:szCs w:val="21"/>
        </w:rPr>
        <w:tab/>
        <w:t xml:space="preserve">Brachman PS. Inhalation anthrax. Ann N Y Acad Sci </w:t>
      </w:r>
      <w:r w:rsidRPr="00922266">
        <w:rPr>
          <w:rFonts w:ascii="Calibri" w:hAnsi="Calibri"/>
          <w:b/>
          <w:noProof/>
          <w:szCs w:val="21"/>
        </w:rPr>
        <w:t>1980</w:t>
      </w:r>
      <w:r w:rsidRPr="00922266">
        <w:rPr>
          <w:rFonts w:ascii="Calibri" w:hAnsi="Calibri"/>
          <w:noProof/>
          <w:szCs w:val="21"/>
        </w:rPr>
        <w:t>; 353(1): 83-93.</w:t>
      </w:r>
      <w:bookmarkEnd w:id="101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102" w:name="_ENREF_102"/>
      <w:r w:rsidRPr="00922266">
        <w:rPr>
          <w:rFonts w:ascii="Calibri" w:hAnsi="Calibri"/>
          <w:noProof/>
          <w:szCs w:val="21"/>
        </w:rPr>
        <w:lastRenderedPageBreak/>
        <w:t>102.</w:t>
      </w:r>
      <w:r w:rsidRPr="00922266">
        <w:rPr>
          <w:rFonts w:ascii="Calibri" w:hAnsi="Calibri"/>
          <w:noProof/>
          <w:szCs w:val="21"/>
        </w:rPr>
        <w:tab/>
        <w:t>Levinsky W, Anderson T, Richardson G. Inhalation anthrax meningitis and bacillemia: a case report. In: Proceedings of the Symposium on Anthrax in Man Philadelphia, Pennsylvania, 1954:96-103.</w:t>
      </w:r>
      <w:bookmarkEnd w:id="102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103" w:name="_ENREF_103"/>
      <w:r w:rsidRPr="00922266">
        <w:rPr>
          <w:rFonts w:ascii="Calibri" w:hAnsi="Calibri"/>
          <w:noProof/>
          <w:szCs w:val="21"/>
        </w:rPr>
        <w:t>103.</w:t>
      </w:r>
      <w:r w:rsidRPr="00922266">
        <w:rPr>
          <w:rFonts w:ascii="Calibri" w:hAnsi="Calibri"/>
          <w:noProof/>
          <w:szCs w:val="21"/>
        </w:rPr>
        <w:tab/>
        <w:t xml:space="preserve">Gold H. Anthrax. A Report of One Hundred Seventeen Cases. Arch Intern Med </w:t>
      </w:r>
      <w:r w:rsidRPr="00922266">
        <w:rPr>
          <w:rFonts w:ascii="Calibri" w:hAnsi="Calibri"/>
          <w:b/>
          <w:noProof/>
          <w:szCs w:val="21"/>
        </w:rPr>
        <w:t>1955</w:t>
      </w:r>
      <w:r w:rsidRPr="00922266">
        <w:rPr>
          <w:rFonts w:ascii="Calibri" w:hAnsi="Calibri"/>
          <w:noProof/>
          <w:szCs w:val="21"/>
        </w:rPr>
        <w:t>; 96(3): 387-96.</w:t>
      </w:r>
      <w:bookmarkEnd w:id="103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104" w:name="_ENREF_104"/>
      <w:r w:rsidRPr="00922266">
        <w:rPr>
          <w:rFonts w:ascii="Calibri" w:hAnsi="Calibri"/>
          <w:noProof/>
          <w:szCs w:val="21"/>
        </w:rPr>
        <w:t>104.</w:t>
      </w:r>
      <w:r w:rsidRPr="00922266">
        <w:rPr>
          <w:rFonts w:ascii="Calibri" w:hAnsi="Calibri"/>
          <w:noProof/>
          <w:szCs w:val="21"/>
        </w:rPr>
        <w:tab/>
        <w:t xml:space="preserve">Ma H-T, Ho T-H. Treatment of cutaneous anthrax with penicillin and sulfadiazine. Chin Med J </w:t>
      </w:r>
      <w:r w:rsidRPr="00922266">
        <w:rPr>
          <w:rFonts w:ascii="Calibri" w:hAnsi="Calibri"/>
          <w:b/>
          <w:noProof/>
          <w:szCs w:val="21"/>
        </w:rPr>
        <w:t>1957</w:t>
      </w:r>
      <w:r w:rsidRPr="00922266">
        <w:rPr>
          <w:rFonts w:ascii="Calibri" w:hAnsi="Calibri"/>
          <w:noProof/>
          <w:szCs w:val="21"/>
        </w:rPr>
        <w:t>; 75(4): 316-23.</w:t>
      </w:r>
      <w:bookmarkEnd w:id="104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105" w:name="_ENREF_105"/>
      <w:r w:rsidRPr="00922266">
        <w:rPr>
          <w:rFonts w:ascii="Calibri" w:hAnsi="Calibri"/>
          <w:noProof/>
          <w:szCs w:val="21"/>
        </w:rPr>
        <w:t>105.</w:t>
      </w:r>
      <w:r w:rsidRPr="00922266">
        <w:rPr>
          <w:rFonts w:ascii="Calibri" w:hAnsi="Calibri"/>
          <w:noProof/>
          <w:szCs w:val="21"/>
        </w:rPr>
        <w:tab/>
        <w:t xml:space="preserve">Sánchez FR, Sánchez AR. Kanamycin in anthrax, typhoid, paratyphoid, and brucellosis. Ann N Y Acad Sci </w:t>
      </w:r>
      <w:r w:rsidRPr="00922266">
        <w:rPr>
          <w:rFonts w:ascii="Calibri" w:hAnsi="Calibri"/>
          <w:b/>
          <w:noProof/>
          <w:szCs w:val="21"/>
        </w:rPr>
        <w:t>1958</w:t>
      </w:r>
      <w:r w:rsidRPr="00922266">
        <w:rPr>
          <w:rFonts w:ascii="Calibri" w:hAnsi="Calibri"/>
          <w:noProof/>
          <w:szCs w:val="21"/>
        </w:rPr>
        <w:t>; 76(2): 235-41.</w:t>
      </w:r>
      <w:bookmarkEnd w:id="105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106" w:name="_ENREF_106"/>
      <w:r w:rsidRPr="00922266">
        <w:rPr>
          <w:rFonts w:ascii="Calibri" w:hAnsi="Calibri"/>
          <w:noProof/>
          <w:szCs w:val="21"/>
        </w:rPr>
        <w:t>106.</w:t>
      </w:r>
      <w:r w:rsidRPr="00922266">
        <w:rPr>
          <w:rFonts w:ascii="Calibri" w:hAnsi="Calibri"/>
          <w:noProof/>
          <w:szCs w:val="21"/>
        </w:rPr>
        <w:tab/>
        <w:t xml:space="preserve">Vita A, Secu A, Cuciureanu G, Leibovici M, Bejenariu C, Cutu G. Considerations on 3 cases of meningo-encephalitis due to anthrax bacilli. Rum Med Rev </w:t>
      </w:r>
      <w:r w:rsidRPr="00922266">
        <w:rPr>
          <w:rFonts w:ascii="Calibri" w:hAnsi="Calibri"/>
          <w:b/>
          <w:noProof/>
          <w:szCs w:val="21"/>
        </w:rPr>
        <w:t>1960</w:t>
      </w:r>
      <w:r w:rsidRPr="00922266">
        <w:rPr>
          <w:rFonts w:ascii="Calibri" w:hAnsi="Calibri"/>
          <w:noProof/>
          <w:szCs w:val="21"/>
        </w:rPr>
        <w:t>; 5: 36-9.</w:t>
      </w:r>
      <w:bookmarkEnd w:id="106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107" w:name="_ENREF_107"/>
      <w:r w:rsidRPr="00922266">
        <w:rPr>
          <w:rFonts w:ascii="Calibri" w:hAnsi="Calibri"/>
          <w:noProof/>
          <w:szCs w:val="21"/>
        </w:rPr>
        <w:t>107.</w:t>
      </w:r>
      <w:r w:rsidRPr="00922266">
        <w:rPr>
          <w:rFonts w:ascii="Calibri" w:hAnsi="Calibri"/>
          <w:noProof/>
          <w:szCs w:val="21"/>
        </w:rPr>
        <w:tab/>
        <w:t xml:space="preserve">Albrink WS, Brooks SM, Biron RE, Kopel M. Human inhalation anthrax: a report of three fatal cases. Am J Pathol </w:t>
      </w:r>
      <w:r w:rsidRPr="00922266">
        <w:rPr>
          <w:rFonts w:ascii="Calibri" w:hAnsi="Calibri"/>
          <w:b/>
          <w:noProof/>
          <w:szCs w:val="21"/>
        </w:rPr>
        <w:t>1960</w:t>
      </w:r>
      <w:r w:rsidRPr="00922266">
        <w:rPr>
          <w:rFonts w:ascii="Calibri" w:hAnsi="Calibri"/>
          <w:noProof/>
          <w:szCs w:val="21"/>
        </w:rPr>
        <w:t>; 36(4): 457.</w:t>
      </w:r>
      <w:bookmarkEnd w:id="107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108" w:name="_ENREF_108"/>
      <w:r w:rsidRPr="00922266">
        <w:rPr>
          <w:rFonts w:ascii="Calibri" w:hAnsi="Calibri"/>
          <w:noProof/>
          <w:szCs w:val="21"/>
        </w:rPr>
        <w:t>108.</w:t>
      </w:r>
      <w:r w:rsidRPr="00922266">
        <w:rPr>
          <w:rFonts w:ascii="Calibri" w:hAnsi="Calibri"/>
          <w:noProof/>
          <w:szCs w:val="21"/>
        </w:rPr>
        <w:tab/>
        <w:t xml:space="preserve">Plotkin SA, Brachman PS, Utell M, Bumford FH, Atchison MM. An epidemic of inhalation anthrax, the first in the twentieth century: I. Clinical features. Am J Med </w:t>
      </w:r>
      <w:r w:rsidRPr="00922266">
        <w:rPr>
          <w:rFonts w:ascii="Calibri" w:hAnsi="Calibri"/>
          <w:b/>
          <w:noProof/>
          <w:szCs w:val="21"/>
        </w:rPr>
        <w:t>1960</w:t>
      </w:r>
      <w:r w:rsidRPr="00922266">
        <w:rPr>
          <w:rFonts w:ascii="Calibri" w:hAnsi="Calibri"/>
          <w:noProof/>
          <w:szCs w:val="21"/>
        </w:rPr>
        <w:t>; 29(6): 992-1001.</w:t>
      </w:r>
      <w:bookmarkEnd w:id="108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109" w:name="_ENREF_109"/>
      <w:r w:rsidRPr="00922266">
        <w:rPr>
          <w:rFonts w:ascii="Calibri" w:hAnsi="Calibri"/>
          <w:noProof/>
          <w:szCs w:val="21"/>
        </w:rPr>
        <w:t>109.</w:t>
      </w:r>
      <w:r w:rsidRPr="00922266">
        <w:rPr>
          <w:rFonts w:ascii="Calibri" w:hAnsi="Calibri"/>
          <w:noProof/>
          <w:szCs w:val="21"/>
        </w:rPr>
        <w:tab/>
        <w:t xml:space="preserve">Brachman PS, Pagano JS, Albrink WS. Two Cases of Fatal Inhalation Anthrax, One associated with Sarcoidosis. N Engl J Med </w:t>
      </w:r>
      <w:r w:rsidRPr="00922266">
        <w:rPr>
          <w:rFonts w:ascii="Calibri" w:hAnsi="Calibri"/>
          <w:b/>
          <w:noProof/>
          <w:szCs w:val="21"/>
        </w:rPr>
        <w:t>1961</w:t>
      </w:r>
      <w:r w:rsidRPr="00922266">
        <w:rPr>
          <w:rFonts w:ascii="Calibri" w:hAnsi="Calibri"/>
          <w:noProof/>
          <w:szCs w:val="21"/>
        </w:rPr>
        <w:t>; 265(5): 203-8.</w:t>
      </w:r>
      <w:bookmarkEnd w:id="109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110" w:name="_ENREF_110"/>
      <w:r w:rsidRPr="00922266">
        <w:rPr>
          <w:rFonts w:ascii="Calibri" w:hAnsi="Calibri"/>
          <w:noProof/>
          <w:szCs w:val="21"/>
        </w:rPr>
        <w:t>110.</w:t>
      </w:r>
      <w:r w:rsidRPr="00922266">
        <w:rPr>
          <w:rFonts w:ascii="Calibri" w:hAnsi="Calibri"/>
          <w:noProof/>
          <w:szCs w:val="21"/>
        </w:rPr>
        <w:tab/>
        <w:t xml:space="preserve">Kohout E, Sehat A, Ashraf M. Anthrax: A Continuous Problem in Southwest Iran. Am J Med Sci </w:t>
      </w:r>
      <w:r w:rsidRPr="00922266">
        <w:rPr>
          <w:rFonts w:ascii="Calibri" w:hAnsi="Calibri"/>
          <w:b/>
          <w:noProof/>
          <w:szCs w:val="21"/>
        </w:rPr>
        <w:t>1964</w:t>
      </w:r>
      <w:r w:rsidRPr="00922266">
        <w:rPr>
          <w:rFonts w:ascii="Calibri" w:hAnsi="Calibri"/>
          <w:noProof/>
          <w:szCs w:val="21"/>
        </w:rPr>
        <w:t>; 247(5): 565-75.</w:t>
      </w:r>
      <w:bookmarkEnd w:id="110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111" w:name="_ENREF_111"/>
      <w:r w:rsidRPr="00922266">
        <w:rPr>
          <w:rFonts w:ascii="Calibri" w:hAnsi="Calibri"/>
          <w:noProof/>
          <w:szCs w:val="21"/>
        </w:rPr>
        <w:t>111.</w:t>
      </w:r>
      <w:r w:rsidRPr="00922266">
        <w:rPr>
          <w:rFonts w:ascii="Calibri" w:hAnsi="Calibri"/>
          <w:noProof/>
          <w:szCs w:val="21"/>
        </w:rPr>
        <w:tab/>
        <w:t xml:space="preserve">Boudin G, Lauras A, Vaillant C. [STATUS EPILEPTICUS REVEALING AN ANTHRAX MENINGITIS. ANATOMO-CLINICAL STUDY.]. Bull Mem Soc Med Hop Paris </w:t>
      </w:r>
      <w:r w:rsidRPr="00922266">
        <w:rPr>
          <w:rFonts w:ascii="Calibri" w:hAnsi="Calibri"/>
          <w:b/>
          <w:noProof/>
          <w:szCs w:val="21"/>
        </w:rPr>
        <w:t>1964</w:t>
      </w:r>
      <w:r w:rsidRPr="00922266">
        <w:rPr>
          <w:rFonts w:ascii="Calibri" w:hAnsi="Calibri"/>
          <w:noProof/>
          <w:szCs w:val="21"/>
        </w:rPr>
        <w:t>; 115: 183-7.</w:t>
      </w:r>
      <w:bookmarkEnd w:id="111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112" w:name="_ENREF_112"/>
      <w:r w:rsidRPr="00922266">
        <w:rPr>
          <w:rFonts w:ascii="Calibri" w:hAnsi="Calibri"/>
          <w:noProof/>
          <w:szCs w:val="21"/>
        </w:rPr>
        <w:t>112.</w:t>
      </w:r>
      <w:r w:rsidRPr="00922266">
        <w:rPr>
          <w:rFonts w:ascii="Calibri" w:hAnsi="Calibri"/>
          <w:noProof/>
          <w:szCs w:val="21"/>
        </w:rPr>
        <w:tab/>
        <w:t xml:space="preserve">Tantajumroon. Intestinal anthrax: a report of two cases. J Med Assoc Thai </w:t>
      </w:r>
      <w:r w:rsidRPr="00922266">
        <w:rPr>
          <w:rFonts w:ascii="Calibri" w:hAnsi="Calibri"/>
          <w:b/>
          <w:noProof/>
          <w:szCs w:val="21"/>
        </w:rPr>
        <w:t>1968</w:t>
      </w:r>
      <w:r w:rsidRPr="00922266">
        <w:rPr>
          <w:rFonts w:ascii="Calibri" w:hAnsi="Calibri"/>
          <w:noProof/>
          <w:szCs w:val="21"/>
        </w:rPr>
        <w:t>; 51(7): 477-80.</w:t>
      </w:r>
      <w:bookmarkEnd w:id="112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113" w:name="_ENREF_113"/>
      <w:r w:rsidRPr="00922266">
        <w:rPr>
          <w:rFonts w:ascii="Calibri" w:hAnsi="Calibri"/>
          <w:noProof/>
          <w:szCs w:val="21"/>
        </w:rPr>
        <w:t>113.</w:t>
      </w:r>
      <w:r w:rsidRPr="00922266">
        <w:rPr>
          <w:rFonts w:ascii="Calibri" w:hAnsi="Calibri"/>
          <w:noProof/>
          <w:szCs w:val="21"/>
        </w:rPr>
        <w:tab/>
        <w:t xml:space="preserve">Enticknap JB, Galbraith NS, Tomlinson AJ, Elias-Jones TF. Pulmonary anthrax caused by contaminated sacks. Br J Ind Med </w:t>
      </w:r>
      <w:r w:rsidRPr="00922266">
        <w:rPr>
          <w:rFonts w:ascii="Calibri" w:hAnsi="Calibri"/>
          <w:b/>
          <w:noProof/>
          <w:szCs w:val="21"/>
        </w:rPr>
        <w:t>1968</w:t>
      </w:r>
      <w:r w:rsidRPr="00922266">
        <w:rPr>
          <w:rFonts w:ascii="Calibri" w:hAnsi="Calibri"/>
          <w:noProof/>
          <w:szCs w:val="21"/>
        </w:rPr>
        <w:t>; 25(1): 72-4.</w:t>
      </w:r>
      <w:bookmarkEnd w:id="113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114" w:name="_ENREF_114"/>
      <w:r w:rsidRPr="00922266">
        <w:rPr>
          <w:rFonts w:ascii="Calibri" w:hAnsi="Calibri"/>
          <w:noProof/>
          <w:szCs w:val="21"/>
        </w:rPr>
        <w:t>114.</w:t>
      </w:r>
      <w:r w:rsidRPr="00922266">
        <w:rPr>
          <w:rFonts w:ascii="Calibri" w:hAnsi="Calibri"/>
          <w:noProof/>
          <w:szCs w:val="21"/>
        </w:rPr>
        <w:tab/>
        <w:t>Laforce FM, Bumford FH, Feeley JC, Stokes SL, Snow DB. Epidemiologie study of a fatal case of inhalation anthrax. Arch 1969. 18(5): 798-805.</w:t>
      </w:r>
      <w:bookmarkEnd w:id="114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115" w:name="_ENREF_115"/>
      <w:r w:rsidRPr="00922266">
        <w:rPr>
          <w:rFonts w:ascii="Calibri" w:hAnsi="Calibri"/>
          <w:noProof/>
          <w:szCs w:val="21"/>
        </w:rPr>
        <w:t>115.</w:t>
      </w:r>
      <w:r w:rsidRPr="00922266">
        <w:rPr>
          <w:rFonts w:ascii="Calibri" w:hAnsi="Calibri"/>
          <w:noProof/>
          <w:szCs w:val="21"/>
        </w:rPr>
        <w:tab/>
        <w:t xml:space="preserve">Dutz W, Saidi F, Kohout E. Gastric anthrax with massive ascites. Gut </w:t>
      </w:r>
      <w:r w:rsidRPr="00922266">
        <w:rPr>
          <w:rFonts w:ascii="Calibri" w:hAnsi="Calibri"/>
          <w:b/>
          <w:noProof/>
          <w:szCs w:val="21"/>
        </w:rPr>
        <w:t>1970</w:t>
      </w:r>
      <w:r w:rsidRPr="00922266">
        <w:rPr>
          <w:rFonts w:ascii="Calibri" w:hAnsi="Calibri"/>
          <w:noProof/>
          <w:szCs w:val="21"/>
        </w:rPr>
        <w:t>; 11(4): 352-4.</w:t>
      </w:r>
      <w:bookmarkEnd w:id="115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116" w:name="_ENREF_116"/>
      <w:r w:rsidRPr="00922266">
        <w:rPr>
          <w:rFonts w:ascii="Calibri" w:hAnsi="Calibri"/>
          <w:noProof/>
          <w:szCs w:val="21"/>
        </w:rPr>
        <w:t>116.</w:t>
      </w:r>
      <w:r w:rsidRPr="00922266">
        <w:rPr>
          <w:rFonts w:ascii="Calibri" w:hAnsi="Calibri"/>
          <w:noProof/>
          <w:szCs w:val="21"/>
        </w:rPr>
        <w:tab/>
        <w:t xml:space="preserve">Drake DJ, Blair AW. Meningitic anthrax. Cent Afr J Med </w:t>
      </w:r>
      <w:r w:rsidRPr="00922266">
        <w:rPr>
          <w:rFonts w:ascii="Calibri" w:hAnsi="Calibri"/>
          <w:b/>
          <w:noProof/>
          <w:szCs w:val="21"/>
        </w:rPr>
        <w:t>1971</w:t>
      </w:r>
      <w:r w:rsidRPr="00922266">
        <w:rPr>
          <w:rFonts w:ascii="Calibri" w:hAnsi="Calibri"/>
          <w:noProof/>
          <w:szCs w:val="21"/>
        </w:rPr>
        <w:t>; 17(5): 97-8.</w:t>
      </w:r>
      <w:bookmarkEnd w:id="116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117" w:name="_ENREF_117"/>
      <w:r w:rsidRPr="00922266">
        <w:rPr>
          <w:rFonts w:ascii="Calibri" w:hAnsi="Calibri"/>
          <w:noProof/>
          <w:szCs w:val="21"/>
        </w:rPr>
        <w:t>117.</w:t>
      </w:r>
      <w:r w:rsidRPr="00922266">
        <w:rPr>
          <w:rFonts w:ascii="Calibri" w:hAnsi="Calibri"/>
          <w:noProof/>
          <w:szCs w:val="21"/>
        </w:rPr>
        <w:tab/>
        <w:t xml:space="preserve">Tahernia AC, Hashemi G. Survival in anthrax meningitis. Pediatrics </w:t>
      </w:r>
      <w:r w:rsidRPr="00922266">
        <w:rPr>
          <w:rFonts w:ascii="Calibri" w:hAnsi="Calibri"/>
          <w:b/>
          <w:noProof/>
          <w:szCs w:val="21"/>
        </w:rPr>
        <w:t>1972</w:t>
      </w:r>
      <w:r w:rsidRPr="00922266">
        <w:rPr>
          <w:rFonts w:ascii="Calibri" w:hAnsi="Calibri"/>
          <w:noProof/>
          <w:szCs w:val="21"/>
        </w:rPr>
        <w:t>; 50(2): 329-33.</w:t>
      </w:r>
      <w:bookmarkEnd w:id="117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118" w:name="_ENREF_118"/>
      <w:r w:rsidRPr="00922266">
        <w:rPr>
          <w:rFonts w:ascii="Calibri" w:hAnsi="Calibri"/>
          <w:noProof/>
          <w:szCs w:val="21"/>
        </w:rPr>
        <w:t>118.</w:t>
      </w:r>
      <w:r w:rsidRPr="00922266">
        <w:rPr>
          <w:rFonts w:ascii="Calibri" w:hAnsi="Calibri"/>
          <w:noProof/>
          <w:szCs w:val="21"/>
        </w:rPr>
        <w:tab/>
        <w:t xml:space="preserve">Beer K. [Anthrax meningitis]. Pathol Microbiol (Basel) </w:t>
      </w:r>
      <w:r w:rsidRPr="00922266">
        <w:rPr>
          <w:rFonts w:ascii="Calibri" w:hAnsi="Calibri"/>
          <w:b/>
          <w:noProof/>
          <w:szCs w:val="21"/>
        </w:rPr>
        <w:t>1973</w:t>
      </w:r>
      <w:r w:rsidRPr="00922266">
        <w:rPr>
          <w:rFonts w:ascii="Calibri" w:hAnsi="Calibri"/>
          <w:noProof/>
          <w:szCs w:val="21"/>
        </w:rPr>
        <w:t>; 39(1): 12-3.</w:t>
      </w:r>
      <w:bookmarkEnd w:id="118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119" w:name="_ENREF_119"/>
      <w:r w:rsidRPr="00922266">
        <w:rPr>
          <w:rFonts w:ascii="Calibri" w:hAnsi="Calibri"/>
          <w:noProof/>
          <w:szCs w:val="21"/>
        </w:rPr>
        <w:lastRenderedPageBreak/>
        <w:t>119.</w:t>
      </w:r>
      <w:r w:rsidRPr="00922266">
        <w:rPr>
          <w:rFonts w:ascii="Calibri" w:hAnsi="Calibri"/>
          <w:noProof/>
          <w:szCs w:val="21"/>
        </w:rPr>
        <w:tab/>
        <w:t xml:space="preserve">Tengio F. Anthrax meningitis. Report of two cases. East Afr Med J </w:t>
      </w:r>
      <w:r w:rsidRPr="00922266">
        <w:rPr>
          <w:rFonts w:ascii="Calibri" w:hAnsi="Calibri"/>
          <w:b/>
          <w:noProof/>
          <w:szCs w:val="21"/>
        </w:rPr>
        <w:t>1973</w:t>
      </w:r>
      <w:r w:rsidRPr="00922266">
        <w:rPr>
          <w:rFonts w:ascii="Calibri" w:hAnsi="Calibri"/>
          <w:noProof/>
          <w:szCs w:val="21"/>
        </w:rPr>
        <w:t>; 50(7): 337.</w:t>
      </w:r>
      <w:bookmarkEnd w:id="119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120" w:name="_ENREF_120"/>
      <w:r w:rsidRPr="00922266">
        <w:rPr>
          <w:rFonts w:ascii="Calibri" w:hAnsi="Calibri"/>
          <w:noProof/>
          <w:szCs w:val="21"/>
        </w:rPr>
        <w:t>120.</w:t>
      </w:r>
      <w:r w:rsidRPr="00922266">
        <w:rPr>
          <w:rFonts w:ascii="Calibri" w:hAnsi="Calibri"/>
          <w:noProof/>
          <w:szCs w:val="21"/>
        </w:rPr>
        <w:tab/>
        <w:t xml:space="preserve">Viratchai C. Anthrax gastro-enteritis and meningitis. J Med Assoc Thai </w:t>
      </w:r>
      <w:r w:rsidRPr="00922266">
        <w:rPr>
          <w:rFonts w:ascii="Calibri" w:hAnsi="Calibri"/>
          <w:b/>
          <w:noProof/>
          <w:szCs w:val="21"/>
        </w:rPr>
        <w:t>1974</w:t>
      </w:r>
      <w:r w:rsidRPr="00922266">
        <w:rPr>
          <w:rFonts w:ascii="Calibri" w:hAnsi="Calibri"/>
          <w:noProof/>
          <w:szCs w:val="21"/>
        </w:rPr>
        <w:t>; 57(3): 147-50.</w:t>
      </w:r>
      <w:bookmarkEnd w:id="120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121" w:name="_ENREF_121"/>
      <w:r w:rsidRPr="00922266">
        <w:rPr>
          <w:rFonts w:ascii="Calibri" w:hAnsi="Calibri"/>
          <w:noProof/>
          <w:szCs w:val="21"/>
        </w:rPr>
        <w:t>121.</w:t>
      </w:r>
      <w:r w:rsidRPr="00922266">
        <w:rPr>
          <w:rFonts w:ascii="Calibri" w:hAnsi="Calibri"/>
          <w:noProof/>
          <w:szCs w:val="21"/>
        </w:rPr>
        <w:tab/>
        <w:t xml:space="preserve">McSwiggan DA, Hussain KK, Taylor IO. A fatal case of cutaneous anthrax. J Hyg (Lond) </w:t>
      </w:r>
      <w:r w:rsidRPr="00922266">
        <w:rPr>
          <w:rFonts w:ascii="Calibri" w:hAnsi="Calibri"/>
          <w:b/>
          <w:noProof/>
          <w:szCs w:val="21"/>
        </w:rPr>
        <w:t>1974</w:t>
      </w:r>
      <w:r w:rsidRPr="00922266">
        <w:rPr>
          <w:rFonts w:ascii="Calibri" w:hAnsi="Calibri"/>
          <w:noProof/>
          <w:szCs w:val="21"/>
        </w:rPr>
        <w:t>; 73(1): 151-6.</w:t>
      </w:r>
      <w:bookmarkEnd w:id="121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122" w:name="_ENREF_122"/>
      <w:r w:rsidRPr="00922266">
        <w:rPr>
          <w:rFonts w:ascii="Calibri" w:hAnsi="Calibri"/>
          <w:noProof/>
          <w:szCs w:val="21"/>
        </w:rPr>
        <w:t>122.</w:t>
      </w:r>
      <w:r w:rsidRPr="00922266">
        <w:rPr>
          <w:rFonts w:ascii="Calibri" w:hAnsi="Calibri"/>
          <w:noProof/>
          <w:szCs w:val="21"/>
        </w:rPr>
        <w:tab/>
        <w:t xml:space="preserve">Vessal K, Yeganehdoust J, Dutz W, Kohout E. Radiological changes in inhalation anthrax. A report of radiological and pathological correlation in two cases. Clin Radiol </w:t>
      </w:r>
      <w:r w:rsidRPr="00922266">
        <w:rPr>
          <w:rFonts w:ascii="Calibri" w:hAnsi="Calibri"/>
          <w:b/>
          <w:noProof/>
          <w:szCs w:val="21"/>
        </w:rPr>
        <w:t>1975</w:t>
      </w:r>
      <w:r w:rsidRPr="00922266">
        <w:rPr>
          <w:rFonts w:ascii="Calibri" w:hAnsi="Calibri"/>
          <w:noProof/>
          <w:szCs w:val="21"/>
        </w:rPr>
        <w:t>; 26(4): 471-4.</w:t>
      </w:r>
      <w:bookmarkEnd w:id="122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123" w:name="_ENREF_123"/>
      <w:r w:rsidRPr="00922266">
        <w:rPr>
          <w:rFonts w:ascii="Calibri" w:hAnsi="Calibri"/>
          <w:noProof/>
          <w:szCs w:val="21"/>
        </w:rPr>
        <w:t>123.</w:t>
      </w:r>
      <w:r w:rsidRPr="00922266">
        <w:rPr>
          <w:rFonts w:ascii="Calibri" w:hAnsi="Calibri"/>
          <w:noProof/>
          <w:szCs w:val="21"/>
        </w:rPr>
        <w:tab/>
        <w:t xml:space="preserve">Rangel RA, Gonzalez DA. Bacillus anthracic meningitis. Neurology </w:t>
      </w:r>
      <w:r w:rsidRPr="00922266">
        <w:rPr>
          <w:rFonts w:ascii="Calibri" w:hAnsi="Calibri"/>
          <w:b/>
          <w:noProof/>
          <w:szCs w:val="21"/>
        </w:rPr>
        <w:t>1975</w:t>
      </w:r>
      <w:r w:rsidRPr="00922266">
        <w:rPr>
          <w:rFonts w:ascii="Calibri" w:hAnsi="Calibri"/>
          <w:noProof/>
          <w:szCs w:val="21"/>
        </w:rPr>
        <w:t>; 25(6): 525-30.</w:t>
      </w:r>
      <w:bookmarkEnd w:id="123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124" w:name="_ENREF_124"/>
      <w:r w:rsidRPr="00922266">
        <w:rPr>
          <w:rFonts w:ascii="Calibri" w:hAnsi="Calibri"/>
          <w:noProof/>
          <w:szCs w:val="21"/>
        </w:rPr>
        <w:t>124.</w:t>
      </w:r>
      <w:r w:rsidRPr="00922266">
        <w:rPr>
          <w:rFonts w:ascii="Calibri" w:hAnsi="Calibri"/>
          <w:noProof/>
          <w:szCs w:val="21"/>
        </w:rPr>
        <w:tab/>
        <w:t xml:space="preserve">Pluot M, Vital C, Aubertin J, Croix JC, Pire JC, Poisot D. Anthrax meningitis. Report of two cases with autopsies. Acta Neuropathol </w:t>
      </w:r>
      <w:r w:rsidRPr="00922266">
        <w:rPr>
          <w:rFonts w:ascii="Calibri" w:hAnsi="Calibri"/>
          <w:b/>
          <w:noProof/>
          <w:szCs w:val="21"/>
        </w:rPr>
        <w:t>1976</w:t>
      </w:r>
      <w:r w:rsidRPr="00922266">
        <w:rPr>
          <w:rFonts w:ascii="Calibri" w:hAnsi="Calibri"/>
          <w:noProof/>
          <w:szCs w:val="21"/>
        </w:rPr>
        <w:t>; 36(4): 339-45.</w:t>
      </w:r>
      <w:bookmarkEnd w:id="124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125" w:name="_ENREF_125"/>
      <w:r w:rsidRPr="00922266">
        <w:rPr>
          <w:rFonts w:ascii="Calibri" w:hAnsi="Calibri"/>
          <w:noProof/>
          <w:szCs w:val="21"/>
        </w:rPr>
        <w:t>125.</w:t>
      </w:r>
      <w:r w:rsidRPr="00922266">
        <w:rPr>
          <w:rFonts w:ascii="Calibri" w:hAnsi="Calibri"/>
          <w:noProof/>
          <w:szCs w:val="21"/>
        </w:rPr>
        <w:tab/>
        <w:t xml:space="preserve">Severn M. A fatal case of pulmonary anthrax. Br Med J </w:t>
      </w:r>
      <w:r w:rsidRPr="00922266">
        <w:rPr>
          <w:rFonts w:ascii="Calibri" w:hAnsi="Calibri"/>
          <w:b/>
          <w:noProof/>
          <w:szCs w:val="21"/>
        </w:rPr>
        <w:t>1976</w:t>
      </w:r>
      <w:r w:rsidRPr="00922266">
        <w:rPr>
          <w:rFonts w:ascii="Calibri" w:hAnsi="Calibri"/>
          <w:noProof/>
          <w:szCs w:val="21"/>
        </w:rPr>
        <w:t>; 1(6012): 748.</w:t>
      </w:r>
      <w:bookmarkEnd w:id="125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126" w:name="_ENREF_126"/>
      <w:r w:rsidRPr="00922266">
        <w:rPr>
          <w:rFonts w:ascii="Calibri" w:hAnsi="Calibri"/>
          <w:noProof/>
          <w:szCs w:val="21"/>
        </w:rPr>
        <w:t>126.</w:t>
      </w:r>
      <w:r w:rsidRPr="00922266">
        <w:rPr>
          <w:rFonts w:ascii="Calibri" w:hAnsi="Calibri"/>
          <w:noProof/>
          <w:szCs w:val="21"/>
        </w:rPr>
        <w:tab/>
        <w:t xml:space="preserve">Pandey R. Anthrax of the palate. Indian Journal of Otolaryngology and Head &amp; Neck Surgery </w:t>
      </w:r>
      <w:r w:rsidRPr="00922266">
        <w:rPr>
          <w:rFonts w:ascii="Calibri" w:hAnsi="Calibri"/>
          <w:b/>
          <w:noProof/>
          <w:szCs w:val="21"/>
        </w:rPr>
        <w:t>1977</w:t>
      </w:r>
      <w:r w:rsidRPr="00922266">
        <w:rPr>
          <w:rFonts w:ascii="Calibri" w:hAnsi="Calibri"/>
          <w:noProof/>
          <w:szCs w:val="21"/>
        </w:rPr>
        <w:t>; 29(3): 140-.</w:t>
      </w:r>
      <w:bookmarkEnd w:id="126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127" w:name="_ENREF_127"/>
      <w:r w:rsidRPr="00922266">
        <w:rPr>
          <w:rFonts w:ascii="Calibri" w:hAnsi="Calibri"/>
          <w:noProof/>
          <w:szCs w:val="21"/>
        </w:rPr>
        <w:t>127.</w:t>
      </w:r>
      <w:r w:rsidRPr="00922266">
        <w:rPr>
          <w:rFonts w:ascii="Calibri" w:hAnsi="Calibri"/>
          <w:noProof/>
          <w:szCs w:val="21"/>
        </w:rPr>
        <w:tab/>
        <w:t xml:space="preserve">Nalin DR, Sultana B, Sahunja R, et al. Survival of a patient with intestinal anthrax. Am J Med </w:t>
      </w:r>
      <w:r w:rsidRPr="00922266">
        <w:rPr>
          <w:rFonts w:ascii="Calibri" w:hAnsi="Calibri"/>
          <w:b/>
          <w:noProof/>
          <w:szCs w:val="21"/>
        </w:rPr>
        <w:t>1977</w:t>
      </w:r>
      <w:r w:rsidRPr="00922266">
        <w:rPr>
          <w:rFonts w:ascii="Calibri" w:hAnsi="Calibri"/>
          <w:noProof/>
          <w:szCs w:val="21"/>
        </w:rPr>
        <w:t>; 62(1): 130-2.</w:t>
      </w:r>
      <w:bookmarkEnd w:id="127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128" w:name="_ENREF_128"/>
      <w:r w:rsidRPr="00922266">
        <w:rPr>
          <w:rFonts w:ascii="Calibri" w:hAnsi="Calibri"/>
          <w:noProof/>
          <w:szCs w:val="21"/>
        </w:rPr>
        <w:t>128.</w:t>
      </w:r>
      <w:r w:rsidRPr="00922266">
        <w:rPr>
          <w:rFonts w:ascii="Calibri" w:hAnsi="Calibri"/>
          <w:noProof/>
          <w:szCs w:val="21"/>
        </w:rPr>
        <w:tab/>
        <w:t xml:space="preserve">Suffin SC, Carnes WH, Kaufmann AF. Inhalation anthrax in a home craftsman. Hum Pathol </w:t>
      </w:r>
      <w:r w:rsidRPr="00922266">
        <w:rPr>
          <w:rFonts w:ascii="Calibri" w:hAnsi="Calibri"/>
          <w:b/>
          <w:noProof/>
          <w:szCs w:val="21"/>
        </w:rPr>
        <w:t>1978</w:t>
      </w:r>
      <w:r w:rsidRPr="00922266">
        <w:rPr>
          <w:rFonts w:ascii="Calibri" w:hAnsi="Calibri"/>
          <w:noProof/>
          <w:szCs w:val="21"/>
        </w:rPr>
        <w:t>; 9(5): 594-7.</w:t>
      </w:r>
      <w:bookmarkEnd w:id="128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129" w:name="_ENREF_129"/>
      <w:r w:rsidRPr="00922266">
        <w:rPr>
          <w:rFonts w:ascii="Calibri" w:hAnsi="Calibri"/>
          <w:noProof/>
          <w:szCs w:val="21"/>
        </w:rPr>
        <w:t>129.</w:t>
      </w:r>
      <w:r w:rsidRPr="00922266">
        <w:rPr>
          <w:rFonts w:ascii="Calibri" w:hAnsi="Calibri"/>
          <w:noProof/>
          <w:szCs w:val="21"/>
        </w:rPr>
        <w:tab/>
        <w:t xml:space="preserve">Al-Dulaimy SB, Al-Allaf GA. Anthrax meningitis. Trans R Soc Trop Med Hyg </w:t>
      </w:r>
      <w:r w:rsidRPr="00922266">
        <w:rPr>
          <w:rFonts w:ascii="Calibri" w:hAnsi="Calibri"/>
          <w:b/>
          <w:noProof/>
          <w:szCs w:val="21"/>
        </w:rPr>
        <w:t>1978</w:t>
      </w:r>
      <w:r w:rsidRPr="00922266">
        <w:rPr>
          <w:rFonts w:ascii="Calibri" w:hAnsi="Calibri"/>
          <w:noProof/>
          <w:szCs w:val="21"/>
        </w:rPr>
        <w:t>; 72(3): 315.</w:t>
      </w:r>
      <w:bookmarkEnd w:id="129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130" w:name="_ENREF_130"/>
      <w:r w:rsidRPr="00922266">
        <w:rPr>
          <w:rFonts w:ascii="Calibri" w:hAnsi="Calibri"/>
          <w:noProof/>
          <w:szCs w:val="21"/>
        </w:rPr>
        <w:t>130.</w:t>
      </w:r>
      <w:r w:rsidRPr="00922266">
        <w:rPr>
          <w:rFonts w:ascii="Calibri" w:hAnsi="Calibri"/>
          <w:noProof/>
          <w:szCs w:val="21"/>
        </w:rPr>
        <w:tab/>
        <w:t xml:space="preserve">Jena GP. Intestinal Anthrax in Man: a Case Report. Cent Afr J Med </w:t>
      </w:r>
      <w:r w:rsidRPr="00922266">
        <w:rPr>
          <w:rFonts w:ascii="Calibri" w:hAnsi="Calibri"/>
          <w:b/>
          <w:noProof/>
          <w:szCs w:val="21"/>
        </w:rPr>
        <w:t>1980</w:t>
      </w:r>
      <w:r w:rsidRPr="00922266">
        <w:rPr>
          <w:rFonts w:ascii="Calibri" w:hAnsi="Calibri"/>
          <w:noProof/>
          <w:szCs w:val="21"/>
        </w:rPr>
        <w:t>; 26(12): 253-4.</w:t>
      </w:r>
      <w:bookmarkEnd w:id="130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131" w:name="_ENREF_131"/>
      <w:r w:rsidRPr="00922266">
        <w:rPr>
          <w:rFonts w:ascii="Calibri" w:hAnsi="Calibri"/>
          <w:noProof/>
          <w:szCs w:val="21"/>
        </w:rPr>
        <w:t>131.</w:t>
      </w:r>
      <w:r w:rsidRPr="00922266">
        <w:rPr>
          <w:rFonts w:ascii="Calibri" w:hAnsi="Calibri"/>
          <w:noProof/>
          <w:szCs w:val="21"/>
        </w:rPr>
        <w:tab/>
        <w:t xml:space="preserve">Levy LM, Baker N, Meyer MP, Crosland P, Hampton J. Anthrax meningitis in Zimbabwe. Cent Afr J Med </w:t>
      </w:r>
      <w:r w:rsidRPr="00922266">
        <w:rPr>
          <w:rFonts w:ascii="Calibri" w:hAnsi="Calibri"/>
          <w:b/>
          <w:noProof/>
          <w:szCs w:val="21"/>
        </w:rPr>
        <w:t>1981</w:t>
      </w:r>
      <w:r w:rsidRPr="00922266">
        <w:rPr>
          <w:rFonts w:ascii="Calibri" w:hAnsi="Calibri"/>
          <w:noProof/>
          <w:szCs w:val="21"/>
        </w:rPr>
        <w:t>; 27(6): 101-4.</w:t>
      </w:r>
      <w:bookmarkEnd w:id="131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132" w:name="_ENREF_132"/>
      <w:r w:rsidRPr="00922266">
        <w:rPr>
          <w:rFonts w:ascii="Calibri" w:hAnsi="Calibri"/>
          <w:noProof/>
          <w:szCs w:val="21"/>
        </w:rPr>
        <w:t>132.</w:t>
      </w:r>
      <w:r w:rsidRPr="00922266">
        <w:rPr>
          <w:rFonts w:ascii="Calibri" w:hAnsi="Calibri"/>
          <w:noProof/>
          <w:szCs w:val="21"/>
        </w:rPr>
        <w:tab/>
        <w:t xml:space="preserve">Koshi G, Lalitha MK, Daniel J, Chacko A, Pulimood BM. Anthrax meningitis, a rare clinical entity. J Assoc Physicians India </w:t>
      </w:r>
      <w:r w:rsidRPr="00922266">
        <w:rPr>
          <w:rFonts w:ascii="Calibri" w:hAnsi="Calibri"/>
          <w:b/>
          <w:noProof/>
          <w:szCs w:val="21"/>
        </w:rPr>
        <w:t>1981</w:t>
      </w:r>
      <w:r w:rsidRPr="00922266">
        <w:rPr>
          <w:rFonts w:ascii="Calibri" w:hAnsi="Calibri"/>
          <w:noProof/>
          <w:szCs w:val="21"/>
        </w:rPr>
        <w:t>; 29(1): 59-62.</w:t>
      </w:r>
      <w:bookmarkEnd w:id="132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133" w:name="_ENREF_133"/>
      <w:r w:rsidRPr="00922266">
        <w:rPr>
          <w:rFonts w:ascii="Calibri" w:hAnsi="Calibri"/>
          <w:noProof/>
          <w:szCs w:val="21"/>
        </w:rPr>
        <w:t>133.</w:t>
      </w:r>
      <w:r w:rsidRPr="00922266">
        <w:rPr>
          <w:rFonts w:ascii="Calibri" w:hAnsi="Calibri"/>
          <w:noProof/>
          <w:szCs w:val="21"/>
        </w:rPr>
        <w:tab/>
        <w:t xml:space="preserve">Lalitha M, Anandi V, Walter N, et al. Unusual forms of anthrax–a clinical problem. Salisbury Med Bull S </w:t>
      </w:r>
      <w:r w:rsidRPr="00922266">
        <w:rPr>
          <w:rFonts w:ascii="Calibri" w:hAnsi="Calibri"/>
          <w:b/>
          <w:noProof/>
          <w:szCs w:val="21"/>
        </w:rPr>
        <w:t>1990</w:t>
      </w:r>
      <w:r w:rsidRPr="00922266">
        <w:rPr>
          <w:rFonts w:ascii="Calibri" w:hAnsi="Calibri"/>
          <w:noProof/>
          <w:szCs w:val="21"/>
        </w:rPr>
        <w:t>; 68: 38-40.</w:t>
      </w:r>
      <w:bookmarkEnd w:id="133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134" w:name="_ENREF_134"/>
      <w:r w:rsidRPr="00922266">
        <w:rPr>
          <w:rFonts w:ascii="Calibri" w:hAnsi="Calibri"/>
          <w:noProof/>
          <w:szCs w:val="21"/>
        </w:rPr>
        <w:t>134.</w:t>
      </w:r>
      <w:r w:rsidRPr="00922266">
        <w:rPr>
          <w:rFonts w:ascii="Calibri" w:hAnsi="Calibri"/>
          <w:noProof/>
          <w:szCs w:val="21"/>
        </w:rPr>
        <w:tab/>
        <w:t xml:space="preserve">Chandramukhi A, Shankar P, Rao TV, Sundararajan S, Swamy H. Acute leptomeningitis due to Bacillus anthracis. A case report. Trop Geogr Med </w:t>
      </w:r>
      <w:r w:rsidRPr="00922266">
        <w:rPr>
          <w:rFonts w:ascii="Calibri" w:hAnsi="Calibri"/>
          <w:b/>
          <w:noProof/>
          <w:szCs w:val="21"/>
        </w:rPr>
        <w:t>1983</w:t>
      </w:r>
      <w:r w:rsidRPr="00922266">
        <w:rPr>
          <w:rFonts w:ascii="Calibri" w:hAnsi="Calibri"/>
          <w:noProof/>
          <w:szCs w:val="21"/>
        </w:rPr>
        <w:t>; 35(1): 79-82.</w:t>
      </w:r>
      <w:bookmarkEnd w:id="134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135" w:name="_ENREF_135"/>
      <w:r w:rsidRPr="00922266">
        <w:rPr>
          <w:rFonts w:ascii="Calibri" w:hAnsi="Calibri"/>
          <w:noProof/>
          <w:szCs w:val="21"/>
        </w:rPr>
        <w:t>135.</w:t>
      </w:r>
      <w:r w:rsidRPr="00922266">
        <w:rPr>
          <w:rFonts w:ascii="Calibri" w:hAnsi="Calibri"/>
          <w:noProof/>
          <w:szCs w:val="21"/>
        </w:rPr>
        <w:tab/>
        <w:t xml:space="preserve">Bhat P, Pereira P, Mohan N. Primary anthrax meningitis: a case report. Neurol India </w:t>
      </w:r>
      <w:r w:rsidRPr="00922266">
        <w:rPr>
          <w:rFonts w:ascii="Calibri" w:hAnsi="Calibri"/>
          <w:b/>
          <w:noProof/>
          <w:szCs w:val="21"/>
        </w:rPr>
        <w:t>1983</w:t>
      </w:r>
      <w:r w:rsidRPr="00922266">
        <w:rPr>
          <w:rFonts w:ascii="Calibri" w:hAnsi="Calibri"/>
          <w:noProof/>
          <w:szCs w:val="21"/>
        </w:rPr>
        <w:t>; 31: 71-3.</w:t>
      </w:r>
      <w:bookmarkEnd w:id="135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136" w:name="_ENREF_136"/>
      <w:r w:rsidRPr="00922266">
        <w:rPr>
          <w:rFonts w:ascii="Calibri" w:hAnsi="Calibri"/>
          <w:noProof/>
          <w:szCs w:val="21"/>
        </w:rPr>
        <w:lastRenderedPageBreak/>
        <w:t>136.</w:t>
      </w:r>
      <w:r w:rsidRPr="00922266">
        <w:rPr>
          <w:rFonts w:ascii="Calibri" w:hAnsi="Calibri"/>
          <w:noProof/>
          <w:szCs w:val="21"/>
        </w:rPr>
        <w:tab/>
        <w:t xml:space="preserve">Wylock P, Jaeken R, Deraemaecker R. Anthrax of the hand: case report. J Hand Surg [Am] </w:t>
      </w:r>
      <w:r w:rsidRPr="00922266">
        <w:rPr>
          <w:rFonts w:ascii="Calibri" w:hAnsi="Calibri"/>
          <w:b/>
          <w:noProof/>
          <w:szCs w:val="21"/>
        </w:rPr>
        <w:t>1983</w:t>
      </w:r>
      <w:r w:rsidRPr="00922266">
        <w:rPr>
          <w:rFonts w:ascii="Calibri" w:hAnsi="Calibri"/>
          <w:noProof/>
          <w:szCs w:val="21"/>
        </w:rPr>
        <w:t>; 8(5 Pt 1): 576-8.</w:t>
      </w:r>
      <w:bookmarkEnd w:id="136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137" w:name="_ENREF_137"/>
      <w:r w:rsidRPr="00922266">
        <w:rPr>
          <w:rFonts w:ascii="Calibri" w:hAnsi="Calibri"/>
          <w:noProof/>
          <w:szCs w:val="21"/>
        </w:rPr>
        <w:t>137.</w:t>
      </w:r>
      <w:r w:rsidRPr="00922266">
        <w:rPr>
          <w:rFonts w:ascii="Calibri" w:hAnsi="Calibri"/>
          <w:noProof/>
          <w:szCs w:val="21"/>
        </w:rPr>
        <w:tab/>
        <w:t xml:space="preserve">Navacharoen N, Sirisanthana T, Navacharoen W, Ruckphaopunt K. Oropharyngeal anthrax. J Laryngol Otol </w:t>
      </w:r>
      <w:r w:rsidRPr="00922266">
        <w:rPr>
          <w:rFonts w:ascii="Calibri" w:hAnsi="Calibri"/>
          <w:b/>
          <w:noProof/>
          <w:szCs w:val="21"/>
        </w:rPr>
        <w:t>1985</w:t>
      </w:r>
      <w:r w:rsidRPr="00922266">
        <w:rPr>
          <w:rFonts w:ascii="Calibri" w:hAnsi="Calibri"/>
          <w:noProof/>
          <w:szCs w:val="21"/>
        </w:rPr>
        <w:t>; 99(12): 1293-5.</w:t>
      </w:r>
      <w:bookmarkEnd w:id="137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138" w:name="_ENREF_138"/>
      <w:r w:rsidRPr="00922266">
        <w:rPr>
          <w:rFonts w:ascii="Calibri" w:hAnsi="Calibri"/>
          <w:noProof/>
          <w:szCs w:val="21"/>
        </w:rPr>
        <w:t>138.</w:t>
      </w:r>
      <w:r w:rsidRPr="00922266">
        <w:rPr>
          <w:rFonts w:ascii="Calibri" w:hAnsi="Calibri"/>
          <w:noProof/>
          <w:szCs w:val="21"/>
        </w:rPr>
        <w:tab/>
        <w:t xml:space="preserve">Bhat P, Mohan DN, Srinivasa H. Intestinal anthrax with bacteriological investigations. J Infect Dis </w:t>
      </w:r>
      <w:r w:rsidRPr="00922266">
        <w:rPr>
          <w:rFonts w:ascii="Calibri" w:hAnsi="Calibri"/>
          <w:b/>
          <w:noProof/>
          <w:szCs w:val="21"/>
        </w:rPr>
        <w:t>1985</w:t>
      </w:r>
      <w:r w:rsidRPr="00922266">
        <w:rPr>
          <w:rFonts w:ascii="Calibri" w:hAnsi="Calibri"/>
          <w:noProof/>
          <w:szCs w:val="21"/>
        </w:rPr>
        <w:t>; 152(6): 1357-8.</w:t>
      </w:r>
      <w:bookmarkEnd w:id="138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139" w:name="_ENREF_139"/>
      <w:r w:rsidRPr="00922266">
        <w:rPr>
          <w:rFonts w:ascii="Calibri" w:hAnsi="Calibri"/>
          <w:noProof/>
          <w:szCs w:val="21"/>
        </w:rPr>
        <w:t>139.</w:t>
      </w:r>
      <w:r w:rsidRPr="00922266">
        <w:rPr>
          <w:rFonts w:ascii="Calibri" w:hAnsi="Calibri"/>
          <w:noProof/>
          <w:szCs w:val="21"/>
        </w:rPr>
        <w:tab/>
        <w:t xml:space="preserve">Bhat P, Mohan N. Human anthrax as seen in Southern India. Salisbury Med Bull </w:t>
      </w:r>
      <w:r w:rsidRPr="00922266">
        <w:rPr>
          <w:rFonts w:ascii="Calibri" w:hAnsi="Calibri"/>
          <w:b/>
          <w:noProof/>
          <w:szCs w:val="21"/>
        </w:rPr>
        <w:t>1990</w:t>
      </w:r>
      <w:r w:rsidRPr="00922266">
        <w:rPr>
          <w:rFonts w:ascii="Calibri" w:hAnsi="Calibri"/>
          <w:noProof/>
          <w:szCs w:val="21"/>
        </w:rPr>
        <w:t>; 68: 12.</w:t>
      </w:r>
      <w:bookmarkEnd w:id="139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140" w:name="_ENREF_140"/>
      <w:r w:rsidRPr="00922266">
        <w:rPr>
          <w:rFonts w:ascii="Calibri" w:hAnsi="Calibri"/>
          <w:noProof/>
          <w:szCs w:val="21"/>
        </w:rPr>
        <w:t>140.</w:t>
      </w:r>
      <w:r w:rsidRPr="00922266">
        <w:rPr>
          <w:rFonts w:ascii="Calibri" w:hAnsi="Calibri"/>
          <w:noProof/>
          <w:szCs w:val="21"/>
        </w:rPr>
        <w:tab/>
        <w:t xml:space="preserve">Doganay M, Almac A, Hanagasi R. Primary throat anthrax. A report of six cases. Scand J Infect Dis </w:t>
      </w:r>
      <w:r w:rsidRPr="00922266">
        <w:rPr>
          <w:rFonts w:ascii="Calibri" w:hAnsi="Calibri"/>
          <w:b/>
          <w:noProof/>
          <w:szCs w:val="21"/>
        </w:rPr>
        <w:t>1986</w:t>
      </w:r>
      <w:r w:rsidRPr="00922266">
        <w:rPr>
          <w:rFonts w:ascii="Calibri" w:hAnsi="Calibri"/>
          <w:noProof/>
          <w:szCs w:val="21"/>
        </w:rPr>
        <w:t>; 18(5): 415-9.</w:t>
      </w:r>
      <w:bookmarkEnd w:id="140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141" w:name="_ENREF_141"/>
      <w:r w:rsidRPr="00922266">
        <w:rPr>
          <w:rFonts w:ascii="Calibri" w:hAnsi="Calibri"/>
          <w:noProof/>
          <w:szCs w:val="21"/>
        </w:rPr>
        <w:t>141.</w:t>
      </w:r>
      <w:r w:rsidRPr="00922266">
        <w:rPr>
          <w:rFonts w:ascii="Calibri" w:hAnsi="Calibri"/>
          <w:noProof/>
          <w:szCs w:val="21"/>
        </w:rPr>
        <w:tab/>
        <w:t xml:space="preserve">Khanna N, Gokul B, Ravikumar R, et al. Successfully treated primary anthrax meningitis. Indian J Pathol Microbiol </w:t>
      </w:r>
      <w:r w:rsidRPr="00922266">
        <w:rPr>
          <w:rFonts w:ascii="Calibri" w:hAnsi="Calibri"/>
          <w:b/>
          <w:noProof/>
          <w:szCs w:val="21"/>
        </w:rPr>
        <w:t>1989</w:t>
      </w:r>
      <w:r w:rsidRPr="00922266">
        <w:rPr>
          <w:rFonts w:ascii="Calibri" w:hAnsi="Calibri"/>
          <w:noProof/>
          <w:szCs w:val="21"/>
        </w:rPr>
        <w:t>; 32(4): 315-7.</w:t>
      </w:r>
      <w:bookmarkEnd w:id="141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142" w:name="_ENREF_142"/>
      <w:r w:rsidRPr="00922266">
        <w:rPr>
          <w:rFonts w:ascii="Calibri" w:hAnsi="Calibri"/>
          <w:noProof/>
          <w:szCs w:val="21"/>
        </w:rPr>
        <w:t>142.</w:t>
      </w:r>
      <w:r w:rsidRPr="00922266">
        <w:rPr>
          <w:rFonts w:ascii="Calibri" w:hAnsi="Calibri"/>
          <w:noProof/>
          <w:szCs w:val="21"/>
        </w:rPr>
        <w:tab/>
        <w:t xml:space="preserve">Narayan SK, Sreelakshmi M, Sujatha S, Dutta TK. Anthrax meningoencephalitis--declining trends in an uncommon but catastrophic CNS infection in rural Tamil Nadu, South India. J Neurol Sci </w:t>
      </w:r>
      <w:r w:rsidRPr="00922266">
        <w:rPr>
          <w:rFonts w:ascii="Calibri" w:hAnsi="Calibri"/>
          <w:b/>
          <w:noProof/>
          <w:szCs w:val="21"/>
        </w:rPr>
        <w:t>2009</w:t>
      </w:r>
      <w:r w:rsidRPr="00922266">
        <w:rPr>
          <w:rFonts w:ascii="Calibri" w:hAnsi="Calibri"/>
          <w:noProof/>
          <w:szCs w:val="21"/>
        </w:rPr>
        <w:t>; 281(1-2): 41-5.</w:t>
      </w:r>
      <w:bookmarkEnd w:id="142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143" w:name="_ENREF_143"/>
      <w:r w:rsidRPr="00922266">
        <w:rPr>
          <w:rFonts w:ascii="Calibri" w:hAnsi="Calibri"/>
          <w:noProof/>
          <w:szCs w:val="21"/>
        </w:rPr>
        <w:t>143.</w:t>
      </w:r>
      <w:r w:rsidRPr="00922266">
        <w:rPr>
          <w:rFonts w:ascii="Calibri" w:hAnsi="Calibri"/>
          <w:noProof/>
          <w:szCs w:val="21"/>
        </w:rPr>
        <w:tab/>
        <w:t xml:space="preserve">Kanungo R SS, Das AK, Rao RS. Anthrax Meningitis: a Clinical Enigma. Indian J Med Microbiol </w:t>
      </w:r>
      <w:r w:rsidRPr="00922266">
        <w:rPr>
          <w:rFonts w:ascii="Calibri" w:hAnsi="Calibri"/>
          <w:b/>
          <w:noProof/>
          <w:szCs w:val="21"/>
        </w:rPr>
        <w:t>1990</w:t>
      </w:r>
      <w:r w:rsidRPr="00922266">
        <w:rPr>
          <w:rFonts w:ascii="Calibri" w:hAnsi="Calibri"/>
          <w:noProof/>
          <w:szCs w:val="21"/>
        </w:rPr>
        <w:t>; 6(149–151): 149.</w:t>
      </w:r>
      <w:bookmarkEnd w:id="143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144" w:name="_ENREF_144"/>
      <w:r w:rsidRPr="00922266">
        <w:rPr>
          <w:rFonts w:ascii="Calibri" w:hAnsi="Calibri"/>
          <w:noProof/>
          <w:szCs w:val="21"/>
        </w:rPr>
        <w:t>144.</w:t>
      </w:r>
      <w:r w:rsidRPr="00922266">
        <w:rPr>
          <w:rFonts w:ascii="Calibri" w:hAnsi="Calibri"/>
          <w:noProof/>
          <w:szCs w:val="21"/>
        </w:rPr>
        <w:tab/>
        <w:t xml:space="preserve">Kanungo R, Kumar A, Bhattacharya S, Dutta TK, Das AK, Badrinath S. Problem of timely diagnosis in anthrax meningitis. J Assoc Physicians India </w:t>
      </w:r>
      <w:r w:rsidRPr="00922266">
        <w:rPr>
          <w:rFonts w:ascii="Calibri" w:hAnsi="Calibri"/>
          <w:b/>
          <w:noProof/>
          <w:szCs w:val="21"/>
        </w:rPr>
        <w:t>2002</w:t>
      </w:r>
      <w:r w:rsidRPr="00922266">
        <w:rPr>
          <w:rFonts w:ascii="Calibri" w:hAnsi="Calibri"/>
          <w:noProof/>
          <w:szCs w:val="21"/>
        </w:rPr>
        <w:t>; 50: 913-5.</w:t>
      </w:r>
      <w:bookmarkEnd w:id="144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145" w:name="_ENREF_145"/>
      <w:r w:rsidRPr="00922266">
        <w:rPr>
          <w:rFonts w:ascii="Calibri" w:hAnsi="Calibri"/>
          <w:noProof/>
          <w:szCs w:val="21"/>
        </w:rPr>
        <w:t>145.</w:t>
      </w:r>
      <w:r w:rsidRPr="00922266">
        <w:rPr>
          <w:rFonts w:ascii="Calibri" w:hAnsi="Calibri"/>
          <w:noProof/>
          <w:szCs w:val="21"/>
        </w:rPr>
        <w:tab/>
        <w:t xml:space="preserve">Winter H, Pfisterer RM. [Inhalation anthrax in a textile worker: non-fatal course]. Schweiz Med Wochenschr </w:t>
      </w:r>
      <w:r w:rsidRPr="00922266">
        <w:rPr>
          <w:rFonts w:ascii="Calibri" w:hAnsi="Calibri"/>
          <w:b/>
          <w:noProof/>
          <w:szCs w:val="21"/>
        </w:rPr>
        <w:t>1991</w:t>
      </w:r>
      <w:r w:rsidRPr="00922266">
        <w:rPr>
          <w:rFonts w:ascii="Calibri" w:hAnsi="Calibri"/>
          <w:noProof/>
          <w:szCs w:val="21"/>
        </w:rPr>
        <w:t>; 121(22): 832-5.</w:t>
      </w:r>
      <w:bookmarkEnd w:id="145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146" w:name="_ENREF_146"/>
      <w:r w:rsidRPr="00922266">
        <w:rPr>
          <w:rFonts w:ascii="Calibri" w:hAnsi="Calibri"/>
          <w:noProof/>
          <w:szCs w:val="21"/>
        </w:rPr>
        <w:t>146.</w:t>
      </w:r>
      <w:r w:rsidRPr="00922266">
        <w:rPr>
          <w:rFonts w:ascii="Calibri" w:hAnsi="Calibri"/>
          <w:noProof/>
          <w:szCs w:val="21"/>
        </w:rPr>
        <w:tab/>
        <w:t xml:space="preserve">Pfisterer RM. [An anthrax epidemic in Switzerland. Clinical, diagnostic and epidemiological aspects of a mostly forgotten disease]. Schweiz Med Wochenschr </w:t>
      </w:r>
      <w:r w:rsidRPr="00922266">
        <w:rPr>
          <w:rFonts w:ascii="Calibri" w:hAnsi="Calibri"/>
          <w:b/>
          <w:noProof/>
          <w:szCs w:val="21"/>
        </w:rPr>
        <w:t>1991</w:t>
      </w:r>
      <w:r w:rsidRPr="00922266">
        <w:rPr>
          <w:rFonts w:ascii="Calibri" w:hAnsi="Calibri"/>
          <w:noProof/>
          <w:szCs w:val="21"/>
        </w:rPr>
        <w:t>; 121(22): 813-25.</w:t>
      </w:r>
      <w:bookmarkEnd w:id="146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147" w:name="_ENREF_147"/>
      <w:r w:rsidRPr="00922266">
        <w:rPr>
          <w:rFonts w:ascii="Calibri" w:hAnsi="Calibri"/>
          <w:noProof/>
          <w:szCs w:val="21"/>
        </w:rPr>
        <w:t>147.</w:t>
      </w:r>
      <w:r w:rsidRPr="00922266">
        <w:rPr>
          <w:rFonts w:ascii="Calibri" w:hAnsi="Calibri"/>
          <w:noProof/>
          <w:szCs w:val="21"/>
        </w:rPr>
        <w:tab/>
        <w:t xml:space="preserve">Bharathmoorthy, Chakravarthy I, Swaminathan RP, et al. Haemorrhagic meningitis due to Bacillus anthrax. J Assoc Physicians India </w:t>
      </w:r>
      <w:r w:rsidRPr="00922266">
        <w:rPr>
          <w:rFonts w:ascii="Calibri" w:hAnsi="Calibri"/>
          <w:b/>
          <w:noProof/>
          <w:szCs w:val="21"/>
        </w:rPr>
        <w:t>1992</w:t>
      </w:r>
      <w:r w:rsidRPr="00922266">
        <w:rPr>
          <w:rFonts w:ascii="Calibri" w:hAnsi="Calibri"/>
          <w:noProof/>
          <w:szCs w:val="21"/>
        </w:rPr>
        <w:t>; 40(2): 134-5.</w:t>
      </w:r>
      <w:bookmarkEnd w:id="147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148" w:name="_ENREF_148"/>
      <w:r w:rsidRPr="00922266">
        <w:rPr>
          <w:rFonts w:ascii="Calibri" w:hAnsi="Calibri"/>
          <w:noProof/>
          <w:szCs w:val="21"/>
        </w:rPr>
        <w:t>148.</w:t>
      </w:r>
      <w:r w:rsidRPr="00922266">
        <w:rPr>
          <w:rFonts w:ascii="Calibri" w:hAnsi="Calibri"/>
          <w:noProof/>
          <w:szCs w:val="21"/>
        </w:rPr>
        <w:tab/>
        <w:t xml:space="preserve">Tabatabaie P, Syadati A. Bacillus anthracis as a cause of bacterial meningitis. Pediatr Infect Dis J </w:t>
      </w:r>
      <w:r w:rsidRPr="00922266">
        <w:rPr>
          <w:rFonts w:ascii="Calibri" w:hAnsi="Calibri"/>
          <w:b/>
          <w:noProof/>
          <w:szCs w:val="21"/>
        </w:rPr>
        <w:t>1993</w:t>
      </w:r>
      <w:r w:rsidRPr="00922266">
        <w:rPr>
          <w:rFonts w:ascii="Calibri" w:hAnsi="Calibri"/>
          <w:noProof/>
          <w:szCs w:val="21"/>
        </w:rPr>
        <w:t>; 12(12): 1035-6.</w:t>
      </w:r>
      <w:bookmarkEnd w:id="148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149" w:name="_ENREF_149"/>
      <w:r w:rsidRPr="00922266">
        <w:rPr>
          <w:rFonts w:ascii="Calibri" w:hAnsi="Calibri"/>
          <w:noProof/>
          <w:szCs w:val="21"/>
        </w:rPr>
        <w:t>149.</w:t>
      </w:r>
      <w:r w:rsidRPr="00922266">
        <w:rPr>
          <w:rFonts w:ascii="Calibri" w:hAnsi="Calibri"/>
          <w:noProof/>
          <w:szCs w:val="21"/>
        </w:rPr>
        <w:tab/>
        <w:t xml:space="preserve">Skolubovich GV, Ruban GE. [An outbreak of anthrax in Amur Province in 1954 (from experience in the diagnosis and control of anthrax)]. Zh Mikrobiol Epidemiol Immunobiol </w:t>
      </w:r>
      <w:r w:rsidRPr="00922266">
        <w:rPr>
          <w:rFonts w:ascii="Calibri" w:hAnsi="Calibri"/>
          <w:b/>
          <w:noProof/>
          <w:szCs w:val="21"/>
        </w:rPr>
        <w:t>1995</w:t>
      </w:r>
      <w:r w:rsidRPr="00922266">
        <w:rPr>
          <w:rFonts w:ascii="Calibri" w:hAnsi="Calibri"/>
          <w:noProof/>
          <w:szCs w:val="21"/>
        </w:rPr>
        <w:t>; (4): 102-5.</w:t>
      </w:r>
      <w:bookmarkEnd w:id="149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150" w:name="_ENREF_150"/>
      <w:r w:rsidRPr="00922266">
        <w:rPr>
          <w:rFonts w:ascii="Calibri" w:hAnsi="Calibri"/>
          <w:noProof/>
          <w:szCs w:val="21"/>
        </w:rPr>
        <w:t>150.</w:t>
      </w:r>
      <w:r w:rsidRPr="00922266">
        <w:rPr>
          <w:rFonts w:ascii="Calibri" w:hAnsi="Calibri"/>
          <w:noProof/>
          <w:szCs w:val="21"/>
        </w:rPr>
        <w:tab/>
        <w:t xml:space="preserve">George S, Mathai D, Balraj V, Lalitha MK, John TJ. An outbreak of anthrax meningoencephalitis. Trans R Soc Trop Med Hyg </w:t>
      </w:r>
      <w:r w:rsidRPr="00922266">
        <w:rPr>
          <w:rFonts w:ascii="Calibri" w:hAnsi="Calibri"/>
          <w:b/>
          <w:noProof/>
          <w:szCs w:val="21"/>
        </w:rPr>
        <w:t>1994</w:t>
      </w:r>
      <w:r w:rsidRPr="00922266">
        <w:rPr>
          <w:rFonts w:ascii="Calibri" w:hAnsi="Calibri"/>
          <w:noProof/>
          <w:szCs w:val="21"/>
        </w:rPr>
        <w:t>; 88(2): 206-7.</w:t>
      </w:r>
      <w:bookmarkEnd w:id="150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151" w:name="_ENREF_151"/>
      <w:r w:rsidRPr="00922266">
        <w:rPr>
          <w:rFonts w:ascii="Calibri" w:hAnsi="Calibri"/>
          <w:noProof/>
          <w:szCs w:val="21"/>
        </w:rPr>
        <w:t>151.</w:t>
      </w:r>
      <w:r w:rsidRPr="00922266">
        <w:rPr>
          <w:rFonts w:ascii="Calibri" w:hAnsi="Calibri"/>
          <w:noProof/>
          <w:szCs w:val="21"/>
        </w:rPr>
        <w:tab/>
        <w:t xml:space="preserve">Paulet R, Caussin C, Coudray J, Selcer D, de Rohan CP. [Visceral form of human anthrax imported from Africa]. Presse medicale (Paris, France: 1983) </w:t>
      </w:r>
      <w:r w:rsidRPr="00922266">
        <w:rPr>
          <w:rFonts w:ascii="Calibri" w:hAnsi="Calibri"/>
          <w:b/>
          <w:noProof/>
          <w:szCs w:val="21"/>
        </w:rPr>
        <w:t>1994</w:t>
      </w:r>
      <w:r w:rsidRPr="00922266">
        <w:rPr>
          <w:rFonts w:ascii="Calibri" w:hAnsi="Calibri"/>
          <w:noProof/>
          <w:szCs w:val="21"/>
        </w:rPr>
        <w:t>; 23(10): 477-8.</w:t>
      </w:r>
      <w:bookmarkEnd w:id="151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152" w:name="_ENREF_152"/>
      <w:r w:rsidRPr="00922266">
        <w:rPr>
          <w:rFonts w:ascii="Calibri" w:hAnsi="Calibri"/>
          <w:noProof/>
          <w:szCs w:val="21"/>
        </w:rPr>
        <w:lastRenderedPageBreak/>
        <w:t>152.</w:t>
      </w:r>
      <w:r w:rsidRPr="00922266">
        <w:rPr>
          <w:rFonts w:ascii="Calibri" w:hAnsi="Calibri"/>
          <w:noProof/>
          <w:szCs w:val="21"/>
        </w:rPr>
        <w:tab/>
        <w:t xml:space="preserve">Alizad A, Ayoub EM, Makki N. Intestinal anthrax in a two-year-old child. Pediatr Infect Dis J </w:t>
      </w:r>
      <w:r w:rsidRPr="00922266">
        <w:rPr>
          <w:rFonts w:ascii="Calibri" w:hAnsi="Calibri"/>
          <w:b/>
          <w:noProof/>
          <w:szCs w:val="21"/>
        </w:rPr>
        <w:t>1995</w:t>
      </w:r>
      <w:r w:rsidRPr="00922266">
        <w:rPr>
          <w:rFonts w:ascii="Calibri" w:hAnsi="Calibri"/>
          <w:noProof/>
          <w:szCs w:val="21"/>
        </w:rPr>
        <w:t>; 14(5): 394.</w:t>
      </w:r>
      <w:bookmarkEnd w:id="152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153" w:name="_ENREF_153"/>
      <w:r w:rsidRPr="00922266">
        <w:rPr>
          <w:rFonts w:ascii="Calibri" w:hAnsi="Calibri"/>
          <w:noProof/>
          <w:szCs w:val="21"/>
        </w:rPr>
        <w:t>153.</w:t>
      </w:r>
      <w:r w:rsidRPr="00922266">
        <w:rPr>
          <w:rFonts w:ascii="Calibri" w:hAnsi="Calibri"/>
          <w:noProof/>
          <w:szCs w:val="21"/>
        </w:rPr>
        <w:tab/>
        <w:t xml:space="preserve">Berthier M, Fauchere JL, Perrin J, Grignon B, Oriot D. Fulminant meningitis due to Bacillus anthracis in 11-year-old girl during Ramadan. The Lancet </w:t>
      </w:r>
      <w:r w:rsidRPr="00922266">
        <w:rPr>
          <w:rFonts w:ascii="Calibri" w:hAnsi="Calibri"/>
          <w:b/>
          <w:noProof/>
          <w:szCs w:val="21"/>
        </w:rPr>
        <w:t>1996</w:t>
      </w:r>
      <w:r w:rsidRPr="00922266">
        <w:rPr>
          <w:rFonts w:ascii="Calibri" w:hAnsi="Calibri"/>
          <w:noProof/>
          <w:szCs w:val="21"/>
        </w:rPr>
        <w:t>; 347(9004).</w:t>
      </w:r>
      <w:bookmarkEnd w:id="153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154" w:name="_ENREF_154"/>
      <w:r w:rsidRPr="00922266">
        <w:rPr>
          <w:rFonts w:ascii="Calibri" w:hAnsi="Calibri"/>
          <w:noProof/>
          <w:szCs w:val="21"/>
        </w:rPr>
        <w:t>154.</w:t>
      </w:r>
      <w:r w:rsidRPr="00922266">
        <w:rPr>
          <w:rFonts w:ascii="Calibri" w:hAnsi="Calibri"/>
          <w:noProof/>
          <w:szCs w:val="21"/>
        </w:rPr>
        <w:tab/>
        <w:t xml:space="preserve">Dominguez E, Bustos C, Garcia M, Recio S. Anthrax meningoencephalitis: radiologic findings. AJR Am J Roentgenol </w:t>
      </w:r>
      <w:r w:rsidRPr="00922266">
        <w:rPr>
          <w:rFonts w:ascii="Calibri" w:hAnsi="Calibri"/>
          <w:b/>
          <w:noProof/>
          <w:szCs w:val="21"/>
        </w:rPr>
        <w:t>1997</w:t>
      </w:r>
      <w:r w:rsidRPr="00922266">
        <w:rPr>
          <w:rFonts w:ascii="Calibri" w:hAnsi="Calibri"/>
          <w:noProof/>
          <w:szCs w:val="21"/>
        </w:rPr>
        <w:t>; 169(1): 317.</w:t>
      </w:r>
      <w:bookmarkEnd w:id="154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155" w:name="_ENREF_155"/>
      <w:r w:rsidRPr="00922266">
        <w:rPr>
          <w:rFonts w:ascii="Calibri" w:hAnsi="Calibri"/>
          <w:noProof/>
          <w:szCs w:val="21"/>
        </w:rPr>
        <w:t>155.</w:t>
      </w:r>
      <w:r w:rsidRPr="00922266">
        <w:rPr>
          <w:rFonts w:ascii="Calibri" w:hAnsi="Calibri"/>
          <w:noProof/>
          <w:szCs w:val="21"/>
        </w:rPr>
        <w:tab/>
        <w:t xml:space="preserve">Mallon E, McKee PH. Extraordinary case report: cutaneous anthrax. Am J Dermatopathol </w:t>
      </w:r>
      <w:r w:rsidRPr="00922266">
        <w:rPr>
          <w:rFonts w:ascii="Calibri" w:hAnsi="Calibri"/>
          <w:b/>
          <w:noProof/>
          <w:szCs w:val="21"/>
        </w:rPr>
        <w:t>1997</w:t>
      </w:r>
      <w:r w:rsidRPr="00922266">
        <w:rPr>
          <w:rFonts w:ascii="Calibri" w:hAnsi="Calibri"/>
          <w:noProof/>
          <w:szCs w:val="21"/>
        </w:rPr>
        <w:t>; 19(1): 79-82.</w:t>
      </w:r>
      <w:bookmarkEnd w:id="155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156" w:name="_ENREF_156"/>
      <w:r w:rsidRPr="00922266">
        <w:rPr>
          <w:rFonts w:ascii="Calibri" w:hAnsi="Calibri"/>
          <w:noProof/>
          <w:szCs w:val="21"/>
        </w:rPr>
        <w:t>156.</w:t>
      </w:r>
      <w:r w:rsidRPr="00922266">
        <w:rPr>
          <w:rFonts w:ascii="Calibri" w:hAnsi="Calibri"/>
          <w:noProof/>
          <w:szCs w:val="21"/>
        </w:rPr>
        <w:tab/>
        <w:t xml:space="preserve">Kwong KL, Que TL, Wong SN, So KT. Fatal meningoencephalitis due to Bacillus anthracis. J Paediatr Child Health </w:t>
      </w:r>
      <w:r w:rsidRPr="00922266">
        <w:rPr>
          <w:rFonts w:ascii="Calibri" w:hAnsi="Calibri"/>
          <w:b/>
          <w:noProof/>
          <w:szCs w:val="21"/>
        </w:rPr>
        <w:t>1997</w:t>
      </w:r>
      <w:r w:rsidRPr="00922266">
        <w:rPr>
          <w:rFonts w:ascii="Calibri" w:hAnsi="Calibri"/>
          <w:noProof/>
          <w:szCs w:val="21"/>
        </w:rPr>
        <w:t>; 33(6): 539-41.</w:t>
      </w:r>
      <w:bookmarkEnd w:id="156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157" w:name="_ENREF_157"/>
      <w:r w:rsidRPr="00922266">
        <w:rPr>
          <w:rFonts w:ascii="Calibri" w:hAnsi="Calibri"/>
          <w:noProof/>
          <w:szCs w:val="21"/>
        </w:rPr>
        <w:t>157.</w:t>
      </w:r>
      <w:r w:rsidRPr="00922266">
        <w:rPr>
          <w:rFonts w:ascii="Calibri" w:hAnsi="Calibri"/>
          <w:noProof/>
          <w:szCs w:val="21"/>
        </w:rPr>
        <w:tab/>
        <w:t xml:space="preserve">Yeung S. Human anthrax in Hong Kong in the past 2 decades. Public Health Epidemiol Bull </w:t>
      </w:r>
      <w:r w:rsidRPr="00922266">
        <w:rPr>
          <w:rFonts w:ascii="Calibri" w:hAnsi="Calibri"/>
          <w:b/>
          <w:noProof/>
          <w:szCs w:val="21"/>
        </w:rPr>
        <w:t>2002</w:t>
      </w:r>
      <w:r w:rsidRPr="00922266">
        <w:rPr>
          <w:rFonts w:ascii="Calibri" w:hAnsi="Calibri"/>
          <w:noProof/>
          <w:szCs w:val="21"/>
        </w:rPr>
        <w:t>; 11: 9-11.</w:t>
      </w:r>
      <w:bookmarkEnd w:id="157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158" w:name="_ENREF_158"/>
      <w:r w:rsidRPr="00922266">
        <w:rPr>
          <w:rFonts w:ascii="Calibri" w:hAnsi="Calibri"/>
          <w:noProof/>
          <w:szCs w:val="21"/>
        </w:rPr>
        <w:t>158.</w:t>
      </w:r>
      <w:r w:rsidRPr="00922266">
        <w:rPr>
          <w:rFonts w:ascii="Calibri" w:hAnsi="Calibri"/>
          <w:noProof/>
          <w:szCs w:val="21"/>
        </w:rPr>
        <w:tab/>
        <w:t xml:space="preserve">Felek S, Akbulut A, Kalkan A. A case of anthrax sepsis: non-fatal course. J Infect </w:t>
      </w:r>
      <w:r w:rsidRPr="00922266">
        <w:rPr>
          <w:rFonts w:ascii="Calibri" w:hAnsi="Calibri"/>
          <w:b/>
          <w:noProof/>
          <w:szCs w:val="21"/>
        </w:rPr>
        <w:t>1999</w:t>
      </w:r>
      <w:r w:rsidRPr="00922266">
        <w:rPr>
          <w:rFonts w:ascii="Calibri" w:hAnsi="Calibri"/>
          <w:noProof/>
          <w:szCs w:val="21"/>
        </w:rPr>
        <w:t>; 38(3): 201-2.</w:t>
      </w:r>
      <w:bookmarkEnd w:id="158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159" w:name="_ENREF_159"/>
      <w:r w:rsidRPr="00922266">
        <w:rPr>
          <w:rFonts w:ascii="Calibri" w:hAnsi="Calibri"/>
          <w:noProof/>
          <w:szCs w:val="21"/>
        </w:rPr>
        <w:t>159.</w:t>
      </w:r>
      <w:r w:rsidRPr="00922266">
        <w:rPr>
          <w:rFonts w:ascii="Calibri" w:hAnsi="Calibri"/>
          <w:noProof/>
          <w:szCs w:val="21"/>
        </w:rPr>
        <w:tab/>
        <w:t xml:space="preserve">Garcia AG, Jimenez RR. Images in clinical medicine. Bacillus anthracis meningitis. N Engl J Med </w:t>
      </w:r>
      <w:r w:rsidRPr="00922266">
        <w:rPr>
          <w:rFonts w:ascii="Calibri" w:hAnsi="Calibri"/>
          <w:b/>
          <w:noProof/>
          <w:szCs w:val="21"/>
        </w:rPr>
        <w:t>1999</w:t>
      </w:r>
      <w:r w:rsidRPr="00922266">
        <w:rPr>
          <w:rFonts w:ascii="Calibri" w:hAnsi="Calibri"/>
          <w:noProof/>
          <w:szCs w:val="21"/>
        </w:rPr>
        <w:t>; 341(11): 814.</w:t>
      </w:r>
      <w:bookmarkEnd w:id="159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160" w:name="_ENREF_160"/>
      <w:r w:rsidRPr="00922266">
        <w:rPr>
          <w:rFonts w:ascii="Calibri" w:hAnsi="Calibri"/>
          <w:noProof/>
          <w:szCs w:val="21"/>
        </w:rPr>
        <w:t>160.</w:t>
      </w:r>
      <w:r w:rsidRPr="00922266">
        <w:rPr>
          <w:rFonts w:ascii="Calibri" w:hAnsi="Calibri"/>
          <w:noProof/>
          <w:szCs w:val="21"/>
        </w:rPr>
        <w:tab/>
        <w:t xml:space="preserve">Ozkaya E, Kirimi E, Berktas M, Odabas D. Bacillus anthracis sepsis in a newborn. Pediatr Infect Dis J </w:t>
      </w:r>
      <w:r w:rsidRPr="00922266">
        <w:rPr>
          <w:rFonts w:ascii="Calibri" w:hAnsi="Calibri"/>
          <w:b/>
          <w:noProof/>
          <w:szCs w:val="21"/>
        </w:rPr>
        <w:t>2000</w:t>
      </w:r>
      <w:r w:rsidRPr="00922266">
        <w:rPr>
          <w:rFonts w:ascii="Calibri" w:hAnsi="Calibri"/>
          <w:noProof/>
          <w:szCs w:val="21"/>
        </w:rPr>
        <w:t>; 19(5): 487-8.</w:t>
      </w:r>
      <w:bookmarkEnd w:id="160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161" w:name="_ENREF_161"/>
      <w:r w:rsidRPr="00922266">
        <w:rPr>
          <w:rFonts w:ascii="Calibri" w:hAnsi="Calibri"/>
          <w:noProof/>
          <w:szCs w:val="21"/>
        </w:rPr>
        <w:t>161.</w:t>
      </w:r>
      <w:r w:rsidRPr="00922266">
        <w:rPr>
          <w:rFonts w:ascii="Calibri" w:hAnsi="Calibri"/>
          <w:noProof/>
          <w:szCs w:val="21"/>
        </w:rPr>
        <w:tab/>
        <w:t xml:space="preserve">Kaliaperumal K, Sanjay B, Thappa DM, Reba K. Anthrax in an infant. Indian Pediatr </w:t>
      </w:r>
      <w:r w:rsidRPr="00922266">
        <w:rPr>
          <w:rFonts w:ascii="Calibri" w:hAnsi="Calibri"/>
          <w:b/>
          <w:noProof/>
          <w:szCs w:val="21"/>
        </w:rPr>
        <w:t>2001</w:t>
      </w:r>
      <w:r w:rsidRPr="00922266">
        <w:rPr>
          <w:rFonts w:ascii="Calibri" w:hAnsi="Calibri"/>
          <w:noProof/>
          <w:szCs w:val="21"/>
        </w:rPr>
        <w:t>; 38(7): 777-9.</w:t>
      </w:r>
      <w:bookmarkEnd w:id="161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162" w:name="_ENREF_162"/>
      <w:r w:rsidRPr="00922266">
        <w:rPr>
          <w:rFonts w:ascii="Calibri" w:hAnsi="Calibri"/>
          <w:noProof/>
          <w:szCs w:val="21"/>
        </w:rPr>
        <w:t>162.</w:t>
      </w:r>
      <w:r w:rsidRPr="00922266">
        <w:rPr>
          <w:rFonts w:ascii="Calibri" w:hAnsi="Calibri"/>
          <w:noProof/>
          <w:szCs w:val="21"/>
        </w:rPr>
        <w:tab/>
        <w:t xml:space="preserve">Vijaikumar M, Thappa DM, Jeevankumar B. Cutaneous anthrax: still a reality in India. Pediatr Dermatol </w:t>
      </w:r>
      <w:r w:rsidRPr="00922266">
        <w:rPr>
          <w:rFonts w:ascii="Calibri" w:hAnsi="Calibri"/>
          <w:b/>
          <w:noProof/>
          <w:szCs w:val="21"/>
        </w:rPr>
        <w:t>2001</w:t>
      </w:r>
      <w:r w:rsidRPr="00922266">
        <w:rPr>
          <w:rFonts w:ascii="Calibri" w:hAnsi="Calibri"/>
          <w:noProof/>
          <w:szCs w:val="21"/>
        </w:rPr>
        <w:t>; 18(5): 456-7.</w:t>
      </w:r>
      <w:bookmarkEnd w:id="162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163" w:name="_ENREF_163"/>
      <w:r w:rsidRPr="00922266">
        <w:rPr>
          <w:rFonts w:ascii="Calibri" w:hAnsi="Calibri"/>
          <w:noProof/>
          <w:szCs w:val="21"/>
        </w:rPr>
        <w:t>163.</w:t>
      </w:r>
      <w:r w:rsidRPr="00922266">
        <w:rPr>
          <w:rFonts w:ascii="Calibri" w:hAnsi="Calibri"/>
          <w:noProof/>
          <w:szCs w:val="21"/>
        </w:rPr>
        <w:tab/>
        <w:t xml:space="preserve">Khajehdehi P. Toxemic shock, hematuria, hypokalemia, and hypoproteinemia in a case of cutaneous anthrax. Mt Sinai J Med </w:t>
      </w:r>
      <w:r w:rsidRPr="00922266">
        <w:rPr>
          <w:rFonts w:ascii="Calibri" w:hAnsi="Calibri"/>
          <w:b/>
          <w:noProof/>
          <w:szCs w:val="21"/>
        </w:rPr>
        <w:t>2001</w:t>
      </w:r>
      <w:r w:rsidRPr="00922266">
        <w:rPr>
          <w:rFonts w:ascii="Calibri" w:hAnsi="Calibri"/>
          <w:noProof/>
          <w:szCs w:val="21"/>
        </w:rPr>
        <w:t>; 68(3): 213-5.</w:t>
      </w:r>
      <w:bookmarkEnd w:id="163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164" w:name="_ENREF_164"/>
      <w:r w:rsidRPr="00922266">
        <w:rPr>
          <w:rFonts w:ascii="Calibri" w:hAnsi="Calibri"/>
          <w:noProof/>
          <w:szCs w:val="21"/>
        </w:rPr>
        <w:t>164.</w:t>
      </w:r>
      <w:r w:rsidRPr="00922266">
        <w:rPr>
          <w:rFonts w:ascii="Calibri" w:hAnsi="Calibri"/>
          <w:noProof/>
          <w:szCs w:val="21"/>
        </w:rPr>
        <w:tab/>
        <w:t xml:space="preserve">Centers for Disease Control and Prevention. Update: Investigation of bioterrorism-related anthrax and interim guidelines for clinical evaluation of persons with possible anthrax.[Erratum appears in MMWR Morb Mortal Wkly Rep 2001 Nov 9;50(44):991]. MMWR Morb Mortal Wkly Rep </w:t>
      </w:r>
      <w:r w:rsidRPr="00922266">
        <w:rPr>
          <w:rFonts w:ascii="Calibri" w:hAnsi="Calibri"/>
          <w:b/>
          <w:noProof/>
          <w:szCs w:val="21"/>
        </w:rPr>
        <w:t>2001</w:t>
      </w:r>
      <w:r w:rsidRPr="00922266">
        <w:rPr>
          <w:rFonts w:ascii="Calibri" w:hAnsi="Calibri"/>
          <w:noProof/>
          <w:szCs w:val="21"/>
        </w:rPr>
        <w:t>; 50(43): 941-8.</w:t>
      </w:r>
      <w:bookmarkEnd w:id="164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165" w:name="_ENREF_165"/>
      <w:r w:rsidRPr="00922266">
        <w:rPr>
          <w:rFonts w:ascii="Calibri" w:hAnsi="Calibri"/>
          <w:noProof/>
          <w:szCs w:val="21"/>
        </w:rPr>
        <w:t>165.</w:t>
      </w:r>
      <w:r w:rsidRPr="00922266">
        <w:rPr>
          <w:rFonts w:ascii="Calibri" w:hAnsi="Calibri"/>
          <w:noProof/>
          <w:szCs w:val="21"/>
        </w:rPr>
        <w:tab/>
        <w:t xml:space="preserve">Guarner J, Jernigan JA, Shieh WJ, et al. Pathology and pathogenesis of bioterrorism-related inhalational anthrax. Am J Pathol </w:t>
      </w:r>
      <w:r w:rsidRPr="00922266">
        <w:rPr>
          <w:rFonts w:ascii="Calibri" w:hAnsi="Calibri"/>
          <w:b/>
          <w:noProof/>
          <w:szCs w:val="21"/>
        </w:rPr>
        <w:t>2003</w:t>
      </w:r>
      <w:r w:rsidRPr="00922266">
        <w:rPr>
          <w:rFonts w:ascii="Calibri" w:hAnsi="Calibri"/>
          <w:noProof/>
          <w:szCs w:val="21"/>
        </w:rPr>
        <w:t>; 163(2): 701-9.</w:t>
      </w:r>
      <w:bookmarkEnd w:id="165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166" w:name="_ENREF_166"/>
      <w:r w:rsidRPr="00922266">
        <w:rPr>
          <w:rFonts w:ascii="Calibri" w:hAnsi="Calibri"/>
          <w:noProof/>
          <w:szCs w:val="21"/>
        </w:rPr>
        <w:t>166.</w:t>
      </w:r>
      <w:r w:rsidRPr="00922266">
        <w:rPr>
          <w:rFonts w:ascii="Calibri" w:hAnsi="Calibri"/>
          <w:noProof/>
          <w:szCs w:val="21"/>
        </w:rPr>
        <w:tab/>
        <w:t xml:space="preserve">Jernigan JA, Stephens DS, Ashford DA, et al. Bioterrorism-related inhalational anthrax: the first 10 cases reported in the United States. Emerg Infect Dis </w:t>
      </w:r>
      <w:r w:rsidRPr="00922266">
        <w:rPr>
          <w:rFonts w:ascii="Calibri" w:hAnsi="Calibri"/>
          <w:b/>
          <w:noProof/>
          <w:szCs w:val="21"/>
        </w:rPr>
        <w:t>2001</w:t>
      </w:r>
      <w:r w:rsidRPr="00922266">
        <w:rPr>
          <w:rFonts w:ascii="Calibri" w:hAnsi="Calibri"/>
          <w:noProof/>
          <w:szCs w:val="21"/>
        </w:rPr>
        <w:t>; 7(6): 933-44.</w:t>
      </w:r>
      <w:bookmarkEnd w:id="166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167" w:name="_ENREF_167"/>
      <w:r w:rsidRPr="00922266">
        <w:rPr>
          <w:rFonts w:ascii="Calibri" w:hAnsi="Calibri"/>
          <w:noProof/>
          <w:szCs w:val="21"/>
        </w:rPr>
        <w:t>167.</w:t>
      </w:r>
      <w:r w:rsidRPr="00922266">
        <w:rPr>
          <w:rFonts w:ascii="Calibri" w:hAnsi="Calibri"/>
          <w:noProof/>
          <w:szCs w:val="21"/>
        </w:rPr>
        <w:tab/>
        <w:t xml:space="preserve">Borio L, Frank D, Mani V, et al. Death due to bioterrorism-related inhalational anthrax: report of 2 patients. JAMA </w:t>
      </w:r>
      <w:r w:rsidRPr="00922266">
        <w:rPr>
          <w:rFonts w:ascii="Calibri" w:hAnsi="Calibri"/>
          <w:b/>
          <w:noProof/>
          <w:szCs w:val="21"/>
        </w:rPr>
        <w:t>2001</w:t>
      </w:r>
      <w:r w:rsidRPr="00922266">
        <w:rPr>
          <w:rFonts w:ascii="Calibri" w:hAnsi="Calibri"/>
          <w:noProof/>
          <w:szCs w:val="21"/>
        </w:rPr>
        <w:t>; 286(20): 2554-9.</w:t>
      </w:r>
      <w:bookmarkEnd w:id="167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168" w:name="_ENREF_168"/>
      <w:r w:rsidRPr="00922266">
        <w:rPr>
          <w:rFonts w:ascii="Calibri" w:hAnsi="Calibri"/>
          <w:noProof/>
          <w:szCs w:val="21"/>
        </w:rPr>
        <w:t>168.</w:t>
      </w:r>
      <w:r w:rsidRPr="00922266">
        <w:rPr>
          <w:rFonts w:ascii="Calibri" w:hAnsi="Calibri"/>
          <w:noProof/>
          <w:szCs w:val="21"/>
        </w:rPr>
        <w:tab/>
        <w:t xml:space="preserve">Quintiliani R, Jr., Quintiliani R. Fatal case of inhalational anthrax mimicking intra-abdominal sepsis. Conn Med </w:t>
      </w:r>
      <w:r w:rsidRPr="00922266">
        <w:rPr>
          <w:rFonts w:ascii="Calibri" w:hAnsi="Calibri"/>
          <w:b/>
          <w:noProof/>
          <w:szCs w:val="21"/>
        </w:rPr>
        <w:t>2002</w:t>
      </w:r>
      <w:r w:rsidRPr="00922266">
        <w:rPr>
          <w:rFonts w:ascii="Calibri" w:hAnsi="Calibri"/>
          <w:noProof/>
          <w:szCs w:val="21"/>
        </w:rPr>
        <w:t>; 66(5): 261-7.</w:t>
      </w:r>
      <w:bookmarkEnd w:id="168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169" w:name="_ENREF_169"/>
      <w:r w:rsidRPr="00922266">
        <w:rPr>
          <w:rFonts w:ascii="Calibri" w:hAnsi="Calibri"/>
          <w:noProof/>
          <w:szCs w:val="21"/>
        </w:rPr>
        <w:lastRenderedPageBreak/>
        <w:t>169.</w:t>
      </w:r>
      <w:r w:rsidRPr="00922266">
        <w:rPr>
          <w:rFonts w:ascii="Calibri" w:hAnsi="Calibri"/>
          <w:noProof/>
          <w:szCs w:val="21"/>
        </w:rPr>
        <w:tab/>
        <w:t xml:space="preserve">Kim HJ, Jun WB, Lee SH, Rho MH. CT and MR findings of anthrax meningoencephalitis: report of two cases and review of the literature. AJNR Am J Neuroradiol </w:t>
      </w:r>
      <w:r w:rsidRPr="00922266">
        <w:rPr>
          <w:rFonts w:ascii="Calibri" w:hAnsi="Calibri"/>
          <w:b/>
          <w:noProof/>
          <w:szCs w:val="21"/>
        </w:rPr>
        <w:t>2001</w:t>
      </w:r>
      <w:r w:rsidRPr="00922266">
        <w:rPr>
          <w:rFonts w:ascii="Calibri" w:hAnsi="Calibri"/>
          <w:noProof/>
          <w:szCs w:val="21"/>
        </w:rPr>
        <w:t>; 22(7): 1303-5.</w:t>
      </w:r>
      <w:bookmarkEnd w:id="169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170" w:name="_ENREF_170"/>
      <w:r w:rsidRPr="00922266">
        <w:rPr>
          <w:rFonts w:ascii="Calibri" w:hAnsi="Calibri"/>
          <w:noProof/>
          <w:szCs w:val="21"/>
        </w:rPr>
        <w:t>170.</w:t>
      </w:r>
      <w:r w:rsidRPr="00922266">
        <w:rPr>
          <w:rFonts w:ascii="Calibri" w:hAnsi="Calibri"/>
          <w:noProof/>
          <w:szCs w:val="21"/>
        </w:rPr>
        <w:tab/>
        <w:t xml:space="preserve">Soysal HG, Kiratli H, Recep OF. Anthrax as the cause of preseptal cellulitis and cicatricial ectropion. Acta Ophthalmol Scand </w:t>
      </w:r>
      <w:r w:rsidRPr="00922266">
        <w:rPr>
          <w:rFonts w:ascii="Calibri" w:hAnsi="Calibri"/>
          <w:b/>
          <w:noProof/>
          <w:szCs w:val="21"/>
        </w:rPr>
        <w:t>2001</w:t>
      </w:r>
      <w:r w:rsidRPr="00922266">
        <w:rPr>
          <w:rFonts w:ascii="Calibri" w:hAnsi="Calibri"/>
          <w:noProof/>
          <w:szCs w:val="21"/>
        </w:rPr>
        <w:t>; 79(2): 208-9.</w:t>
      </w:r>
      <w:bookmarkEnd w:id="170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171" w:name="_ENREF_171"/>
      <w:r w:rsidRPr="00922266">
        <w:rPr>
          <w:rFonts w:ascii="Calibri" w:hAnsi="Calibri"/>
          <w:noProof/>
          <w:szCs w:val="21"/>
        </w:rPr>
        <w:t>171.</w:t>
      </w:r>
      <w:r w:rsidRPr="00922266">
        <w:rPr>
          <w:rFonts w:ascii="Calibri" w:hAnsi="Calibri"/>
          <w:noProof/>
          <w:szCs w:val="21"/>
        </w:rPr>
        <w:tab/>
        <w:t xml:space="preserve">Mayer TA, Bersoff-Matcha S, Murphy C, et al. Clinical presentation of inhalational anthrax following bioterrorism exposure: report of 2 surviving patients. JAMA </w:t>
      </w:r>
      <w:r w:rsidRPr="00922266">
        <w:rPr>
          <w:rFonts w:ascii="Calibri" w:hAnsi="Calibri"/>
          <w:b/>
          <w:noProof/>
          <w:szCs w:val="21"/>
        </w:rPr>
        <w:t>2001</w:t>
      </w:r>
      <w:r w:rsidRPr="00922266">
        <w:rPr>
          <w:rFonts w:ascii="Calibri" w:hAnsi="Calibri"/>
          <w:noProof/>
          <w:szCs w:val="21"/>
        </w:rPr>
        <w:t>; 286(20): 2549-53.</w:t>
      </w:r>
      <w:bookmarkEnd w:id="171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172" w:name="_ENREF_172"/>
      <w:r w:rsidRPr="00922266">
        <w:rPr>
          <w:rFonts w:ascii="Calibri" w:hAnsi="Calibri"/>
          <w:noProof/>
          <w:szCs w:val="21"/>
        </w:rPr>
        <w:t>172.</w:t>
      </w:r>
      <w:r w:rsidRPr="00922266">
        <w:rPr>
          <w:rFonts w:ascii="Calibri" w:hAnsi="Calibri"/>
          <w:noProof/>
          <w:szCs w:val="21"/>
        </w:rPr>
        <w:tab/>
        <w:t xml:space="preserve">Holtz TH, Ackelsberg J, Kool JL, et al. Isolated case of bioterrorism-related inhalational anthrax, New York City, 2001. Emerg Infect Dis </w:t>
      </w:r>
      <w:r w:rsidRPr="00922266">
        <w:rPr>
          <w:rFonts w:ascii="Calibri" w:hAnsi="Calibri"/>
          <w:b/>
          <w:noProof/>
          <w:szCs w:val="21"/>
        </w:rPr>
        <w:t>2003</w:t>
      </w:r>
      <w:r w:rsidRPr="00922266">
        <w:rPr>
          <w:rFonts w:ascii="Calibri" w:hAnsi="Calibri"/>
          <w:noProof/>
          <w:szCs w:val="21"/>
        </w:rPr>
        <w:t>; 9(6): 689-96.</w:t>
      </w:r>
      <w:bookmarkEnd w:id="172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173" w:name="_ENREF_173"/>
      <w:r w:rsidRPr="00922266">
        <w:rPr>
          <w:rFonts w:ascii="Calibri" w:hAnsi="Calibri"/>
          <w:noProof/>
          <w:szCs w:val="21"/>
        </w:rPr>
        <w:t>173.</w:t>
      </w:r>
      <w:r w:rsidRPr="00922266">
        <w:rPr>
          <w:rFonts w:ascii="Calibri" w:hAnsi="Calibri"/>
          <w:noProof/>
          <w:szCs w:val="21"/>
        </w:rPr>
        <w:tab/>
        <w:t xml:space="preserve">Krol CM, Uszynski M, Dillon EH, et al. Dynamic CT features of inhalational anthrax infection. AJR Am J Roentgenol </w:t>
      </w:r>
      <w:r w:rsidRPr="00922266">
        <w:rPr>
          <w:rFonts w:ascii="Calibri" w:hAnsi="Calibri"/>
          <w:b/>
          <w:noProof/>
          <w:szCs w:val="21"/>
        </w:rPr>
        <w:t>2002</w:t>
      </w:r>
      <w:r w:rsidRPr="00922266">
        <w:rPr>
          <w:rFonts w:ascii="Calibri" w:hAnsi="Calibri"/>
          <w:noProof/>
          <w:szCs w:val="21"/>
        </w:rPr>
        <w:t>; 178(5): 1063-6.</w:t>
      </w:r>
      <w:bookmarkEnd w:id="173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174" w:name="_ENREF_174"/>
      <w:r w:rsidRPr="00922266">
        <w:rPr>
          <w:rFonts w:ascii="Calibri" w:hAnsi="Calibri"/>
          <w:noProof/>
          <w:szCs w:val="21"/>
        </w:rPr>
        <w:t>174.</w:t>
      </w:r>
      <w:r w:rsidRPr="00922266">
        <w:rPr>
          <w:rFonts w:ascii="Calibri" w:hAnsi="Calibri"/>
          <w:noProof/>
          <w:szCs w:val="21"/>
        </w:rPr>
        <w:tab/>
        <w:t xml:space="preserve">Mina B, Dym JP, Kuepper F, et al. Fatal inhalational anthrax with unknown source of exposure in a 61-year-old woman in New York City. JAMA </w:t>
      </w:r>
      <w:r w:rsidRPr="00922266">
        <w:rPr>
          <w:rFonts w:ascii="Calibri" w:hAnsi="Calibri"/>
          <w:b/>
          <w:noProof/>
          <w:szCs w:val="21"/>
        </w:rPr>
        <w:t>2002</w:t>
      </w:r>
      <w:r w:rsidRPr="00922266">
        <w:rPr>
          <w:rFonts w:ascii="Calibri" w:hAnsi="Calibri"/>
          <w:noProof/>
          <w:szCs w:val="21"/>
        </w:rPr>
        <w:t>; 287(7): 858-62.</w:t>
      </w:r>
      <w:bookmarkEnd w:id="174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175" w:name="_ENREF_175"/>
      <w:r w:rsidRPr="00922266">
        <w:rPr>
          <w:rFonts w:ascii="Calibri" w:hAnsi="Calibri"/>
          <w:noProof/>
          <w:szCs w:val="21"/>
        </w:rPr>
        <w:t>175.</w:t>
      </w:r>
      <w:r w:rsidRPr="00922266">
        <w:rPr>
          <w:rFonts w:ascii="Calibri" w:hAnsi="Calibri"/>
          <w:noProof/>
          <w:szCs w:val="21"/>
        </w:rPr>
        <w:tab/>
        <w:t xml:space="preserve">Yorgancigil B, Demirci M, Unlu M, Sevuk E, Doganay M. Anthrax meningitis: case report. Int J Infect Dis </w:t>
      </w:r>
      <w:r w:rsidRPr="00922266">
        <w:rPr>
          <w:rFonts w:ascii="Calibri" w:hAnsi="Calibri"/>
          <w:b/>
          <w:noProof/>
          <w:szCs w:val="21"/>
        </w:rPr>
        <w:t>2001</w:t>
      </w:r>
      <w:r w:rsidRPr="00922266">
        <w:rPr>
          <w:rFonts w:ascii="Calibri" w:hAnsi="Calibri"/>
          <w:noProof/>
          <w:szCs w:val="21"/>
        </w:rPr>
        <w:t>; 5(4): 220-1.</w:t>
      </w:r>
      <w:bookmarkEnd w:id="175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176" w:name="_ENREF_176"/>
      <w:r w:rsidRPr="00922266">
        <w:rPr>
          <w:rFonts w:ascii="Calibri" w:hAnsi="Calibri"/>
          <w:noProof/>
          <w:szCs w:val="21"/>
        </w:rPr>
        <w:t>176.</w:t>
      </w:r>
      <w:r w:rsidRPr="00922266">
        <w:rPr>
          <w:rFonts w:ascii="Calibri" w:hAnsi="Calibri"/>
          <w:noProof/>
          <w:szCs w:val="21"/>
        </w:rPr>
        <w:tab/>
        <w:t xml:space="preserve">Bush LM, Abrams BH, Beall A, Johnson CC. Index case of fatal inhalational anthrax due to bioterrorism in the United States. N Engl J Med </w:t>
      </w:r>
      <w:r w:rsidRPr="00922266">
        <w:rPr>
          <w:rFonts w:ascii="Calibri" w:hAnsi="Calibri"/>
          <w:b/>
          <w:noProof/>
          <w:szCs w:val="21"/>
        </w:rPr>
        <w:t>2001</w:t>
      </w:r>
      <w:r w:rsidRPr="00922266">
        <w:rPr>
          <w:rFonts w:ascii="Calibri" w:hAnsi="Calibri"/>
          <w:noProof/>
          <w:szCs w:val="21"/>
        </w:rPr>
        <w:t>; 345(22): 1607-10.</w:t>
      </w:r>
      <w:bookmarkEnd w:id="176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177" w:name="_ENREF_177"/>
      <w:r w:rsidRPr="00922266">
        <w:rPr>
          <w:rFonts w:ascii="Calibri" w:hAnsi="Calibri"/>
          <w:noProof/>
          <w:szCs w:val="21"/>
        </w:rPr>
        <w:t>177.</w:t>
      </w:r>
      <w:r w:rsidRPr="00922266">
        <w:rPr>
          <w:rFonts w:ascii="Calibri" w:hAnsi="Calibri"/>
          <w:noProof/>
          <w:szCs w:val="21"/>
        </w:rPr>
        <w:tab/>
        <w:t xml:space="preserve">Freedman A, Afonja O, Chang MW, et al. Cutaneous anthrax associated with microangiopathic hemolytic anemia and coagulopathy in a 7-month-old infant. JAMA </w:t>
      </w:r>
      <w:r w:rsidRPr="00922266">
        <w:rPr>
          <w:rFonts w:ascii="Calibri" w:hAnsi="Calibri"/>
          <w:b/>
          <w:noProof/>
          <w:szCs w:val="21"/>
        </w:rPr>
        <w:t>2002</w:t>
      </w:r>
      <w:r w:rsidRPr="00922266">
        <w:rPr>
          <w:rFonts w:ascii="Calibri" w:hAnsi="Calibri"/>
          <w:noProof/>
          <w:szCs w:val="21"/>
        </w:rPr>
        <w:t>; 287(7): 869-74.</w:t>
      </w:r>
      <w:bookmarkEnd w:id="177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178" w:name="_ENREF_178"/>
      <w:r w:rsidRPr="00922266">
        <w:rPr>
          <w:rFonts w:ascii="Calibri" w:hAnsi="Calibri"/>
          <w:noProof/>
          <w:szCs w:val="21"/>
        </w:rPr>
        <w:t>178.</w:t>
      </w:r>
      <w:r w:rsidRPr="00922266">
        <w:rPr>
          <w:rFonts w:ascii="Calibri" w:hAnsi="Calibri"/>
          <w:noProof/>
          <w:szCs w:val="21"/>
        </w:rPr>
        <w:tab/>
        <w:t xml:space="preserve">Mansour-Ghanaei F, Zareh S, Salimi A. GI anthrax: report of one case confirmed with autopsy. Med Sci Monit </w:t>
      </w:r>
      <w:r w:rsidRPr="00922266">
        <w:rPr>
          <w:rFonts w:ascii="Calibri" w:hAnsi="Calibri"/>
          <w:b/>
          <w:noProof/>
          <w:szCs w:val="21"/>
        </w:rPr>
        <w:t>2002</w:t>
      </w:r>
      <w:r w:rsidRPr="00922266">
        <w:rPr>
          <w:rFonts w:ascii="Calibri" w:hAnsi="Calibri"/>
          <w:noProof/>
          <w:szCs w:val="21"/>
        </w:rPr>
        <w:t>; 8(9): CS73-6.</w:t>
      </w:r>
      <w:bookmarkEnd w:id="178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179" w:name="_ENREF_179"/>
      <w:r w:rsidRPr="00922266">
        <w:rPr>
          <w:rFonts w:ascii="Calibri" w:hAnsi="Calibri"/>
          <w:noProof/>
          <w:szCs w:val="21"/>
        </w:rPr>
        <w:t>179.</w:t>
      </w:r>
      <w:r w:rsidRPr="00922266">
        <w:rPr>
          <w:rFonts w:ascii="Calibri" w:hAnsi="Calibri"/>
          <w:noProof/>
          <w:szCs w:val="21"/>
        </w:rPr>
        <w:tab/>
        <w:t xml:space="preserve">Tasyaran MA, Deniz O, Ertek M, Cetin K. Anthrax meningitis: case report and review. Scand J Infect Dis </w:t>
      </w:r>
      <w:r w:rsidRPr="00922266">
        <w:rPr>
          <w:rFonts w:ascii="Calibri" w:hAnsi="Calibri"/>
          <w:b/>
          <w:noProof/>
          <w:szCs w:val="21"/>
        </w:rPr>
        <w:t>2002</w:t>
      </w:r>
      <w:r w:rsidRPr="00922266">
        <w:rPr>
          <w:rFonts w:ascii="Calibri" w:hAnsi="Calibri"/>
          <w:noProof/>
          <w:szCs w:val="21"/>
        </w:rPr>
        <w:t>; 34(1): 66-7.</w:t>
      </w:r>
      <w:bookmarkEnd w:id="179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180" w:name="_ENREF_180"/>
      <w:r w:rsidRPr="00922266">
        <w:rPr>
          <w:rFonts w:ascii="Calibri" w:hAnsi="Calibri"/>
          <w:noProof/>
          <w:szCs w:val="21"/>
        </w:rPr>
        <w:t>180.</w:t>
      </w:r>
      <w:r w:rsidRPr="00922266">
        <w:rPr>
          <w:rFonts w:ascii="Calibri" w:hAnsi="Calibri"/>
          <w:noProof/>
          <w:szCs w:val="21"/>
        </w:rPr>
        <w:tab/>
        <w:t xml:space="preserve">Sujatha S, Parija SC, Bhattacharya S, et al. Anthrax peritonitis. Trop Doct </w:t>
      </w:r>
      <w:r w:rsidRPr="00922266">
        <w:rPr>
          <w:rFonts w:ascii="Calibri" w:hAnsi="Calibri"/>
          <w:b/>
          <w:noProof/>
          <w:szCs w:val="21"/>
        </w:rPr>
        <w:t>2002</w:t>
      </w:r>
      <w:r w:rsidRPr="00922266">
        <w:rPr>
          <w:rFonts w:ascii="Calibri" w:hAnsi="Calibri"/>
          <w:noProof/>
          <w:szCs w:val="21"/>
        </w:rPr>
        <w:t>; 32(4): 247-8.</w:t>
      </w:r>
      <w:bookmarkEnd w:id="180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181" w:name="_ENREF_181"/>
      <w:r w:rsidRPr="00922266">
        <w:rPr>
          <w:rFonts w:ascii="Calibri" w:hAnsi="Calibri"/>
          <w:noProof/>
          <w:szCs w:val="21"/>
        </w:rPr>
        <w:t>181.</w:t>
      </w:r>
      <w:r w:rsidRPr="00922266">
        <w:rPr>
          <w:rFonts w:ascii="Calibri" w:hAnsi="Calibri"/>
          <w:noProof/>
          <w:szCs w:val="21"/>
        </w:rPr>
        <w:tab/>
        <w:t xml:space="preserve">Albayrak F, Memikoglu O, Kurt O, Cokca F, Birengel S, Tekeli E. A case of anthrax meningitis. Scand J Infect Dis </w:t>
      </w:r>
      <w:r w:rsidRPr="00922266">
        <w:rPr>
          <w:rFonts w:ascii="Calibri" w:hAnsi="Calibri"/>
          <w:b/>
          <w:noProof/>
          <w:szCs w:val="21"/>
        </w:rPr>
        <w:t>2002</w:t>
      </w:r>
      <w:r w:rsidRPr="00922266">
        <w:rPr>
          <w:rFonts w:ascii="Calibri" w:hAnsi="Calibri"/>
          <w:noProof/>
          <w:szCs w:val="21"/>
        </w:rPr>
        <w:t>; 34(8): 627-8.</w:t>
      </w:r>
      <w:bookmarkEnd w:id="181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182" w:name="_ENREF_182"/>
      <w:r w:rsidRPr="00922266">
        <w:rPr>
          <w:rFonts w:ascii="Calibri" w:hAnsi="Calibri"/>
          <w:noProof/>
          <w:szCs w:val="21"/>
        </w:rPr>
        <w:t>182.</w:t>
      </w:r>
      <w:r w:rsidRPr="00922266">
        <w:rPr>
          <w:rFonts w:ascii="Calibri" w:hAnsi="Calibri"/>
          <w:noProof/>
          <w:szCs w:val="21"/>
        </w:rPr>
        <w:tab/>
        <w:t xml:space="preserve">Barakat LA, Quentzel HL, Jernigan JA, et al. Fatal inhalational anthrax in a 94-year-old Connecticut woman. JAMA </w:t>
      </w:r>
      <w:r w:rsidRPr="00922266">
        <w:rPr>
          <w:rFonts w:ascii="Calibri" w:hAnsi="Calibri"/>
          <w:b/>
          <w:noProof/>
          <w:szCs w:val="21"/>
        </w:rPr>
        <w:t>2002</w:t>
      </w:r>
      <w:r w:rsidRPr="00922266">
        <w:rPr>
          <w:rFonts w:ascii="Calibri" w:hAnsi="Calibri"/>
          <w:noProof/>
          <w:szCs w:val="21"/>
        </w:rPr>
        <w:t>; 287(7): 863-8.</w:t>
      </w:r>
      <w:bookmarkEnd w:id="182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183" w:name="_ENREF_183"/>
      <w:r w:rsidRPr="00922266">
        <w:rPr>
          <w:rFonts w:ascii="Calibri" w:hAnsi="Calibri"/>
          <w:noProof/>
          <w:szCs w:val="21"/>
        </w:rPr>
        <w:t>183.</w:t>
      </w:r>
      <w:r w:rsidRPr="00922266">
        <w:rPr>
          <w:rFonts w:ascii="Calibri" w:hAnsi="Calibri"/>
          <w:noProof/>
          <w:szCs w:val="21"/>
        </w:rPr>
        <w:tab/>
        <w:t xml:space="preserve">Centers for Disease Control and Prevention. Update: investigation of bioterrorism-related inhalational anthrax--Connecticut, 2001. MMWR Morb Mortal Wkly Rep </w:t>
      </w:r>
      <w:r w:rsidRPr="00922266">
        <w:rPr>
          <w:rFonts w:ascii="Calibri" w:hAnsi="Calibri"/>
          <w:b/>
          <w:noProof/>
          <w:szCs w:val="21"/>
        </w:rPr>
        <w:t>2001</w:t>
      </w:r>
      <w:r w:rsidRPr="00922266">
        <w:rPr>
          <w:rFonts w:ascii="Calibri" w:hAnsi="Calibri"/>
          <w:noProof/>
          <w:szCs w:val="21"/>
        </w:rPr>
        <w:t>; 50(47): 1049-51.</w:t>
      </w:r>
      <w:bookmarkEnd w:id="183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184" w:name="_ENREF_184"/>
      <w:r w:rsidRPr="00922266">
        <w:rPr>
          <w:rFonts w:ascii="Calibri" w:hAnsi="Calibri"/>
          <w:noProof/>
          <w:szCs w:val="21"/>
        </w:rPr>
        <w:t>184.</w:t>
      </w:r>
      <w:r w:rsidRPr="00922266">
        <w:rPr>
          <w:rFonts w:ascii="Calibri" w:hAnsi="Calibri"/>
          <w:noProof/>
          <w:szCs w:val="21"/>
        </w:rPr>
        <w:tab/>
        <w:t xml:space="preserve">A Fatal Case of Anthrax Infection in 2003. In: Kong DoHH. Hong Kong, </w:t>
      </w:r>
      <w:r w:rsidRPr="00922266">
        <w:rPr>
          <w:rFonts w:ascii="Calibri" w:hAnsi="Calibri"/>
          <w:b/>
          <w:noProof/>
          <w:szCs w:val="21"/>
        </w:rPr>
        <w:t>2003</w:t>
      </w:r>
      <w:r w:rsidRPr="00922266">
        <w:rPr>
          <w:rFonts w:ascii="Calibri" w:hAnsi="Calibri"/>
          <w:noProof/>
          <w:szCs w:val="21"/>
        </w:rPr>
        <w:t>:47.</w:t>
      </w:r>
      <w:bookmarkEnd w:id="184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185" w:name="_ENREF_185"/>
      <w:r w:rsidRPr="00922266">
        <w:rPr>
          <w:rFonts w:ascii="Calibri" w:hAnsi="Calibri"/>
          <w:noProof/>
          <w:szCs w:val="21"/>
        </w:rPr>
        <w:lastRenderedPageBreak/>
        <w:t>185.</w:t>
      </w:r>
      <w:r w:rsidRPr="00922266">
        <w:rPr>
          <w:rFonts w:ascii="Calibri" w:hAnsi="Calibri"/>
          <w:noProof/>
          <w:szCs w:val="21"/>
        </w:rPr>
        <w:tab/>
        <w:t xml:space="preserve">Kanafani ZA, Ghossain A, Sharara AI, Hatem JM, Kanj SS. Endemic gastrointestinal anthrax in 1960s Lebanon: clinical manifestations and surgical findings. Emerg Infect Dis </w:t>
      </w:r>
      <w:r w:rsidRPr="00922266">
        <w:rPr>
          <w:rFonts w:ascii="Calibri" w:hAnsi="Calibri"/>
          <w:b/>
          <w:noProof/>
          <w:szCs w:val="21"/>
        </w:rPr>
        <w:t>2003</w:t>
      </w:r>
      <w:r w:rsidRPr="00922266">
        <w:rPr>
          <w:rFonts w:ascii="Calibri" w:hAnsi="Calibri"/>
          <w:noProof/>
          <w:szCs w:val="21"/>
        </w:rPr>
        <w:t>; 9(5): 520-5.</w:t>
      </w:r>
      <w:bookmarkEnd w:id="185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186" w:name="_ENREF_186"/>
      <w:r w:rsidRPr="00922266">
        <w:rPr>
          <w:rFonts w:ascii="Calibri" w:hAnsi="Calibri"/>
          <w:noProof/>
          <w:szCs w:val="21"/>
        </w:rPr>
        <w:t>186.</w:t>
      </w:r>
      <w:r w:rsidRPr="00922266">
        <w:rPr>
          <w:rFonts w:ascii="Calibri" w:hAnsi="Calibri"/>
          <w:noProof/>
          <w:szCs w:val="21"/>
        </w:rPr>
        <w:tab/>
        <w:t xml:space="preserve">Kadanali A, Tasyaran MA, Kadanali S. Anthrax during pregnancy: case reports and review. Clin Infect Dis </w:t>
      </w:r>
      <w:r w:rsidRPr="00922266">
        <w:rPr>
          <w:rFonts w:ascii="Calibri" w:hAnsi="Calibri"/>
          <w:b/>
          <w:noProof/>
          <w:szCs w:val="21"/>
        </w:rPr>
        <w:t>2003</w:t>
      </w:r>
      <w:r w:rsidRPr="00922266">
        <w:rPr>
          <w:rFonts w:ascii="Calibri" w:hAnsi="Calibri"/>
          <w:noProof/>
          <w:szCs w:val="21"/>
        </w:rPr>
        <w:t>; 36(10): 1343-6.</w:t>
      </w:r>
      <w:bookmarkEnd w:id="186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187" w:name="_ENREF_187"/>
      <w:r w:rsidRPr="00922266">
        <w:rPr>
          <w:rFonts w:ascii="Calibri" w:hAnsi="Calibri"/>
          <w:noProof/>
          <w:szCs w:val="21"/>
        </w:rPr>
        <w:t>187.</w:t>
      </w:r>
      <w:r w:rsidRPr="00922266">
        <w:rPr>
          <w:rFonts w:ascii="Calibri" w:hAnsi="Calibri"/>
          <w:noProof/>
          <w:szCs w:val="21"/>
        </w:rPr>
        <w:tab/>
        <w:t xml:space="preserve">Pantanowitz L, Balogh K. Gastric anthrax. Arch Pathol Lab Med </w:t>
      </w:r>
      <w:r w:rsidRPr="00922266">
        <w:rPr>
          <w:rFonts w:ascii="Calibri" w:hAnsi="Calibri"/>
          <w:b/>
          <w:noProof/>
          <w:szCs w:val="21"/>
        </w:rPr>
        <w:t>2003</w:t>
      </w:r>
      <w:r w:rsidRPr="00922266">
        <w:rPr>
          <w:rFonts w:ascii="Calibri" w:hAnsi="Calibri"/>
          <w:noProof/>
          <w:szCs w:val="21"/>
        </w:rPr>
        <w:t>; 127(6): 761.</w:t>
      </w:r>
      <w:bookmarkEnd w:id="187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188" w:name="_ENREF_188"/>
      <w:r w:rsidRPr="00922266">
        <w:rPr>
          <w:rFonts w:ascii="Calibri" w:hAnsi="Calibri"/>
          <w:noProof/>
          <w:szCs w:val="21"/>
        </w:rPr>
        <w:t>188.</w:t>
      </w:r>
      <w:r w:rsidRPr="00922266">
        <w:rPr>
          <w:rFonts w:ascii="Calibri" w:hAnsi="Calibri"/>
          <w:noProof/>
          <w:szCs w:val="21"/>
        </w:rPr>
        <w:tab/>
        <w:t xml:space="preserve">Velayudhan MN, Nalini P, Kanungo R, Shashikala, Cherian TA, Srinivasan S. Inhalational anthrax with acute respiratory distress syndrome. Ann Trop Paediatr </w:t>
      </w:r>
      <w:r w:rsidRPr="00922266">
        <w:rPr>
          <w:rFonts w:ascii="Calibri" w:hAnsi="Calibri"/>
          <w:b/>
          <w:noProof/>
          <w:szCs w:val="21"/>
        </w:rPr>
        <w:t>2005</w:t>
      </w:r>
      <w:r w:rsidRPr="00922266">
        <w:rPr>
          <w:rFonts w:ascii="Calibri" w:hAnsi="Calibri"/>
          <w:noProof/>
          <w:szCs w:val="21"/>
        </w:rPr>
        <w:t>; 25(1): 49-52.</w:t>
      </w:r>
      <w:bookmarkEnd w:id="188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189" w:name="_ENREF_189"/>
      <w:r w:rsidRPr="00922266">
        <w:rPr>
          <w:rFonts w:ascii="Calibri" w:hAnsi="Calibri"/>
          <w:noProof/>
          <w:szCs w:val="21"/>
        </w:rPr>
        <w:t>189.</w:t>
      </w:r>
      <w:r w:rsidRPr="00922266">
        <w:rPr>
          <w:rFonts w:ascii="Calibri" w:hAnsi="Calibri"/>
          <w:noProof/>
          <w:szCs w:val="21"/>
        </w:rPr>
        <w:tab/>
        <w:t xml:space="preserve">Gurcan S, Akata F, Kuloglu F, Erdogan S, Tugrul M. Meningitis due to bacillus anthracis. Yonsei Med J </w:t>
      </w:r>
      <w:r w:rsidRPr="00922266">
        <w:rPr>
          <w:rFonts w:ascii="Calibri" w:hAnsi="Calibri"/>
          <w:b/>
          <w:noProof/>
          <w:szCs w:val="21"/>
        </w:rPr>
        <w:t>2005</w:t>
      </w:r>
      <w:r w:rsidRPr="00922266">
        <w:rPr>
          <w:rFonts w:ascii="Calibri" w:hAnsi="Calibri"/>
          <w:noProof/>
          <w:szCs w:val="21"/>
        </w:rPr>
        <w:t>; 46(1): 159-60.</w:t>
      </w:r>
      <w:bookmarkEnd w:id="189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190" w:name="_ENREF_190"/>
      <w:r w:rsidRPr="00922266">
        <w:rPr>
          <w:rFonts w:ascii="Calibri" w:hAnsi="Calibri"/>
          <w:noProof/>
          <w:szCs w:val="21"/>
        </w:rPr>
        <w:t>190.</w:t>
      </w:r>
      <w:r w:rsidRPr="00922266">
        <w:rPr>
          <w:rFonts w:ascii="Calibri" w:hAnsi="Calibri"/>
          <w:noProof/>
          <w:szCs w:val="21"/>
        </w:rPr>
        <w:tab/>
        <w:t xml:space="preserve">Yakupogullari Y, Kabakus N, Durukan M, Kizirgil A, Bulut Y, Yilmaz M. Anthrax meningoencephalitis secondary to oral infection. Pediatr Infect Dis J </w:t>
      </w:r>
      <w:r w:rsidRPr="00922266">
        <w:rPr>
          <w:rFonts w:ascii="Calibri" w:hAnsi="Calibri"/>
          <w:b/>
          <w:noProof/>
          <w:szCs w:val="21"/>
        </w:rPr>
        <w:t>2006</w:t>
      </w:r>
      <w:r w:rsidRPr="00922266">
        <w:rPr>
          <w:rFonts w:ascii="Calibri" w:hAnsi="Calibri"/>
          <w:noProof/>
          <w:szCs w:val="21"/>
        </w:rPr>
        <w:t>; 25(6): 572-3.</w:t>
      </w:r>
      <w:bookmarkEnd w:id="190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191" w:name="_ENREF_191"/>
      <w:r w:rsidRPr="00922266">
        <w:rPr>
          <w:rFonts w:ascii="Calibri" w:hAnsi="Calibri"/>
          <w:noProof/>
          <w:szCs w:val="21"/>
        </w:rPr>
        <w:t>191.</w:t>
      </w:r>
      <w:r w:rsidRPr="00922266">
        <w:rPr>
          <w:rFonts w:ascii="Calibri" w:hAnsi="Calibri"/>
          <w:noProof/>
          <w:szCs w:val="21"/>
        </w:rPr>
        <w:tab/>
        <w:t xml:space="preserve">Babamahmoodi F, Aghabarari F, Arjmand A, Ashrafi GH. Three rare cases of anthrax arising from the same source. J Infect </w:t>
      </w:r>
      <w:r w:rsidRPr="00922266">
        <w:rPr>
          <w:rFonts w:ascii="Calibri" w:hAnsi="Calibri"/>
          <w:b/>
          <w:noProof/>
          <w:szCs w:val="21"/>
        </w:rPr>
        <w:t>2006</w:t>
      </w:r>
      <w:r w:rsidRPr="00922266">
        <w:rPr>
          <w:rFonts w:ascii="Calibri" w:hAnsi="Calibri"/>
          <w:noProof/>
          <w:szCs w:val="21"/>
        </w:rPr>
        <w:t>; 53(4): e175-9.</w:t>
      </w:r>
      <w:bookmarkEnd w:id="191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192" w:name="_ENREF_192"/>
      <w:r w:rsidRPr="00922266">
        <w:rPr>
          <w:rFonts w:ascii="Calibri" w:hAnsi="Calibri"/>
          <w:noProof/>
          <w:szCs w:val="21"/>
        </w:rPr>
        <w:t>192.</w:t>
      </w:r>
      <w:r w:rsidRPr="00922266">
        <w:rPr>
          <w:rFonts w:ascii="Calibri" w:hAnsi="Calibri"/>
          <w:noProof/>
          <w:szCs w:val="21"/>
        </w:rPr>
        <w:tab/>
        <w:t xml:space="preserve">Yildirim H, Kabakus N, Koc M, Murat A, Incekoy Girgin F. Meningoencephalitis due to anthrax: CT and MR findings. Pediatr Radiol </w:t>
      </w:r>
      <w:r w:rsidRPr="00922266">
        <w:rPr>
          <w:rFonts w:ascii="Calibri" w:hAnsi="Calibri"/>
          <w:b/>
          <w:noProof/>
          <w:szCs w:val="21"/>
        </w:rPr>
        <w:t>2006</w:t>
      </w:r>
      <w:r w:rsidRPr="00922266">
        <w:rPr>
          <w:rFonts w:ascii="Calibri" w:hAnsi="Calibri"/>
          <w:noProof/>
          <w:szCs w:val="21"/>
        </w:rPr>
        <w:t>; 36(11): 1190-3.</w:t>
      </w:r>
      <w:bookmarkEnd w:id="192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193" w:name="_ENREF_193"/>
      <w:r w:rsidRPr="00922266">
        <w:rPr>
          <w:rFonts w:ascii="Calibri" w:hAnsi="Calibri"/>
          <w:noProof/>
          <w:szCs w:val="21"/>
        </w:rPr>
        <w:t>193.</w:t>
      </w:r>
      <w:r w:rsidRPr="00922266">
        <w:rPr>
          <w:rFonts w:ascii="Calibri" w:hAnsi="Calibri"/>
          <w:noProof/>
          <w:szCs w:val="21"/>
        </w:rPr>
        <w:tab/>
        <w:t xml:space="preserve">Ghossain A. Images in clinical medicine. Anthrax of the cecum. N Engl J Med </w:t>
      </w:r>
      <w:r w:rsidRPr="00922266">
        <w:rPr>
          <w:rFonts w:ascii="Calibri" w:hAnsi="Calibri"/>
          <w:b/>
          <w:noProof/>
          <w:szCs w:val="21"/>
        </w:rPr>
        <w:t>2006</w:t>
      </w:r>
      <w:r w:rsidRPr="00922266">
        <w:rPr>
          <w:rFonts w:ascii="Calibri" w:hAnsi="Calibri"/>
          <w:noProof/>
          <w:szCs w:val="21"/>
        </w:rPr>
        <w:t>; 355(9): 940.</w:t>
      </w:r>
      <w:bookmarkEnd w:id="193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194" w:name="_ENREF_194"/>
      <w:r w:rsidRPr="00922266">
        <w:rPr>
          <w:rFonts w:ascii="Calibri" w:hAnsi="Calibri"/>
          <w:noProof/>
          <w:szCs w:val="21"/>
        </w:rPr>
        <w:t>194.</w:t>
      </w:r>
      <w:r w:rsidRPr="00922266">
        <w:rPr>
          <w:rFonts w:ascii="Calibri" w:hAnsi="Calibri"/>
          <w:noProof/>
          <w:szCs w:val="21"/>
        </w:rPr>
        <w:tab/>
        <w:t xml:space="preserve">Walsh J, Fraser G, Hunt E, et al. Inhalation anthrax associated with dried animal hides - Pennsylvania and New York City, 2006. MMWR Morb Mortal Wkly Rep </w:t>
      </w:r>
      <w:r w:rsidRPr="00922266">
        <w:rPr>
          <w:rFonts w:ascii="Calibri" w:hAnsi="Calibri"/>
          <w:b/>
          <w:noProof/>
          <w:szCs w:val="21"/>
        </w:rPr>
        <w:t>2006</w:t>
      </w:r>
      <w:r w:rsidRPr="00922266">
        <w:rPr>
          <w:rFonts w:ascii="Calibri" w:hAnsi="Calibri"/>
          <w:noProof/>
          <w:szCs w:val="21"/>
        </w:rPr>
        <w:t>; 55(10): 280-2.</w:t>
      </w:r>
      <w:bookmarkEnd w:id="194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195" w:name="_ENREF_195"/>
      <w:r w:rsidRPr="00922266">
        <w:rPr>
          <w:rFonts w:ascii="Calibri" w:hAnsi="Calibri"/>
          <w:noProof/>
          <w:szCs w:val="21"/>
        </w:rPr>
        <w:t>195.</w:t>
      </w:r>
      <w:r w:rsidRPr="00922266">
        <w:rPr>
          <w:rFonts w:ascii="Calibri" w:hAnsi="Calibri"/>
          <w:noProof/>
          <w:szCs w:val="21"/>
        </w:rPr>
        <w:tab/>
        <w:t xml:space="preserve">Walsh JJ, Pesik N, Quinn CP, et al. A case of naturally acquired inhalation anthrax: clinical care and analyses of anti-protective antigen immunoglobulin G and lethal factor. Clin Infect Dis </w:t>
      </w:r>
      <w:r w:rsidRPr="00922266">
        <w:rPr>
          <w:rFonts w:ascii="Calibri" w:hAnsi="Calibri"/>
          <w:b/>
          <w:noProof/>
          <w:szCs w:val="21"/>
        </w:rPr>
        <w:t>2007</w:t>
      </w:r>
      <w:r w:rsidRPr="00922266">
        <w:rPr>
          <w:rFonts w:ascii="Calibri" w:hAnsi="Calibri"/>
          <w:noProof/>
          <w:szCs w:val="21"/>
        </w:rPr>
        <w:t>; 44(7): 968-71.</w:t>
      </w:r>
      <w:bookmarkEnd w:id="195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196" w:name="_ENREF_196"/>
      <w:r w:rsidRPr="00922266">
        <w:rPr>
          <w:rFonts w:ascii="Calibri" w:hAnsi="Calibri"/>
          <w:noProof/>
          <w:szCs w:val="21"/>
        </w:rPr>
        <w:t>196.</w:t>
      </w:r>
      <w:r w:rsidRPr="00922266">
        <w:rPr>
          <w:rFonts w:ascii="Calibri" w:hAnsi="Calibri"/>
          <w:noProof/>
          <w:szCs w:val="21"/>
        </w:rPr>
        <w:tab/>
        <w:t xml:space="preserve">Karpouzis A, Panopoulou M, Bazzano G, et al. Extensive cutaneous anthrax in an immunocompetent patient. Eur J Dermatol </w:t>
      </w:r>
      <w:r w:rsidRPr="00922266">
        <w:rPr>
          <w:rFonts w:ascii="Calibri" w:hAnsi="Calibri"/>
          <w:b/>
          <w:noProof/>
          <w:szCs w:val="21"/>
        </w:rPr>
        <w:t>2007</w:t>
      </w:r>
      <w:r w:rsidRPr="00922266">
        <w:rPr>
          <w:rFonts w:ascii="Calibri" w:hAnsi="Calibri"/>
          <w:noProof/>
          <w:szCs w:val="21"/>
        </w:rPr>
        <w:t>; 17(5): 443-5.</w:t>
      </w:r>
      <w:bookmarkEnd w:id="196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197" w:name="_ENREF_197"/>
      <w:r w:rsidRPr="00922266">
        <w:rPr>
          <w:rFonts w:ascii="Calibri" w:hAnsi="Calibri"/>
          <w:noProof/>
          <w:szCs w:val="21"/>
        </w:rPr>
        <w:t>197.</w:t>
      </w:r>
      <w:r w:rsidRPr="00922266">
        <w:rPr>
          <w:rFonts w:ascii="Calibri" w:hAnsi="Calibri"/>
          <w:noProof/>
          <w:szCs w:val="21"/>
        </w:rPr>
        <w:tab/>
        <w:t xml:space="preserve">Bindu M, Vengamma B, Kumar G. Anthrax meningoencephalitis successfully treated. Eur J Neurol </w:t>
      </w:r>
      <w:r w:rsidRPr="00922266">
        <w:rPr>
          <w:rFonts w:ascii="Calibri" w:hAnsi="Calibri"/>
          <w:b/>
          <w:noProof/>
          <w:szCs w:val="21"/>
        </w:rPr>
        <w:t>2007</w:t>
      </w:r>
      <w:r w:rsidRPr="00922266">
        <w:rPr>
          <w:rFonts w:ascii="Calibri" w:hAnsi="Calibri"/>
          <w:noProof/>
          <w:szCs w:val="21"/>
        </w:rPr>
        <w:t>; 14(8): e18.</w:t>
      </w:r>
      <w:bookmarkEnd w:id="197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198" w:name="_ENREF_198"/>
      <w:r w:rsidRPr="00922266">
        <w:rPr>
          <w:rFonts w:ascii="Calibri" w:hAnsi="Calibri"/>
          <w:noProof/>
          <w:szCs w:val="21"/>
        </w:rPr>
        <w:t>198.</w:t>
      </w:r>
      <w:r w:rsidRPr="00922266">
        <w:rPr>
          <w:rFonts w:ascii="Calibri" w:hAnsi="Calibri"/>
          <w:noProof/>
          <w:szCs w:val="21"/>
        </w:rPr>
        <w:tab/>
        <w:t xml:space="preserve">Anaraki S, Addiman S, Nixon G, et al. Investigations and control measures following a case of inhalation anthrax in East London in a drum maker and drummer, October 2008. Euro Surveill </w:t>
      </w:r>
      <w:r w:rsidRPr="00922266">
        <w:rPr>
          <w:rFonts w:ascii="Calibri" w:hAnsi="Calibri"/>
          <w:b/>
          <w:noProof/>
          <w:szCs w:val="21"/>
        </w:rPr>
        <w:t>2008</w:t>
      </w:r>
      <w:r w:rsidRPr="00922266">
        <w:rPr>
          <w:rFonts w:ascii="Calibri" w:hAnsi="Calibri"/>
          <w:noProof/>
          <w:szCs w:val="21"/>
        </w:rPr>
        <w:t>; 13(51).</w:t>
      </w:r>
      <w:bookmarkEnd w:id="198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199" w:name="_ENREF_199"/>
      <w:r w:rsidRPr="00922266">
        <w:rPr>
          <w:rFonts w:ascii="Calibri" w:hAnsi="Calibri"/>
          <w:noProof/>
          <w:szCs w:val="21"/>
        </w:rPr>
        <w:t>199.</w:t>
      </w:r>
      <w:r w:rsidRPr="00922266">
        <w:rPr>
          <w:rFonts w:ascii="Calibri" w:hAnsi="Calibri"/>
          <w:noProof/>
          <w:szCs w:val="21"/>
        </w:rPr>
        <w:tab/>
        <w:t xml:space="preserve">A single case of inhalation anthrax in a drum maker in London. In: Report HP Vol. 2. The National Archives, </w:t>
      </w:r>
      <w:r w:rsidRPr="00922266">
        <w:rPr>
          <w:rFonts w:ascii="Calibri" w:hAnsi="Calibri"/>
          <w:b/>
          <w:noProof/>
          <w:szCs w:val="21"/>
        </w:rPr>
        <w:t>2008</w:t>
      </w:r>
      <w:r w:rsidRPr="00922266">
        <w:rPr>
          <w:rFonts w:ascii="Calibri" w:hAnsi="Calibri"/>
          <w:noProof/>
          <w:szCs w:val="21"/>
        </w:rPr>
        <w:t>.</w:t>
      </w:r>
      <w:bookmarkEnd w:id="199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200" w:name="_ENREF_200"/>
      <w:r w:rsidRPr="00922266">
        <w:rPr>
          <w:rFonts w:ascii="Calibri" w:hAnsi="Calibri"/>
          <w:noProof/>
          <w:szCs w:val="21"/>
        </w:rPr>
        <w:t>200.</w:t>
      </w:r>
      <w:r w:rsidRPr="00922266">
        <w:rPr>
          <w:rFonts w:ascii="Calibri" w:hAnsi="Calibri"/>
          <w:noProof/>
          <w:szCs w:val="21"/>
        </w:rPr>
        <w:tab/>
        <w:t xml:space="preserve">Metan G, Uysal B, Coskun R, Percin D, Doganay M. [Anthrax meningoencephalitis: a case report and review of Turkish literature]. Mikrobiyol Bul </w:t>
      </w:r>
      <w:r w:rsidRPr="00922266">
        <w:rPr>
          <w:rFonts w:ascii="Calibri" w:hAnsi="Calibri"/>
          <w:b/>
          <w:noProof/>
          <w:szCs w:val="21"/>
        </w:rPr>
        <w:t>2009</w:t>
      </w:r>
      <w:r w:rsidRPr="00922266">
        <w:rPr>
          <w:rFonts w:ascii="Calibri" w:hAnsi="Calibri"/>
          <w:noProof/>
          <w:szCs w:val="21"/>
        </w:rPr>
        <w:t>; 43(4): 671-6.</w:t>
      </w:r>
      <w:bookmarkEnd w:id="200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201" w:name="_ENREF_201"/>
      <w:r w:rsidRPr="00922266">
        <w:rPr>
          <w:rFonts w:ascii="Calibri" w:hAnsi="Calibri"/>
          <w:noProof/>
          <w:szCs w:val="21"/>
        </w:rPr>
        <w:lastRenderedPageBreak/>
        <w:t>201.</w:t>
      </w:r>
      <w:r w:rsidRPr="00922266">
        <w:rPr>
          <w:rFonts w:ascii="Calibri" w:hAnsi="Calibri"/>
          <w:noProof/>
          <w:szCs w:val="21"/>
        </w:rPr>
        <w:tab/>
        <w:t xml:space="preserve">Cinquetti G, Banal F, Dupuy AL, et al. Three related cases of cutaneous anthrax in France: clinical and laboratory aspects. Medicine </w:t>
      </w:r>
      <w:r w:rsidRPr="00922266">
        <w:rPr>
          <w:rFonts w:ascii="Calibri" w:hAnsi="Calibri"/>
          <w:b/>
          <w:noProof/>
          <w:szCs w:val="21"/>
        </w:rPr>
        <w:t>2009</w:t>
      </w:r>
      <w:r w:rsidRPr="00922266">
        <w:rPr>
          <w:rFonts w:ascii="Calibri" w:hAnsi="Calibri"/>
          <w:noProof/>
          <w:szCs w:val="21"/>
        </w:rPr>
        <w:t>; 88(6): 371-5.</w:t>
      </w:r>
      <w:bookmarkEnd w:id="201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202" w:name="_ENREF_202"/>
      <w:r w:rsidRPr="00922266">
        <w:rPr>
          <w:rFonts w:ascii="Calibri" w:hAnsi="Calibri"/>
          <w:noProof/>
          <w:szCs w:val="21"/>
        </w:rPr>
        <w:t>202.</w:t>
      </w:r>
      <w:r w:rsidRPr="00922266">
        <w:rPr>
          <w:rFonts w:ascii="Calibri" w:hAnsi="Calibri"/>
          <w:noProof/>
          <w:szCs w:val="21"/>
        </w:rPr>
        <w:tab/>
        <w:t xml:space="preserve">Meric M, Willke A, Muezzinoglu B, Karadenizli A, Hosten T. A case of pneumonia caused by Bacillus anthracis secondary to gastrointestinal anthrax. Int J Infect Dis </w:t>
      </w:r>
      <w:r w:rsidRPr="00922266">
        <w:rPr>
          <w:rFonts w:ascii="Calibri" w:hAnsi="Calibri"/>
          <w:b/>
          <w:noProof/>
          <w:szCs w:val="21"/>
        </w:rPr>
        <w:t>2009</w:t>
      </w:r>
      <w:r w:rsidRPr="00922266">
        <w:rPr>
          <w:rFonts w:ascii="Calibri" w:hAnsi="Calibri"/>
          <w:noProof/>
          <w:szCs w:val="21"/>
        </w:rPr>
        <w:t>; 13(6): e456-8.</w:t>
      </w:r>
      <w:bookmarkEnd w:id="202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203" w:name="_ENREF_203"/>
      <w:r w:rsidRPr="00922266">
        <w:rPr>
          <w:rFonts w:ascii="Calibri" w:hAnsi="Calibri"/>
          <w:noProof/>
          <w:szCs w:val="21"/>
        </w:rPr>
        <w:t>203.</w:t>
      </w:r>
      <w:r w:rsidRPr="00922266">
        <w:rPr>
          <w:rFonts w:ascii="Calibri" w:hAnsi="Calibri"/>
          <w:noProof/>
          <w:szCs w:val="21"/>
        </w:rPr>
        <w:tab/>
        <w:t xml:space="preserve">Akbayram S, Doğan M, Akgün C, et al. Clinical findings in children with cutaneous anthrax in eastern Turkey. Pediatr Dermatol </w:t>
      </w:r>
      <w:r w:rsidRPr="00922266">
        <w:rPr>
          <w:rFonts w:ascii="Calibri" w:hAnsi="Calibri"/>
          <w:b/>
          <w:noProof/>
          <w:szCs w:val="21"/>
        </w:rPr>
        <w:t>2010</w:t>
      </w:r>
      <w:r w:rsidRPr="00922266">
        <w:rPr>
          <w:rFonts w:ascii="Calibri" w:hAnsi="Calibri"/>
          <w:noProof/>
          <w:szCs w:val="21"/>
        </w:rPr>
        <w:t>; 27(6): 600-6.</w:t>
      </w:r>
      <w:bookmarkEnd w:id="203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204" w:name="_ENREF_204"/>
      <w:r w:rsidRPr="00922266">
        <w:rPr>
          <w:rFonts w:ascii="Calibri" w:hAnsi="Calibri"/>
          <w:noProof/>
          <w:szCs w:val="21"/>
        </w:rPr>
        <w:t>204.</w:t>
      </w:r>
      <w:r w:rsidRPr="00922266">
        <w:rPr>
          <w:rFonts w:ascii="Calibri" w:hAnsi="Calibri"/>
          <w:noProof/>
          <w:szCs w:val="21"/>
        </w:rPr>
        <w:tab/>
        <w:t xml:space="preserve">Hatami H, Ramazankhani A, Mansoori F. Two cases of gastrointestinal anthrax with an unusual presentation from Kermanshah (western Iran). Arch Iran Med </w:t>
      </w:r>
      <w:r w:rsidRPr="00922266">
        <w:rPr>
          <w:rFonts w:ascii="Calibri" w:hAnsi="Calibri"/>
          <w:b/>
          <w:noProof/>
          <w:szCs w:val="21"/>
        </w:rPr>
        <w:t>2010</w:t>
      </w:r>
      <w:r w:rsidRPr="00922266">
        <w:rPr>
          <w:rFonts w:ascii="Calibri" w:hAnsi="Calibri"/>
          <w:noProof/>
          <w:szCs w:val="21"/>
        </w:rPr>
        <w:t>; 13(2): 156-9.</w:t>
      </w:r>
      <w:bookmarkEnd w:id="204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205" w:name="_ENREF_205"/>
      <w:r w:rsidRPr="00922266">
        <w:rPr>
          <w:rFonts w:ascii="Calibri" w:hAnsi="Calibri"/>
          <w:noProof/>
          <w:szCs w:val="21"/>
        </w:rPr>
        <w:t>205.</w:t>
      </w:r>
      <w:r w:rsidRPr="00922266">
        <w:rPr>
          <w:rFonts w:ascii="Calibri" w:hAnsi="Calibri"/>
          <w:noProof/>
          <w:szCs w:val="21"/>
        </w:rPr>
        <w:tab/>
        <w:t xml:space="preserve">Centers for Disease Control Prevention. Gastrointestinal anthrax after an animal-hide drumming event-New Hampshire and Massachusetts, 2009. MMWR Morb Mortal Wkly Rep </w:t>
      </w:r>
      <w:r w:rsidRPr="00922266">
        <w:rPr>
          <w:rFonts w:ascii="Calibri" w:hAnsi="Calibri"/>
          <w:b/>
          <w:noProof/>
          <w:szCs w:val="21"/>
        </w:rPr>
        <w:t>2010</w:t>
      </w:r>
      <w:r w:rsidRPr="00922266">
        <w:rPr>
          <w:rFonts w:ascii="Calibri" w:hAnsi="Calibri"/>
          <w:noProof/>
          <w:szCs w:val="21"/>
        </w:rPr>
        <w:t>; 59(28): 872.</w:t>
      </w:r>
      <w:bookmarkEnd w:id="205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206" w:name="_ENREF_206"/>
      <w:r w:rsidRPr="00922266">
        <w:rPr>
          <w:rFonts w:ascii="Calibri" w:hAnsi="Calibri"/>
          <w:noProof/>
          <w:szCs w:val="21"/>
        </w:rPr>
        <w:t>206.</w:t>
      </w:r>
      <w:r w:rsidRPr="00922266">
        <w:rPr>
          <w:rFonts w:ascii="Calibri" w:hAnsi="Calibri"/>
          <w:noProof/>
          <w:szCs w:val="21"/>
        </w:rPr>
        <w:tab/>
        <w:t xml:space="preserve">Klempner MS, Talbot EA, Lee SI, Zaki S, Ferraro MJ. Case records of the Massachusetts General Hospital. Case 25-2010. A 24-year-old woman with abdominal pain and shock. N Engl J Med </w:t>
      </w:r>
      <w:r w:rsidRPr="00922266">
        <w:rPr>
          <w:rFonts w:ascii="Calibri" w:hAnsi="Calibri"/>
          <w:b/>
          <w:noProof/>
          <w:szCs w:val="21"/>
        </w:rPr>
        <w:t>2010</w:t>
      </w:r>
      <w:r w:rsidRPr="00922266">
        <w:rPr>
          <w:rFonts w:ascii="Calibri" w:hAnsi="Calibri"/>
          <w:noProof/>
          <w:szCs w:val="21"/>
        </w:rPr>
        <w:t>; 363(8): 766-77.</w:t>
      </w:r>
      <w:bookmarkEnd w:id="206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207" w:name="_ENREF_207"/>
      <w:r w:rsidRPr="00922266">
        <w:rPr>
          <w:rFonts w:ascii="Calibri" w:hAnsi="Calibri"/>
          <w:noProof/>
          <w:szCs w:val="21"/>
        </w:rPr>
        <w:t>207.</w:t>
      </w:r>
      <w:r w:rsidRPr="00922266">
        <w:rPr>
          <w:rFonts w:ascii="Calibri" w:hAnsi="Calibri"/>
          <w:noProof/>
          <w:szCs w:val="21"/>
        </w:rPr>
        <w:tab/>
        <w:t xml:space="preserve">Khoddami M, Shirvani F, Esmaeili J, Beladimogaddam N. Two rare presentations of fatal anthrax: meningeal and intestinal. Arch Iran Med </w:t>
      </w:r>
      <w:r w:rsidRPr="00922266">
        <w:rPr>
          <w:rFonts w:ascii="Calibri" w:hAnsi="Calibri"/>
          <w:b/>
          <w:noProof/>
          <w:szCs w:val="21"/>
        </w:rPr>
        <w:t>2010</w:t>
      </w:r>
      <w:r w:rsidRPr="00922266">
        <w:rPr>
          <w:rFonts w:ascii="Calibri" w:hAnsi="Calibri"/>
          <w:noProof/>
          <w:szCs w:val="21"/>
        </w:rPr>
        <w:t>; 13(5): 432-5.</w:t>
      </w:r>
      <w:bookmarkEnd w:id="207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208" w:name="_ENREF_208"/>
      <w:r w:rsidRPr="00922266">
        <w:rPr>
          <w:rFonts w:ascii="Calibri" w:hAnsi="Calibri"/>
          <w:noProof/>
          <w:szCs w:val="21"/>
        </w:rPr>
        <w:t>208.</w:t>
      </w:r>
      <w:r w:rsidRPr="00922266">
        <w:rPr>
          <w:rFonts w:ascii="Calibri" w:hAnsi="Calibri"/>
          <w:noProof/>
          <w:szCs w:val="21"/>
        </w:rPr>
        <w:tab/>
        <w:t xml:space="preserve">Radun D, Bernard H, Altmann M, et al. Preliminary case report of fatal anthrax in an injecting drug user in North-Rhine-Westphalia, Germany, December 2009. Eurosurveillance </w:t>
      </w:r>
      <w:r w:rsidRPr="00922266">
        <w:rPr>
          <w:rFonts w:ascii="Calibri" w:hAnsi="Calibri"/>
          <w:b/>
          <w:noProof/>
          <w:szCs w:val="21"/>
        </w:rPr>
        <w:t>2010</w:t>
      </w:r>
      <w:r w:rsidRPr="00922266">
        <w:rPr>
          <w:rFonts w:ascii="Calibri" w:hAnsi="Calibri"/>
          <w:noProof/>
          <w:szCs w:val="21"/>
        </w:rPr>
        <w:t>; 15(2).</w:t>
      </w:r>
      <w:bookmarkEnd w:id="208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209" w:name="_ENREF_209"/>
      <w:r w:rsidRPr="00922266">
        <w:rPr>
          <w:rFonts w:ascii="Calibri" w:hAnsi="Calibri"/>
          <w:noProof/>
          <w:szCs w:val="21"/>
        </w:rPr>
        <w:t>209.</w:t>
      </w:r>
      <w:r w:rsidRPr="00922266">
        <w:rPr>
          <w:rFonts w:ascii="Calibri" w:hAnsi="Calibri"/>
          <w:noProof/>
          <w:szCs w:val="21"/>
        </w:rPr>
        <w:tab/>
        <w:t xml:space="preserve">Ozdemir H, Demirdag K, Ozturk T, Kocakoc E. Anthrax of the gastrointestinal tract and oropharynx: CT findings. Emerg Radiol </w:t>
      </w:r>
      <w:r w:rsidRPr="00922266">
        <w:rPr>
          <w:rFonts w:ascii="Calibri" w:hAnsi="Calibri"/>
          <w:b/>
          <w:noProof/>
          <w:szCs w:val="21"/>
        </w:rPr>
        <w:t>2010</w:t>
      </w:r>
      <w:r w:rsidRPr="00922266">
        <w:rPr>
          <w:rFonts w:ascii="Calibri" w:hAnsi="Calibri"/>
          <w:noProof/>
          <w:szCs w:val="21"/>
        </w:rPr>
        <w:t>; 17(2): 161-4.</w:t>
      </w:r>
      <w:bookmarkEnd w:id="209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210" w:name="_ENREF_210"/>
      <w:r w:rsidRPr="00922266">
        <w:rPr>
          <w:rFonts w:ascii="Calibri" w:hAnsi="Calibri"/>
          <w:noProof/>
          <w:szCs w:val="21"/>
        </w:rPr>
        <w:t>210.</w:t>
      </w:r>
      <w:r w:rsidRPr="00922266">
        <w:rPr>
          <w:rFonts w:ascii="Calibri" w:hAnsi="Calibri"/>
          <w:noProof/>
          <w:szCs w:val="21"/>
        </w:rPr>
        <w:tab/>
        <w:t xml:space="preserve">Doganay M, Metan G. A rare clinical presentation and outcome of cutaneous anthrax: Toxemic shock: Case report Toksemik sok: Kutanoz sarbonun nadir bir klinik sekli ve sonucu. Turkiye Klinikleri Journal of Medical Sciences </w:t>
      </w:r>
      <w:r w:rsidRPr="00922266">
        <w:rPr>
          <w:rFonts w:ascii="Calibri" w:hAnsi="Calibri"/>
          <w:b/>
          <w:noProof/>
          <w:szCs w:val="21"/>
        </w:rPr>
        <w:t>2012</w:t>
      </w:r>
      <w:r w:rsidRPr="00922266">
        <w:rPr>
          <w:rFonts w:ascii="Calibri" w:hAnsi="Calibri"/>
          <w:noProof/>
          <w:szCs w:val="21"/>
        </w:rPr>
        <w:t>; 32(3): 841-5.</w:t>
      </w:r>
      <w:bookmarkEnd w:id="210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211" w:name="_ENREF_211"/>
      <w:r w:rsidRPr="00922266">
        <w:rPr>
          <w:rFonts w:ascii="Calibri" w:hAnsi="Calibri"/>
          <w:noProof/>
          <w:szCs w:val="21"/>
        </w:rPr>
        <w:t>211.</w:t>
      </w:r>
      <w:r w:rsidRPr="00922266">
        <w:rPr>
          <w:rFonts w:ascii="Calibri" w:hAnsi="Calibri"/>
          <w:noProof/>
          <w:szCs w:val="21"/>
        </w:rPr>
        <w:tab/>
        <w:t xml:space="preserve">Doganay M, Metan G, Alp E. A review of cutaneous anthrax and its outcome. Journal of Infection and Public Health </w:t>
      </w:r>
      <w:r w:rsidRPr="00922266">
        <w:rPr>
          <w:rFonts w:ascii="Calibri" w:hAnsi="Calibri"/>
          <w:b/>
          <w:noProof/>
          <w:szCs w:val="21"/>
        </w:rPr>
        <w:t>2010</w:t>
      </w:r>
      <w:r w:rsidRPr="00922266">
        <w:rPr>
          <w:rFonts w:ascii="Calibri" w:hAnsi="Calibri"/>
          <w:noProof/>
          <w:szCs w:val="21"/>
        </w:rPr>
        <w:t>; 3(3): 98-105.</w:t>
      </w:r>
      <w:bookmarkEnd w:id="211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212" w:name="_ENREF_212"/>
      <w:r w:rsidRPr="00922266">
        <w:rPr>
          <w:rFonts w:ascii="Calibri" w:hAnsi="Calibri"/>
          <w:noProof/>
          <w:szCs w:val="21"/>
        </w:rPr>
        <w:t>212.</w:t>
      </w:r>
      <w:r w:rsidRPr="00922266">
        <w:rPr>
          <w:rFonts w:ascii="Calibri" w:hAnsi="Calibri"/>
          <w:noProof/>
          <w:szCs w:val="21"/>
        </w:rPr>
        <w:tab/>
        <w:t xml:space="preserve">Tekin R, Celen MK, Bosnak V, Caca I, Ayaz C. Anthrax on lower eyelid. Turk Hijyen ve Deneysel Biyoloji Dergisi </w:t>
      </w:r>
      <w:r w:rsidRPr="00922266">
        <w:rPr>
          <w:rFonts w:ascii="Calibri" w:hAnsi="Calibri"/>
          <w:b/>
          <w:noProof/>
          <w:szCs w:val="21"/>
        </w:rPr>
        <w:t>2011</w:t>
      </w:r>
      <w:r w:rsidRPr="00922266">
        <w:rPr>
          <w:rFonts w:ascii="Calibri" w:hAnsi="Calibri"/>
          <w:noProof/>
          <w:szCs w:val="21"/>
        </w:rPr>
        <w:t>; 68(2): 93-6.</w:t>
      </w:r>
      <w:bookmarkEnd w:id="212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213" w:name="_ENREF_213"/>
      <w:r w:rsidRPr="00922266">
        <w:rPr>
          <w:rFonts w:ascii="Calibri" w:hAnsi="Calibri"/>
          <w:noProof/>
          <w:szCs w:val="21"/>
        </w:rPr>
        <w:t>213.</w:t>
      </w:r>
      <w:r w:rsidRPr="00922266">
        <w:rPr>
          <w:rFonts w:ascii="Calibri" w:hAnsi="Calibri"/>
          <w:noProof/>
          <w:szCs w:val="21"/>
        </w:rPr>
        <w:tab/>
        <w:t xml:space="preserve">Johns N, Cooper D, Terrace J. An unusual case of peritonitis in an intravenous drug user. Gastroenterology </w:t>
      </w:r>
      <w:r w:rsidRPr="00922266">
        <w:rPr>
          <w:rFonts w:ascii="Calibri" w:hAnsi="Calibri"/>
          <w:b/>
          <w:noProof/>
          <w:szCs w:val="21"/>
        </w:rPr>
        <w:t>2011</w:t>
      </w:r>
      <w:r w:rsidRPr="00922266">
        <w:rPr>
          <w:rFonts w:ascii="Calibri" w:hAnsi="Calibri"/>
          <w:noProof/>
          <w:szCs w:val="21"/>
        </w:rPr>
        <w:t>; 141(2): 435-781.</w:t>
      </w:r>
      <w:bookmarkEnd w:id="213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214" w:name="_ENREF_214"/>
      <w:r w:rsidRPr="00922266">
        <w:rPr>
          <w:rFonts w:ascii="Calibri" w:hAnsi="Calibri"/>
          <w:noProof/>
          <w:szCs w:val="21"/>
        </w:rPr>
        <w:t>214.</w:t>
      </w:r>
      <w:r w:rsidRPr="00922266">
        <w:rPr>
          <w:rFonts w:ascii="Calibri" w:hAnsi="Calibri"/>
          <w:noProof/>
          <w:szCs w:val="21"/>
        </w:rPr>
        <w:tab/>
        <w:t xml:space="preserve">Parcell BJ, Wilmshurst AD, France AJ, Motta L, Brooks T, Olver WJ. Injection anthrax causing compartment syndrome and necrotising fasciitis. J Clin Pathol </w:t>
      </w:r>
      <w:r w:rsidRPr="00922266">
        <w:rPr>
          <w:rFonts w:ascii="Calibri" w:hAnsi="Calibri"/>
          <w:b/>
          <w:noProof/>
          <w:szCs w:val="21"/>
        </w:rPr>
        <w:t>2011</w:t>
      </w:r>
      <w:r w:rsidRPr="00922266">
        <w:rPr>
          <w:rFonts w:ascii="Calibri" w:hAnsi="Calibri"/>
          <w:noProof/>
          <w:szCs w:val="21"/>
        </w:rPr>
        <w:t>; 64(1): 95-6.</w:t>
      </w:r>
      <w:bookmarkEnd w:id="214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215" w:name="_ENREF_215"/>
      <w:r w:rsidRPr="00922266">
        <w:rPr>
          <w:rFonts w:ascii="Calibri" w:hAnsi="Calibri"/>
          <w:noProof/>
          <w:szCs w:val="21"/>
        </w:rPr>
        <w:t>215.</w:t>
      </w:r>
      <w:r w:rsidRPr="00922266">
        <w:rPr>
          <w:rFonts w:ascii="Calibri" w:hAnsi="Calibri"/>
          <w:noProof/>
          <w:szCs w:val="21"/>
        </w:rPr>
        <w:tab/>
        <w:t xml:space="preserve">Tekin R, Yesilova Y, Bosnak V, Celen MK, Ayaz C. A 32-year-old male with an ulcer with necrotic crusts on the right arm. Marmara Medical Journal </w:t>
      </w:r>
      <w:r w:rsidRPr="00922266">
        <w:rPr>
          <w:rFonts w:ascii="Calibri" w:hAnsi="Calibri"/>
          <w:b/>
          <w:noProof/>
          <w:szCs w:val="21"/>
        </w:rPr>
        <w:t>2011</w:t>
      </w:r>
      <w:r w:rsidRPr="00922266">
        <w:rPr>
          <w:rFonts w:ascii="Calibri" w:hAnsi="Calibri"/>
          <w:noProof/>
          <w:szCs w:val="21"/>
        </w:rPr>
        <w:t>; 24(2): 139-40.</w:t>
      </w:r>
      <w:bookmarkEnd w:id="215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216" w:name="_ENREF_216"/>
      <w:r w:rsidRPr="00922266">
        <w:rPr>
          <w:rFonts w:ascii="Calibri" w:hAnsi="Calibri"/>
          <w:noProof/>
          <w:szCs w:val="21"/>
        </w:rPr>
        <w:lastRenderedPageBreak/>
        <w:t>216.</w:t>
      </w:r>
      <w:r w:rsidRPr="00922266">
        <w:rPr>
          <w:rFonts w:ascii="Calibri" w:hAnsi="Calibri"/>
          <w:noProof/>
          <w:szCs w:val="21"/>
        </w:rPr>
        <w:tab/>
        <w:t xml:space="preserve">Ponce M, Mendoza A, Seas C. A 45-year-old farmer with an ulcerative rash, shock, and hemorrhagic meningitis. Am J Trop Med Hyg </w:t>
      </w:r>
      <w:r w:rsidRPr="00922266">
        <w:rPr>
          <w:rFonts w:ascii="Calibri" w:hAnsi="Calibri"/>
          <w:b/>
          <w:noProof/>
          <w:szCs w:val="21"/>
        </w:rPr>
        <w:t>2011</w:t>
      </w:r>
      <w:r w:rsidRPr="00922266">
        <w:rPr>
          <w:rFonts w:ascii="Calibri" w:hAnsi="Calibri"/>
          <w:noProof/>
          <w:szCs w:val="21"/>
        </w:rPr>
        <w:t>; 85(5): 792.</w:t>
      </w:r>
      <w:bookmarkEnd w:id="216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217" w:name="_ENREF_217"/>
      <w:r w:rsidRPr="00922266">
        <w:rPr>
          <w:rFonts w:ascii="Calibri" w:hAnsi="Calibri"/>
          <w:noProof/>
          <w:szCs w:val="21"/>
        </w:rPr>
        <w:t>217.</w:t>
      </w:r>
      <w:r w:rsidRPr="00922266">
        <w:rPr>
          <w:rFonts w:ascii="Calibri" w:hAnsi="Calibri"/>
          <w:noProof/>
          <w:szCs w:val="21"/>
        </w:rPr>
        <w:tab/>
        <w:t xml:space="preserve">Akbulut A, Akbulut H, Özgüler M, İnci N, Yalçın Ş. Gastrointestinal Anthrax: A Case and Review of Literature. Advances in Infectious Diseases </w:t>
      </w:r>
      <w:r w:rsidRPr="00922266">
        <w:rPr>
          <w:rFonts w:ascii="Calibri" w:hAnsi="Calibri"/>
          <w:b/>
          <w:noProof/>
          <w:szCs w:val="21"/>
        </w:rPr>
        <w:t>2012</w:t>
      </w:r>
      <w:r w:rsidRPr="00922266">
        <w:rPr>
          <w:rFonts w:ascii="Calibri" w:hAnsi="Calibri"/>
          <w:noProof/>
          <w:szCs w:val="21"/>
        </w:rPr>
        <w:t>; 2(03): 67.</w:t>
      </w:r>
      <w:bookmarkEnd w:id="217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218" w:name="_ENREF_218"/>
      <w:r w:rsidRPr="00922266">
        <w:rPr>
          <w:rFonts w:ascii="Calibri" w:hAnsi="Calibri"/>
          <w:noProof/>
          <w:szCs w:val="21"/>
        </w:rPr>
        <w:t>218.</w:t>
      </w:r>
      <w:r w:rsidRPr="00922266">
        <w:rPr>
          <w:rFonts w:ascii="Calibri" w:hAnsi="Calibri"/>
          <w:noProof/>
          <w:szCs w:val="21"/>
        </w:rPr>
        <w:tab/>
        <w:t xml:space="preserve">Holzmann T, Frangoulidis D, Simon M, et al. Fatal anthrax infection in a heroin user from southern Germany, June 2012. Euro Surveill </w:t>
      </w:r>
      <w:r w:rsidRPr="00922266">
        <w:rPr>
          <w:rFonts w:ascii="Calibri" w:hAnsi="Calibri"/>
          <w:b/>
          <w:noProof/>
          <w:szCs w:val="21"/>
        </w:rPr>
        <w:t>2012</w:t>
      </w:r>
      <w:r w:rsidRPr="00922266">
        <w:rPr>
          <w:rFonts w:ascii="Calibri" w:hAnsi="Calibri"/>
          <w:noProof/>
          <w:szCs w:val="21"/>
        </w:rPr>
        <w:t>; 17(26).</w:t>
      </w:r>
      <w:bookmarkEnd w:id="218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219" w:name="_ENREF_219"/>
      <w:r w:rsidRPr="00922266">
        <w:rPr>
          <w:rFonts w:ascii="Calibri" w:hAnsi="Calibri"/>
          <w:noProof/>
          <w:szCs w:val="21"/>
        </w:rPr>
        <w:t>219.</w:t>
      </w:r>
      <w:r w:rsidRPr="00922266">
        <w:rPr>
          <w:rFonts w:ascii="Calibri" w:hAnsi="Calibri"/>
          <w:noProof/>
          <w:szCs w:val="21"/>
        </w:rPr>
        <w:tab/>
        <w:t xml:space="preserve">Stefos A, Gatselis NK, Goudelas A, et al. Cutaneous infection caused by Bacillus anthracis in Larissa, Thessaly, Central Greece, July 2012. Eurosurveillance </w:t>
      </w:r>
      <w:r w:rsidRPr="00922266">
        <w:rPr>
          <w:rFonts w:ascii="Calibri" w:hAnsi="Calibri"/>
          <w:b/>
          <w:noProof/>
          <w:szCs w:val="21"/>
        </w:rPr>
        <w:t>2012</w:t>
      </w:r>
      <w:r w:rsidRPr="00922266">
        <w:rPr>
          <w:rFonts w:ascii="Calibri" w:hAnsi="Calibri"/>
          <w:noProof/>
          <w:szCs w:val="21"/>
        </w:rPr>
        <w:t>; 17(32): 2-4.</w:t>
      </w:r>
      <w:bookmarkEnd w:id="219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220" w:name="_ENREF_220"/>
      <w:r w:rsidRPr="00922266">
        <w:rPr>
          <w:rFonts w:ascii="Calibri" w:hAnsi="Calibri"/>
          <w:noProof/>
          <w:szCs w:val="21"/>
        </w:rPr>
        <w:t>220.</w:t>
      </w:r>
      <w:r w:rsidRPr="00922266">
        <w:rPr>
          <w:rFonts w:ascii="Calibri" w:hAnsi="Calibri"/>
          <w:noProof/>
          <w:szCs w:val="21"/>
        </w:rPr>
        <w:tab/>
        <w:t xml:space="preserve">Maddah G, Abdollahi A, Katebi M. Gastrointestinal anthrax: Clinical experience in 5 cases. Caspian Journal of Internal Medicine </w:t>
      </w:r>
      <w:r w:rsidRPr="00922266">
        <w:rPr>
          <w:rFonts w:ascii="Calibri" w:hAnsi="Calibri"/>
          <w:b/>
          <w:noProof/>
          <w:szCs w:val="21"/>
        </w:rPr>
        <w:t>2013</w:t>
      </w:r>
      <w:r w:rsidRPr="00922266">
        <w:rPr>
          <w:rFonts w:ascii="Calibri" w:hAnsi="Calibri"/>
          <w:noProof/>
          <w:szCs w:val="21"/>
        </w:rPr>
        <w:t>; 4(2): 672-6.</w:t>
      </w:r>
      <w:bookmarkEnd w:id="220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221" w:name="_ENREF_221"/>
      <w:r w:rsidRPr="00922266">
        <w:rPr>
          <w:rFonts w:ascii="Calibri" w:hAnsi="Calibri"/>
          <w:noProof/>
          <w:szCs w:val="21"/>
        </w:rPr>
        <w:t>221.</w:t>
      </w:r>
      <w:r w:rsidRPr="00922266">
        <w:rPr>
          <w:rFonts w:ascii="Calibri" w:hAnsi="Calibri"/>
          <w:noProof/>
          <w:szCs w:val="21"/>
        </w:rPr>
        <w:tab/>
        <w:t xml:space="preserve">Gelaw Y, Asaminew T. Periocular cutaneous anthrax in Jimma Zone, Southwest Ethiopia: a case series. BMC Res Notes </w:t>
      </w:r>
      <w:r w:rsidRPr="00922266">
        <w:rPr>
          <w:rFonts w:ascii="Calibri" w:hAnsi="Calibri"/>
          <w:b/>
          <w:noProof/>
          <w:szCs w:val="21"/>
        </w:rPr>
        <w:t>2013</w:t>
      </w:r>
      <w:r w:rsidRPr="00922266">
        <w:rPr>
          <w:rFonts w:ascii="Calibri" w:hAnsi="Calibri"/>
          <w:noProof/>
          <w:szCs w:val="21"/>
        </w:rPr>
        <w:t>; 6: 313.</w:t>
      </w:r>
      <w:bookmarkEnd w:id="221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222" w:name="_ENREF_222"/>
      <w:r w:rsidRPr="00922266">
        <w:rPr>
          <w:rFonts w:ascii="Calibri" w:hAnsi="Calibri"/>
          <w:noProof/>
          <w:szCs w:val="21"/>
        </w:rPr>
        <w:t>222.</w:t>
      </w:r>
      <w:r w:rsidRPr="00922266">
        <w:rPr>
          <w:rFonts w:ascii="Calibri" w:hAnsi="Calibri"/>
          <w:noProof/>
          <w:szCs w:val="21"/>
        </w:rPr>
        <w:tab/>
        <w:t xml:space="preserve">Meghji S, Judd O, Carr E. Fatal cutaneous anthrax in a heroin user. J Laryngol Otol </w:t>
      </w:r>
      <w:r w:rsidRPr="00922266">
        <w:rPr>
          <w:rFonts w:ascii="Calibri" w:hAnsi="Calibri"/>
          <w:b/>
          <w:noProof/>
          <w:szCs w:val="21"/>
        </w:rPr>
        <w:t>2013</w:t>
      </w:r>
      <w:r w:rsidRPr="00922266">
        <w:rPr>
          <w:rFonts w:ascii="Calibri" w:hAnsi="Calibri"/>
          <w:noProof/>
          <w:szCs w:val="21"/>
        </w:rPr>
        <w:t>; 127(4): 423-5.</w:t>
      </w:r>
      <w:bookmarkEnd w:id="222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223" w:name="_ENREF_223"/>
      <w:r w:rsidRPr="00922266">
        <w:rPr>
          <w:rFonts w:ascii="Calibri" w:hAnsi="Calibri"/>
          <w:noProof/>
          <w:szCs w:val="21"/>
        </w:rPr>
        <w:t>223.</w:t>
      </w:r>
      <w:r w:rsidRPr="00922266">
        <w:rPr>
          <w:rFonts w:ascii="Calibri" w:hAnsi="Calibri"/>
          <w:noProof/>
          <w:szCs w:val="21"/>
        </w:rPr>
        <w:tab/>
        <w:t xml:space="preserve">Ari S, Sakin F, Sahin A, Caca I. Cutaneous palpebral anthrax: Case report Goz kapagi{dotless}nda deri sarbonu. Turkiye Klinikleri Journal of Medical Sciences </w:t>
      </w:r>
      <w:r w:rsidRPr="00922266">
        <w:rPr>
          <w:rFonts w:ascii="Calibri" w:hAnsi="Calibri"/>
          <w:b/>
          <w:noProof/>
          <w:szCs w:val="21"/>
        </w:rPr>
        <w:t>2012</w:t>
      </w:r>
      <w:r w:rsidRPr="00922266">
        <w:rPr>
          <w:rFonts w:ascii="Calibri" w:hAnsi="Calibri"/>
          <w:noProof/>
          <w:szCs w:val="21"/>
        </w:rPr>
        <w:t>; 32(6): 1714-7.</w:t>
      </w:r>
      <w:bookmarkEnd w:id="223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224" w:name="_ENREF_224"/>
      <w:r w:rsidRPr="00922266">
        <w:rPr>
          <w:rFonts w:ascii="Calibri" w:hAnsi="Calibri"/>
          <w:noProof/>
          <w:szCs w:val="21"/>
        </w:rPr>
        <w:t>224.</w:t>
      </w:r>
      <w:r w:rsidRPr="00922266">
        <w:rPr>
          <w:rFonts w:ascii="Calibri" w:hAnsi="Calibri"/>
          <w:noProof/>
          <w:szCs w:val="21"/>
        </w:rPr>
        <w:tab/>
        <w:t xml:space="preserve">Russell L, Pedersen M, Jensen AV, Soes LM, Hansen ABE. Two anthrax cases with soft tissue infection, severe oedema and sepsis in Danish heroin users. BMC Infect Dis </w:t>
      </w:r>
      <w:r w:rsidRPr="00922266">
        <w:rPr>
          <w:rFonts w:ascii="Calibri" w:hAnsi="Calibri"/>
          <w:b/>
          <w:noProof/>
          <w:szCs w:val="21"/>
        </w:rPr>
        <w:t>2013</w:t>
      </w:r>
      <w:r w:rsidRPr="00922266">
        <w:rPr>
          <w:rFonts w:ascii="Calibri" w:hAnsi="Calibri"/>
          <w:noProof/>
          <w:szCs w:val="21"/>
        </w:rPr>
        <w:t>; 13(408).</w:t>
      </w:r>
      <w:bookmarkEnd w:id="224"/>
    </w:p>
    <w:p w:rsidR="00922266" w:rsidRPr="00922266" w:rsidRDefault="00922266" w:rsidP="007F30C6">
      <w:pPr>
        <w:spacing w:before="100" w:beforeAutospacing="1" w:after="100" w:afterAutospacing="1" w:line="240" w:lineRule="auto"/>
        <w:ind w:left="720" w:hanging="720"/>
        <w:rPr>
          <w:rFonts w:ascii="Calibri" w:hAnsi="Calibri"/>
          <w:noProof/>
          <w:szCs w:val="21"/>
        </w:rPr>
      </w:pPr>
      <w:bookmarkStart w:id="225" w:name="_ENREF_225"/>
      <w:r w:rsidRPr="00922266">
        <w:rPr>
          <w:rFonts w:ascii="Calibri" w:hAnsi="Calibri"/>
          <w:noProof/>
          <w:szCs w:val="21"/>
        </w:rPr>
        <w:t>225.</w:t>
      </w:r>
      <w:r w:rsidRPr="00922266">
        <w:rPr>
          <w:rFonts w:ascii="Calibri" w:hAnsi="Calibri"/>
          <w:noProof/>
          <w:szCs w:val="21"/>
        </w:rPr>
        <w:tab/>
        <w:t xml:space="preserve">Dikme O, Topacoglu H, Surmeli M, Basar F. Cutaneous anthrax and fever: In the emergency department. Acta Medica Mediterranea </w:t>
      </w:r>
      <w:r w:rsidRPr="00922266">
        <w:rPr>
          <w:rFonts w:ascii="Calibri" w:hAnsi="Calibri"/>
          <w:b/>
          <w:noProof/>
          <w:szCs w:val="21"/>
        </w:rPr>
        <w:t>2013</w:t>
      </w:r>
      <w:r w:rsidRPr="00922266">
        <w:rPr>
          <w:rFonts w:ascii="Calibri" w:hAnsi="Calibri"/>
          <w:noProof/>
          <w:szCs w:val="21"/>
        </w:rPr>
        <w:t>; 29(1): 135-6.</w:t>
      </w:r>
      <w:bookmarkEnd w:id="225"/>
    </w:p>
    <w:p w:rsidR="00922266" w:rsidRDefault="00922266" w:rsidP="007F30C6">
      <w:pPr>
        <w:spacing w:before="100" w:beforeAutospacing="1" w:after="100" w:afterAutospacing="1" w:line="240" w:lineRule="auto"/>
        <w:rPr>
          <w:rFonts w:ascii="Calibri" w:hAnsi="Calibri"/>
          <w:noProof/>
          <w:szCs w:val="21"/>
        </w:rPr>
      </w:pPr>
    </w:p>
    <w:p w:rsidR="00787849" w:rsidRPr="00545CC9" w:rsidRDefault="00842672" w:rsidP="007F30C6">
      <w:pPr>
        <w:spacing w:before="100" w:beforeAutospacing="1" w:after="100" w:afterAutospacing="1" w:line="240" w:lineRule="auto"/>
        <w:rPr>
          <w:sz w:val="21"/>
          <w:szCs w:val="21"/>
        </w:rPr>
      </w:pPr>
      <w:r>
        <w:rPr>
          <w:sz w:val="21"/>
          <w:szCs w:val="21"/>
        </w:rPr>
        <w:fldChar w:fldCharType="end"/>
      </w:r>
    </w:p>
    <w:sectPr w:rsidR="00787849" w:rsidRPr="00545CC9" w:rsidSect="0032785B">
      <w:headerReference w:type="default" r:id="rId8"/>
      <w:pgSz w:w="20160" w:h="12240" w:orient="landscape" w:code="5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7F30C6" w:rsidRDefault="007F30C6" w:rsidP="000632F7">
      <w:pPr>
        <w:spacing w:after="0" w:line="240" w:lineRule="auto"/>
      </w:pPr>
      <w:r>
        <w:separator/>
      </w:r>
    </w:p>
  </w:endnote>
  <w:endnote w:type="continuationSeparator" w:id="0">
    <w:p w:rsidR="007F30C6" w:rsidRDefault="007F30C6" w:rsidP="000632F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7F30C6" w:rsidRDefault="007F30C6" w:rsidP="000632F7">
      <w:pPr>
        <w:spacing w:after="0" w:line="240" w:lineRule="auto"/>
      </w:pPr>
      <w:r>
        <w:separator/>
      </w:r>
    </w:p>
  </w:footnote>
  <w:footnote w:type="continuationSeparator" w:id="0">
    <w:p w:rsidR="007F30C6" w:rsidRDefault="007F30C6" w:rsidP="000632F7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7F30C6" w:rsidRDefault="007F30C6" w:rsidP="001E3730">
    <w:pPr>
      <w:pStyle w:val="Header"/>
      <w:spacing w:before="100" w:beforeAutospacing="1" w:after="100" w:afterAutospacing="1"/>
      <w:jc w:val="center"/>
    </w:pPr>
    <w:r>
      <w:rPr>
        <w:b/>
      </w:rPr>
      <w:t>Supplementary File</w:t>
    </w:r>
    <w:r w:rsidRPr="000632F7">
      <w:rPr>
        <w:b/>
      </w:rPr>
      <w:t xml:space="preserve"> </w:t>
    </w:r>
    <w:r>
      <w:rPr>
        <w:b/>
      </w:rPr>
      <w:t>3</w:t>
    </w:r>
    <w:r w:rsidRPr="000632F7">
      <w:rPr>
        <w:b/>
      </w:rPr>
      <w:t>. Systemic Anthrax &amp; Anthrax Meningitis Patients, 1880-2013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6C154300"/>
    <w:multiLevelType w:val="hybridMultilevel"/>
    <w:tmpl w:val="89E6B256"/>
    <w:lvl w:ilvl="0" w:tplc="DBEC65DE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hideSpellingErrors/>
  <w:hideGrammaticalErrors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Clin Infectious Disease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5pxsas0xr2fzfhez0eove293zrr9ddwrxw2v&quot;&gt;Table _references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6&lt;/item&gt;&lt;item&gt;37&lt;/item&gt;&lt;item&gt;38&lt;/item&gt;&lt;item&gt;39&lt;/item&gt;&lt;item&gt;40&lt;/item&gt;&lt;item&gt;41&lt;/item&gt;&lt;item&gt;42&lt;/item&gt;&lt;item&gt;43&lt;/item&gt;&lt;item&gt;44&lt;/item&gt;&lt;item&gt;45&lt;/item&gt;&lt;item&gt;46&lt;/item&gt;&lt;item&gt;47&lt;/item&gt;&lt;item&gt;48&lt;/item&gt;&lt;item&gt;49&lt;/item&gt;&lt;item&gt;50&lt;/item&gt;&lt;item&gt;51&lt;/item&gt;&lt;item&gt;52&lt;/item&gt;&lt;item&gt;53&lt;/item&gt;&lt;item&gt;54&lt;/item&gt;&lt;item&gt;55&lt;/item&gt;&lt;item&gt;56&lt;/item&gt;&lt;item&gt;57&lt;/item&gt;&lt;item&gt;58&lt;/item&gt;&lt;item&gt;59&lt;/item&gt;&lt;item&gt;60&lt;/item&gt;&lt;item&gt;61&lt;/item&gt;&lt;item&gt;62&lt;/item&gt;&lt;item&gt;63&lt;/item&gt;&lt;item&gt;64&lt;/item&gt;&lt;item&gt;65&lt;/item&gt;&lt;item&gt;66&lt;/item&gt;&lt;item&gt;67&lt;/item&gt;&lt;item&gt;68&lt;/item&gt;&lt;item&gt;69&lt;/item&gt;&lt;item&gt;70&lt;/item&gt;&lt;item&gt;71&lt;/item&gt;&lt;item&gt;72&lt;/item&gt;&lt;item&gt;73&lt;/item&gt;&lt;item&gt;74&lt;/item&gt;&lt;item&gt;75&lt;/item&gt;&lt;item&gt;76&lt;/item&gt;&lt;item&gt;77&lt;/item&gt;&lt;item&gt;78&lt;/item&gt;&lt;item&gt;79&lt;/item&gt;&lt;item&gt;80&lt;/item&gt;&lt;item&gt;81&lt;/item&gt;&lt;item&gt;82&lt;/item&gt;&lt;item&gt;83&lt;/item&gt;&lt;item&gt;84&lt;/item&gt;&lt;item&gt;85&lt;/item&gt;&lt;item&gt;86&lt;/item&gt;&lt;item&gt;87&lt;/item&gt;&lt;item&gt;88&lt;/item&gt;&lt;item&gt;89&lt;/item&gt;&lt;item&gt;90&lt;/item&gt;&lt;item&gt;91&lt;/item&gt;&lt;item&gt;92&lt;/item&gt;&lt;item&gt;93&lt;/item&gt;&lt;item&gt;94&lt;/item&gt;&lt;item&gt;95&lt;/item&gt;&lt;item&gt;96&lt;/item&gt;&lt;item&gt;97&lt;/item&gt;&lt;item&gt;98&lt;/item&gt;&lt;item&gt;99&lt;/item&gt;&lt;item&gt;100&lt;/item&gt;&lt;item&gt;101&lt;/item&gt;&lt;item&gt;102&lt;/item&gt;&lt;item&gt;103&lt;/item&gt;&lt;item&gt;104&lt;/item&gt;&lt;item&gt;105&lt;/item&gt;&lt;item&gt;106&lt;/item&gt;&lt;item&gt;107&lt;/item&gt;&lt;item&gt;108&lt;/item&gt;&lt;item&gt;109&lt;/item&gt;&lt;item&gt;110&lt;/item&gt;&lt;item&gt;111&lt;/item&gt;&lt;item&gt;112&lt;/item&gt;&lt;item&gt;113&lt;/item&gt;&lt;item&gt;114&lt;/item&gt;&lt;item&gt;115&lt;/item&gt;&lt;item&gt;116&lt;/item&gt;&lt;item&gt;117&lt;/item&gt;&lt;item&gt;118&lt;/item&gt;&lt;item&gt;119&lt;/item&gt;&lt;item&gt;120&lt;/item&gt;&lt;item&gt;121&lt;/item&gt;&lt;item&gt;122&lt;/item&gt;&lt;item&gt;123&lt;/item&gt;&lt;item&gt;124&lt;/item&gt;&lt;item&gt;125&lt;/item&gt;&lt;item&gt;126&lt;/item&gt;&lt;item&gt;127&lt;/item&gt;&lt;item&gt;128&lt;/item&gt;&lt;item&gt;129&lt;/item&gt;&lt;item&gt;130&lt;/item&gt;&lt;item&gt;131&lt;/item&gt;&lt;item&gt;132&lt;/item&gt;&lt;item&gt;133&lt;/item&gt;&lt;item&gt;134&lt;/item&gt;&lt;item&gt;135&lt;/item&gt;&lt;item&gt;136&lt;/item&gt;&lt;item&gt;137&lt;/item&gt;&lt;item&gt;138&lt;/item&gt;&lt;item&gt;139&lt;/item&gt;&lt;item&gt;140&lt;/item&gt;&lt;item&gt;141&lt;/item&gt;&lt;item&gt;142&lt;/item&gt;&lt;item&gt;143&lt;/item&gt;&lt;item&gt;144&lt;/item&gt;&lt;item&gt;145&lt;/item&gt;&lt;item&gt;146&lt;/item&gt;&lt;item&gt;147&lt;/item&gt;&lt;item&gt;148&lt;/item&gt;&lt;item&gt;149&lt;/item&gt;&lt;item&gt;150&lt;/item&gt;&lt;item&gt;151&lt;/item&gt;&lt;item&gt;152&lt;/item&gt;&lt;item&gt;153&lt;/item&gt;&lt;item&gt;154&lt;/item&gt;&lt;item&gt;155&lt;/item&gt;&lt;item&gt;156&lt;/item&gt;&lt;item&gt;157&lt;/item&gt;&lt;item&gt;158&lt;/item&gt;&lt;item&gt;159&lt;/item&gt;&lt;item&gt;160&lt;/item&gt;&lt;item&gt;161&lt;/item&gt;&lt;item&gt;162&lt;/item&gt;&lt;item&gt;163&lt;/item&gt;&lt;item&gt;164&lt;/item&gt;&lt;item&gt;165&lt;/item&gt;&lt;item&gt;166&lt;/item&gt;&lt;item&gt;167&lt;/item&gt;&lt;item&gt;168&lt;/item&gt;&lt;item&gt;169&lt;/item&gt;&lt;item&gt;170&lt;/item&gt;&lt;item&gt;171&lt;/item&gt;&lt;item&gt;172&lt;/item&gt;&lt;item&gt;173&lt;/item&gt;&lt;item&gt;174&lt;/item&gt;&lt;item&gt;175&lt;/item&gt;&lt;item&gt;176&lt;/item&gt;&lt;item&gt;177&lt;/item&gt;&lt;item&gt;178&lt;/item&gt;&lt;item&gt;179&lt;/item&gt;&lt;item&gt;180&lt;/item&gt;&lt;item&gt;181&lt;/item&gt;&lt;item&gt;182&lt;/item&gt;&lt;item&gt;183&lt;/item&gt;&lt;item&gt;184&lt;/item&gt;&lt;item&gt;185&lt;/item&gt;&lt;item&gt;186&lt;/item&gt;&lt;item&gt;187&lt;/item&gt;&lt;item&gt;188&lt;/item&gt;&lt;item&gt;189&lt;/item&gt;&lt;item&gt;190&lt;/item&gt;&lt;item&gt;191&lt;/item&gt;&lt;item&gt;192&lt;/item&gt;&lt;item&gt;193&lt;/item&gt;&lt;item&gt;194&lt;/item&gt;&lt;item&gt;195&lt;/item&gt;&lt;item&gt;196&lt;/item&gt;&lt;item&gt;197&lt;/item&gt;&lt;item&gt;198&lt;/item&gt;&lt;item&gt;199&lt;/item&gt;&lt;item&gt;200&lt;/item&gt;&lt;item&gt;201&lt;/item&gt;&lt;item&gt;202&lt;/item&gt;&lt;item&gt;203&lt;/item&gt;&lt;item&gt;204&lt;/item&gt;&lt;item&gt;205&lt;/item&gt;&lt;item&gt;206&lt;/item&gt;&lt;item&gt;207&lt;/item&gt;&lt;item&gt;208&lt;/item&gt;&lt;item&gt;209&lt;/item&gt;&lt;item&gt;210&lt;/item&gt;&lt;item&gt;211&lt;/item&gt;&lt;item&gt;212&lt;/item&gt;&lt;item&gt;213&lt;/item&gt;&lt;item&gt;214&lt;/item&gt;&lt;item&gt;215&lt;/item&gt;&lt;item&gt;216&lt;/item&gt;&lt;item&gt;217&lt;/item&gt;&lt;item&gt;218&lt;/item&gt;&lt;item&gt;219&lt;/item&gt;&lt;item&gt;220&lt;/item&gt;&lt;item&gt;221&lt;/item&gt;&lt;item&gt;222&lt;/item&gt;&lt;item&gt;223&lt;/item&gt;&lt;item&gt;224&lt;/item&gt;&lt;item&gt;225&lt;/item&gt;&lt;/record-ids&gt;&lt;/item&gt;&lt;/Libraries&gt;"/>
  </w:docVars>
  <w:rsids>
    <w:rsidRoot w:val="00E36D16"/>
    <w:rsid w:val="00007DBD"/>
    <w:rsid w:val="00011C2C"/>
    <w:rsid w:val="00022525"/>
    <w:rsid w:val="00023B94"/>
    <w:rsid w:val="00035A5A"/>
    <w:rsid w:val="00040E79"/>
    <w:rsid w:val="000525AA"/>
    <w:rsid w:val="000632F7"/>
    <w:rsid w:val="00065A7C"/>
    <w:rsid w:val="0007218B"/>
    <w:rsid w:val="00080F3B"/>
    <w:rsid w:val="00095400"/>
    <w:rsid w:val="000A2F53"/>
    <w:rsid w:val="000A501D"/>
    <w:rsid w:val="000E36F7"/>
    <w:rsid w:val="000F416C"/>
    <w:rsid w:val="00101B05"/>
    <w:rsid w:val="00107CC9"/>
    <w:rsid w:val="00114BD3"/>
    <w:rsid w:val="00122A16"/>
    <w:rsid w:val="00127A40"/>
    <w:rsid w:val="0013630A"/>
    <w:rsid w:val="00140958"/>
    <w:rsid w:val="00144104"/>
    <w:rsid w:val="0015200E"/>
    <w:rsid w:val="001748AB"/>
    <w:rsid w:val="00192DD9"/>
    <w:rsid w:val="00194297"/>
    <w:rsid w:val="001B0365"/>
    <w:rsid w:val="001D3961"/>
    <w:rsid w:val="001E3730"/>
    <w:rsid w:val="001E53A3"/>
    <w:rsid w:val="001E6A9F"/>
    <w:rsid w:val="001E6F54"/>
    <w:rsid w:val="001F1B88"/>
    <w:rsid w:val="001F4F77"/>
    <w:rsid w:val="00203218"/>
    <w:rsid w:val="002065E8"/>
    <w:rsid w:val="002163FE"/>
    <w:rsid w:val="00216479"/>
    <w:rsid w:val="00232548"/>
    <w:rsid w:val="0023520D"/>
    <w:rsid w:val="00237D48"/>
    <w:rsid w:val="002613C4"/>
    <w:rsid w:val="00283087"/>
    <w:rsid w:val="002B0CAD"/>
    <w:rsid w:val="002B74CF"/>
    <w:rsid w:val="002C4F03"/>
    <w:rsid w:val="002D1FF6"/>
    <w:rsid w:val="002D2689"/>
    <w:rsid w:val="002E19A8"/>
    <w:rsid w:val="002E6A1F"/>
    <w:rsid w:val="00303937"/>
    <w:rsid w:val="00310553"/>
    <w:rsid w:val="00322FAC"/>
    <w:rsid w:val="0032785B"/>
    <w:rsid w:val="00333F11"/>
    <w:rsid w:val="003528D0"/>
    <w:rsid w:val="00361784"/>
    <w:rsid w:val="00365F50"/>
    <w:rsid w:val="00366F36"/>
    <w:rsid w:val="0037048E"/>
    <w:rsid w:val="0038100F"/>
    <w:rsid w:val="00387284"/>
    <w:rsid w:val="00392D5B"/>
    <w:rsid w:val="003A6B63"/>
    <w:rsid w:val="003B3CAC"/>
    <w:rsid w:val="003B5672"/>
    <w:rsid w:val="003B6DBB"/>
    <w:rsid w:val="003B7502"/>
    <w:rsid w:val="003C46F0"/>
    <w:rsid w:val="003C5CF1"/>
    <w:rsid w:val="003D1D5E"/>
    <w:rsid w:val="003F1989"/>
    <w:rsid w:val="003F3D0B"/>
    <w:rsid w:val="003F50B9"/>
    <w:rsid w:val="003F7F76"/>
    <w:rsid w:val="004013D8"/>
    <w:rsid w:val="0041175C"/>
    <w:rsid w:val="00416B60"/>
    <w:rsid w:val="00423F52"/>
    <w:rsid w:val="00425F7F"/>
    <w:rsid w:val="00441384"/>
    <w:rsid w:val="0045421F"/>
    <w:rsid w:val="00463139"/>
    <w:rsid w:val="004818E9"/>
    <w:rsid w:val="00484987"/>
    <w:rsid w:val="004863D2"/>
    <w:rsid w:val="00487C1A"/>
    <w:rsid w:val="00494943"/>
    <w:rsid w:val="004B1A04"/>
    <w:rsid w:val="004B501D"/>
    <w:rsid w:val="004B5593"/>
    <w:rsid w:val="004B682E"/>
    <w:rsid w:val="004F2AEE"/>
    <w:rsid w:val="004F5A0D"/>
    <w:rsid w:val="00500074"/>
    <w:rsid w:val="0050252F"/>
    <w:rsid w:val="005102D4"/>
    <w:rsid w:val="0051035A"/>
    <w:rsid w:val="005234C7"/>
    <w:rsid w:val="005252EC"/>
    <w:rsid w:val="0052595D"/>
    <w:rsid w:val="00544E16"/>
    <w:rsid w:val="00545CC9"/>
    <w:rsid w:val="00551E96"/>
    <w:rsid w:val="00555542"/>
    <w:rsid w:val="00556718"/>
    <w:rsid w:val="00561CDD"/>
    <w:rsid w:val="005A6FDB"/>
    <w:rsid w:val="005C3C07"/>
    <w:rsid w:val="005C5045"/>
    <w:rsid w:val="005E3EC1"/>
    <w:rsid w:val="005F0AFF"/>
    <w:rsid w:val="00602445"/>
    <w:rsid w:val="00604D59"/>
    <w:rsid w:val="00606DE3"/>
    <w:rsid w:val="00617221"/>
    <w:rsid w:val="00630605"/>
    <w:rsid w:val="0063504B"/>
    <w:rsid w:val="00660D23"/>
    <w:rsid w:val="00663795"/>
    <w:rsid w:val="00675ABD"/>
    <w:rsid w:val="006A7F5E"/>
    <w:rsid w:val="006B19FF"/>
    <w:rsid w:val="006C5630"/>
    <w:rsid w:val="006C7C55"/>
    <w:rsid w:val="006F0C1B"/>
    <w:rsid w:val="006F7D6D"/>
    <w:rsid w:val="007020E3"/>
    <w:rsid w:val="0070776D"/>
    <w:rsid w:val="007145F4"/>
    <w:rsid w:val="00716D4B"/>
    <w:rsid w:val="00735577"/>
    <w:rsid w:val="00737B06"/>
    <w:rsid w:val="007463E2"/>
    <w:rsid w:val="00751953"/>
    <w:rsid w:val="00751E4E"/>
    <w:rsid w:val="00760287"/>
    <w:rsid w:val="00776D72"/>
    <w:rsid w:val="007772B3"/>
    <w:rsid w:val="007869AB"/>
    <w:rsid w:val="00787849"/>
    <w:rsid w:val="00790287"/>
    <w:rsid w:val="00796965"/>
    <w:rsid w:val="007B30A3"/>
    <w:rsid w:val="007C2526"/>
    <w:rsid w:val="007E09F5"/>
    <w:rsid w:val="007E4D66"/>
    <w:rsid w:val="007E6866"/>
    <w:rsid w:val="007F30C6"/>
    <w:rsid w:val="007F3574"/>
    <w:rsid w:val="008016D9"/>
    <w:rsid w:val="00807AEF"/>
    <w:rsid w:val="00814B4F"/>
    <w:rsid w:val="00820C73"/>
    <w:rsid w:val="00830CB7"/>
    <w:rsid w:val="00831252"/>
    <w:rsid w:val="008425D3"/>
    <w:rsid w:val="00842672"/>
    <w:rsid w:val="00846D7C"/>
    <w:rsid w:val="00852B4B"/>
    <w:rsid w:val="008576FA"/>
    <w:rsid w:val="008725D6"/>
    <w:rsid w:val="00875837"/>
    <w:rsid w:val="00875D16"/>
    <w:rsid w:val="008832A3"/>
    <w:rsid w:val="008864F5"/>
    <w:rsid w:val="00891DFA"/>
    <w:rsid w:val="00894EE4"/>
    <w:rsid w:val="008A3440"/>
    <w:rsid w:val="008A73D9"/>
    <w:rsid w:val="008C03CD"/>
    <w:rsid w:val="008C59A9"/>
    <w:rsid w:val="008C6E79"/>
    <w:rsid w:val="008C791A"/>
    <w:rsid w:val="008E395F"/>
    <w:rsid w:val="008F2529"/>
    <w:rsid w:val="008F2B2F"/>
    <w:rsid w:val="008F5B9F"/>
    <w:rsid w:val="009115AA"/>
    <w:rsid w:val="00912353"/>
    <w:rsid w:val="00922266"/>
    <w:rsid w:val="009305D0"/>
    <w:rsid w:val="00944E36"/>
    <w:rsid w:val="0095715C"/>
    <w:rsid w:val="00962ECC"/>
    <w:rsid w:val="009777FF"/>
    <w:rsid w:val="00986D07"/>
    <w:rsid w:val="009A1E5D"/>
    <w:rsid w:val="009A2790"/>
    <w:rsid w:val="009B0D0B"/>
    <w:rsid w:val="009B4B20"/>
    <w:rsid w:val="009B4CD3"/>
    <w:rsid w:val="009C2803"/>
    <w:rsid w:val="009E6864"/>
    <w:rsid w:val="009F5483"/>
    <w:rsid w:val="00A10462"/>
    <w:rsid w:val="00A126CE"/>
    <w:rsid w:val="00A351F0"/>
    <w:rsid w:val="00A35327"/>
    <w:rsid w:val="00A5460B"/>
    <w:rsid w:val="00A677BF"/>
    <w:rsid w:val="00A67F80"/>
    <w:rsid w:val="00A75650"/>
    <w:rsid w:val="00AA35C6"/>
    <w:rsid w:val="00AA633C"/>
    <w:rsid w:val="00AB3379"/>
    <w:rsid w:val="00AD0404"/>
    <w:rsid w:val="00AD208A"/>
    <w:rsid w:val="00AD612A"/>
    <w:rsid w:val="00AF18E6"/>
    <w:rsid w:val="00B060E2"/>
    <w:rsid w:val="00B2411B"/>
    <w:rsid w:val="00B4365B"/>
    <w:rsid w:val="00B53042"/>
    <w:rsid w:val="00B55EC3"/>
    <w:rsid w:val="00B8097C"/>
    <w:rsid w:val="00B81E10"/>
    <w:rsid w:val="00B916A4"/>
    <w:rsid w:val="00B91C6A"/>
    <w:rsid w:val="00B964F8"/>
    <w:rsid w:val="00B975D9"/>
    <w:rsid w:val="00BB78E7"/>
    <w:rsid w:val="00BC120D"/>
    <w:rsid w:val="00BC725D"/>
    <w:rsid w:val="00BD13D9"/>
    <w:rsid w:val="00BD419A"/>
    <w:rsid w:val="00C12FCD"/>
    <w:rsid w:val="00C1446E"/>
    <w:rsid w:val="00C23021"/>
    <w:rsid w:val="00C25174"/>
    <w:rsid w:val="00C33C70"/>
    <w:rsid w:val="00C4089E"/>
    <w:rsid w:val="00C629E0"/>
    <w:rsid w:val="00C633C4"/>
    <w:rsid w:val="00C70614"/>
    <w:rsid w:val="00C9071E"/>
    <w:rsid w:val="00C93042"/>
    <w:rsid w:val="00C9505D"/>
    <w:rsid w:val="00CB3737"/>
    <w:rsid w:val="00CB696A"/>
    <w:rsid w:val="00CB79A9"/>
    <w:rsid w:val="00CC75B9"/>
    <w:rsid w:val="00CD04C5"/>
    <w:rsid w:val="00CD161D"/>
    <w:rsid w:val="00CD6274"/>
    <w:rsid w:val="00CE5831"/>
    <w:rsid w:val="00D10357"/>
    <w:rsid w:val="00D123A5"/>
    <w:rsid w:val="00D24791"/>
    <w:rsid w:val="00D401E4"/>
    <w:rsid w:val="00D602D1"/>
    <w:rsid w:val="00D64D12"/>
    <w:rsid w:val="00D66F79"/>
    <w:rsid w:val="00D72FF4"/>
    <w:rsid w:val="00D86C19"/>
    <w:rsid w:val="00D92A76"/>
    <w:rsid w:val="00D95BEF"/>
    <w:rsid w:val="00DA2451"/>
    <w:rsid w:val="00DA5134"/>
    <w:rsid w:val="00DA6486"/>
    <w:rsid w:val="00DC0361"/>
    <w:rsid w:val="00DD531E"/>
    <w:rsid w:val="00DD696F"/>
    <w:rsid w:val="00DF0C0F"/>
    <w:rsid w:val="00DF23AD"/>
    <w:rsid w:val="00DF253C"/>
    <w:rsid w:val="00E064E3"/>
    <w:rsid w:val="00E126AE"/>
    <w:rsid w:val="00E23A43"/>
    <w:rsid w:val="00E30481"/>
    <w:rsid w:val="00E322E5"/>
    <w:rsid w:val="00E35766"/>
    <w:rsid w:val="00E36D16"/>
    <w:rsid w:val="00E4082A"/>
    <w:rsid w:val="00E53B27"/>
    <w:rsid w:val="00E73964"/>
    <w:rsid w:val="00E77628"/>
    <w:rsid w:val="00E77777"/>
    <w:rsid w:val="00EB4E02"/>
    <w:rsid w:val="00EC0618"/>
    <w:rsid w:val="00EC1D6C"/>
    <w:rsid w:val="00EE1BD1"/>
    <w:rsid w:val="00EE4890"/>
    <w:rsid w:val="00EF2213"/>
    <w:rsid w:val="00EF7D05"/>
    <w:rsid w:val="00F06F59"/>
    <w:rsid w:val="00F157C3"/>
    <w:rsid w:val="00F22E6E"/>
    <w:rsid w:val="00F23C15"/>
    <w:rsid w:val="00F25877"/>
    <w:rsid w:val="00F32138"/>
    <w:rsid w:val="00F41FBB"/>
    <w:rsid w:val="00F55177"/>
    <w:rsid w:val="00F56926"/>
    <w:rsid w:val="00F641F9"/>
    <w:rsid w:val="00F64673"/>
    <w:rsid w:val="00F70390"/>
    <w:rsid w:val="00F719E6"/>
    <w:rsid w:val="00F72117"/>
    <w:rsid w:val="00F94425"/>
    <w:rsid w:val="00F96EBC"/>
    <w:rsid w:val="00FE6BB2"/>
    <w:rsid w:val="00FF624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FEC522F6-0A9E-49BB-B16F-2D868F93B5D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E36D16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E36D16"/>
    <w:rPr>
      <w:color w:val="0000FF" w:themeColor="hyperlink"/>
      <w:u w:val="single"/>
    </w:rPr>
  </w:style>
  <w:style w:type="table" w:styleId="LightShading-Accent1">
    <w:name w:val="Light Shading Accent 1"/>
    <w:basedOn w:val="TableNormal"/>
    <w:uiPriority w:val="60"/>
    <w:rsid w:val="00E36D16"/>
    <w:pPr>
      <w:spacing w:after="0" w:line="240" w:lineRule="auto"/>
    </w:pPr>
    <w:rPr>
      <w:color w:val="365F91" w:themeColor="accent1" w:themeShade="BF"/>
    </w:rPr>
    <w:tblPr>
      <w:tblStyleRowBandSize w:val="1"/>
      <w:tblStyleColBandSize w:val="1"/>
      <w:tblBorders>
        <w:top w:val="single" w:sz="8" w:space="0" w:color="4F81BD" w:themeColor="accent1"/>
        <w:bottom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paragraph" w:styleId="Header">
    <w:name w:val="header"/>
    <w:basedOn w:val="Normal"/>
    <w:link w:val="HeaderChar"/>
    <w:uiPriority w:val="99"/>
    <w:unhideWhenUsed/>
    <w:rsid w:val="000632F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632F7"/>
  </w:style>
  <w:style w:type="paragraph" w:styleId="Footer">
    <w:name w:val="footer"/>
    <w:basedOn w:val="Normal"/>
    <w:link w:val="FooterChar"/>
    <w:uiPriority w:val="99"/>
    <w:unhideWhenUsed/>
    <w:rsid w:val="000632F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632F7"/>
  </w:style>
  <w:style w:type="paragraph" w:styleId="BalloonText">
    <w:name w:val="Balloon Text"/>
    <w:basedOn w:val="Normal"/>
    <w:link w:val="BalloonTextChar"/>
    <w:uiPriority w:val="99"/>
    <w:semiHidden/>
    <w:unhideWhenUsed/>
    <w:rsid w:val="00C9505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9505D"/>
    <w:rPr>
      <w:rFonts w:ascii="Tahoma" w:hAnsi="Tahoma" w:cs="Tahoma"/>
      <w:sz w:val="16"/>
      <w:szCs w:val="16"/>
    </w:rPr>
  </w:style>
  <w:style w:type="character" w:styleId="FollowedHyperlink">
    <w:name w:val="FollowedHyperlink"/>
    <w:basedOn w:val="DefaultParagraphFont"/>
    <w:uiPriority w:val="99"/>
    <w:semiHidden/>
    <w:unhideWhenUsed/>
    <w:rsid w:val="00303937"/>
    <w:rPr>
      <w:color w:val="800080"/>
      <w:u w:val="single"/>
    </w:rPr>
  </w:style>
  <w:style w:type="paragraph" w:styleId="ListParagraph">
    <w:name w:val="List Paragraph"/>
    <w:basedOn w:val="Normal"/>
    <w:uiPriority w:val="34"/>
    <w:qFormat/>
    <w:rsid w:val="00A5460B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141458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6445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0686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D8698CD3-0A63-404B-9C1D-7747009C67E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</TotalTime>
  <Pages>42</Pages>
  <Words>74371</Words>
  <Characters>423919</Characters>
  <Application>Microsoft Office Word</Application>
  <DocSecurity>0</DocSecurity>
  <Lines>3532</Lines>
  <Paragraphs>99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Centers for Disease Control and Prevention</Company>
  <LinksUpToDate>false</LinksUpToDate>
  <CharactersWithSpaces>49729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Stefan Katharios</dc:creator>
  <cp:lastModifiedBy>Hendricks Walters, Katherine (Kate) (CDC/OID/NCEZID)</cp:lastModifiedBy>
  <cp:revision>7</cp:revision>
  <cp:lastPrinted>2015-11-04T13:29:00Z</cp:lastPrinted>
  <dcterms:created xsi:type="dcterms:W3CDTF">2016-04-05T19:24:00Z</dcterms:created>
  <dcterms:modified xsi:type="dcterms:W3CDTF">2016-04-05T19:33:00Z</dcterms:modified>
</cp:coreProperties>
</file>